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lang w:val="es-ES"/>
        </w:rPr>
        <w:id w:val="-1653675859"/>
        <w:docPartObj>
          <w:docPartGallery w:val="Table of Contents"/>
          <w:docPartUnique/>
        </w:docPartObj>
      </w:sdtPr>
      <w:sdtEndPr>
        <w:rPr>
          <w:b/>
          <w:bCs/>
        </w:rPr>
      </w:sdtEndPr>
      <w:sdtContent>
        <w:p w:rsidR="00CB0A54" w:rsidRPr="00011BFA" w:rsidRDefault="00011BFA" w:rsidP="00011BFA">
          <w:pPr>
            <w:jc w:val="center"/>
            <w:rPr>
              <w:b/>
            </w:rPr>
          </w:pPr>
          <w:r w:rsidRPr="00011BFA">
            <w:rPr>
              <w:b/>
              <w:lang w:val="es-ES"/>
            </w:rPr>
            <w:t>TABLA DE CONTENIDO</w:t>
          </w:r>
        </w:p>
        <w:p w:rsidR="004244E2" w:rsidRDefault="00CB0A54">
          <w:pPr>
            <w:pStyle w:val="TDC1"/>
            <w:tabs>
              <w:tab w:val="left" w:pos="660"/>
              <w:tab w:val="right" w:leader="dot" w:pos="9350"/>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524524" w:history="1">
            <w:r w:rsidR="004244E2" w:rsidRPr="003D166B">
              <w:rPr>
                <w:rStyle w:val="Hipervnculo"/>
                <w:noProof/>
              </w:rPr>
              <w:t>1</w:t>
            </w:r>
            <w:r w:rsidR="004244E2">
              <w:rPr>
                <w:rFonts w:asciiTheme="minorHAnsi" w:eastAsiaTheme="minorEastAsia" w:hAnsiTheme="minorHAnsi"/>
                <w:noProof/>
                <w:sz w:val="22"/>
                <w:lang w:eastAsia="es-CO"/>
              </w:rPr>
              <w:tab/>
            </w:r>
            <w:r w:rsidR="004244E2" w:rsidRPr="003D166B">
              <w:rPr>
                <w:rStyle w:val="Hipervnculo"/>
                <w:noProof/>
              </w:rPr>
              <w:t>Introducción</w:t>
            </w:r>
            <w:r w:rsidR="004244E2">
              <w:rPr>
                <w:noProof/>
                <w:webHidden/>
              </w:rPr>
              <w:tab/>
            </w:r>
            <w:r w:rsidR="004244E2">
              <w:rPr>
                <w:noProof/>
                <w:webHidden/>
              </w:rPr>
              <w:fldChar w:fldCharType="begin"/>
            </w:r>
            <w:r w:rsidR="004244E2">
              <w:rPr>
                <w:noProof/>
                <w:webHidden/>
              </w:rPr>
              <w:instrText xml:space="preserve"> PAGEREF _Toc514524524 \h </w:instrText>
            </w:r>
            <w:r w:rsidR="004244E2">
              <w:rPr>
                <w:noProof/>
                <w:webHidden/>
              </w:rPr>
            </w:r>
            <w:r w:rsidR="004244E2">
              <w:rPr>
                <w:noProof/>
                <w:webHidden/>
              </w:rPr>
              <w:fldChar w:fldCharType="separate"/>
            </w:r>
            <w:r w:rsidR="004244E2">
              <w:rPr>
                <w:noProof/>
                <w:webHidden/>
              </w:rPr>
              <w:t>8</w:t>
            </w:r>
            <w:r w:rsidR="004244E2">
              <w:rPr>
                <w:noProof/>
                <w:webHidden/>
              </w:rPr>
              <w:fldChar w:fldCharType="end"/>
            </w:r>
          </w:hyperlink>
        </w:p>
        <w:p w:rsidR="004244E2" w:rsidRDefault="004244E2">
          <w:pPr>
            <w:pStyle w:val="TDC1"/>
            <w:tabs>
              <w:tab w:val="left" w:pos="660"/>
              <w:tab w:val="right" w:leader="dot" w:pos="9350"/>
            </w:tabs>
            <w:rPr>
              <w:rFonts w:asciiTheme="minorHAnsi" w:eastAsiaTheme="minorEastAsia" w:hAnsiTheme="minorHAnsi"/>
              <w:noProof/>
              <w:sz w:val="22"/>
              <w:lang w:eastAsia="es-CO"/>
            </w:rPr>
          </w:pPr>
          <w:hyperlink w:anchor="_Toc514524525" w:history="1">
            <w:r w:rsidRPr="003D166B">
              <w:rPr>
                <w:rStyle w:val="Hipervnculo"/>
                <w:noProof/>
              </w:rPr>
              <w:t>2</w:t>
            </w:r>
            <w:r>
              <w:rPr>
                <w:rFonts w:asciiTheme="minorHAnsi" w:eastAsiaTheme="minorEastAsia" w:hAnsiTheme="minorHAnsi"/>
                <w:noProof/>
                <w:sz w:val="22"/>
                <w:lang w:eastAsia="es-CO"/>
              </w:rPr>
              <w:tab/>
            </w:r>
            <w:r w:rsidRPr="003D166B">
              <w:rPr>
                <w:rStyle w:val="Hipervnculo"/>
                <w:noProof/>
              </w:rPr>
              <w:t>Fundamentos de la electrocirugía</w:t>
            </w:r>
            <w:r>
              <w:rPr>
                <w:noProof/>
                <w:webHidden/>
              </w:rPr>
              <w:tab/>
            </w:r>
            <w:r>
              <w:rPr>
                <w:noProof/>
                <w:webHidden/>
              </w:rPr>
              <w:fldChar w:fldCharType="begin"/>
            </w:r>
            <w:r>
              <w:rPr>
                <w:noProof/>
                <w:webHidden/>
              </w:rPr>
              <w:instrText xml:space="preserve"> PAGEREF _Toc514524525 \h </w:instrText>
            </w:r>
            <w:r>
              <w:rPr>
                <w:noProof/>
                <w:webHidden/>
              </w:rPr>
            </w:r>
            <w:r>
              <w:rPr>
                <w:noProof/>
                <w:webHidden/>
              </w:rPr>
              <w:fldChar w:fldCharType="separate"/>
            </w:r>
            <w:r>
              <w:rPr>
                <w:noProof/>
                <w:webHidden/>
              </w:rPr>
              <w:t>9</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26" w:history="1">
            <w:r w:rsidRPr="003D166B">
              <w:rPr>
                <w:rStyle w:val="Hipervnculo"/>
                <w:noProof/>
              </w:rPr>
              <w:t>2.1</w:t>
            </w:r>
            <w:r>
              <w:rPr>
                <w:rFonts w:asciiTheme="minorHAnsi" w:eastAsiaTheme="minorEastAsia" w:hAnsiTheme="minorHAnsi"/>
                <w:noProof/>
                <w:sz w:val="22"/>
                <w:lang w:eastAsia="es-CO"/>
              </w:rPr>
              <w:tab/>
            </w:r>
            <w:r w:rsidRPr="003D166B">
              <w:rPr>
                <w:rStyle w:val="Hipervnculo"/>
                <w:noProof/>
              </w:rPr>
              <w:t>La electrocirugía</w:t>
            </w:r>
            <w:r>
              <w:rPr>
                <w:noProof/>
                <w:webHidden/>
              </w:rPr>
              <w:tab/>
            </w:r>
            <w:r>
              <w:rPr>
                <w:noProof/>
                <w:webHidden/>
              </w:rPr>
              <w:fldChar w:fldCharType="begin"/>
            </w:r>
            <w:r>
              <w:rPr>
                <w:noProof/>
                <w:webHidden/>
              </w:rPr>
              <w:instrText xml:space="preserve"> PAGEREF _Toc514524526 \h </w:instrText>
            </w:r>
            <w:r>
              <w:rPr>
                <w:noProof/>
                <w:webHidden/>
              </w:rPr>
            </w:r>
            <w:r>
              <w:rPr>
                <w:noProof/>
                <w:webHidden/>
              </w:rPr>
              <w:fldChar w:fldCharType="separate"/>
            </w:r>
            <w:r>
              <w:rPr>
                <w:noProof/>
                <w:webHidden/>
              </w:rPr>
              <w:t>9</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27" w:history="1">
            <w:r w:rsidRPr="003D166B">
              <w:rPr>
                <w:rStyle w:val="Hipervnculo"/>
                <w:noProof/>
              </w:rPr>
              <w:t>2.1.1</w:t>
            </w:r>
            <w:r>
              <w:rPr>
                <w:rFonts w:asciiTheme="minorHAnsi" w:eastAsiaTheme="minorEastAsia" w:hAnsiTheme="minorHAnsi"/>
                <w:noProof/>
                <w:sz w:val="22"/>
                <w:lang w:eastAsia="es-CO"/>
              </w:rPr>
              <w:tab/>
            </w:r>
            <w:r w:rsidRPr="003D166B">
              <w:rPr>
                <w:rStyle w:val="Hipervnculo"/>
                <w:noProof/>
              </w:rPr>
              <w:t>Efectos de la Corriente Eléctrica sobre los Tejidos</w:t>
            </w:r>
            <w:r>
              <w:rPr>
                <w:noProof/>
                <w:webHidden/>
              </w:rPr>
              <w:tab/>
            </w:r>
            <w:r>
              <w:rPr>
                <w:noProof/>
                <w:webHidden/>
              </w:rPr>
              <w:fldChar w:fldCharType="begin"/>
            </w:r>
            <w:r>
              <w:rPr>
                <w:noProof/>
                <w:webHidden/>
              </w:rPr>
              <w:instrText xml:space="preserve"> PAGEREF _Toc514524527 \h </w:instrText>
            </w:r>
            <w:r>
              <w:rPr>
                <w:noProof/>
                <w:webHidden/>
              </w:rPr>
            </w:r>
            <w:r>
              <w:rPr>
                <w:noProof/>
                <w:webHidden/>
              </w:rPr>
              <w:fldChar w:fldCharType="separate"/>
            </w:r>
            <w:r>
              <w:rPr>
                <w:noProof/>
                <w:webHidden/>
              </w:rPr>
              <w:t>10</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28" w:history="1">
            <w:r w:rsidRPr="003D166B">
              <w:rPr>
                <w:rStyle w:val="Hipervnculo"/>
                <w:noProof/>
              </w:rPr>
              <w:t>2.1.2</w:t>
            </w:r>
            <w:r>
              <w:rPr>
                <w:rFonts w:asciiTheme="minorHAnsi" w:eastAsiaTheme="minorEastAsia" w:hAnsiTheme="minorHAnsi"/>
                <w:noProof/>
                <w:sz w:val="22"/>
                <w:lang w:eastAsia="es-CO"/>
              </w:rPr>
              <w:tab/>
            </w:r>
            <w:r w:rsidRPr="003D166B">
              <w:rPr>
                <w:rStyle w:val="Hipervnculo"/>
                <w:noProof/>
              </w:rPr>
              <w:t>Bioimpedancia</w:t>
            </w:r>
            <w:r>
              <w:rPr>
                <w:noProof/>
                <w:webHidden/>
              </w:rPr>
              <w:tab/>
            </w:r>
            <w:r>
              <w:rPr>
                <w:noProof/>
                <w:webHidden/>
              </w:rPr>
              <w:fldChar w:fldCharType="begin"/>
            </w:r>
            <w:r>
              <w:rPr>
                <w:noProof/>
                <w:webHidden/>
              </w:rPr>
              <w:instrText xml:space="preserve"> PAGEREF _Toc514524528 \h </w:instrText>
            </w:r>
            <w:r>
              <w:rPr>
                <w:noProof/>
                <w:webHidden/>
              </w:rPr>
            </w:r>
            <w:r>
              <w:rPr>
                <w:noProof/>
                <w:webHidden/>
              </w:rPr>
              <w:fldChar w:fldCharType="separate"/>
            </w:r>
            <w:r>
              <w:rPr>
                <w:noProof/>
                <w:webHidden/>
              </w:rPr>
              <w:t>11</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29" w:history="1">
            <w:r w:rsidRPr="003D166B">
              <w:rPr>
                <w:rStyle w:val="Hipervnculo"/>
                <w:noProof/>
              </w:rPr>
              <w:t>2.2</w:t>
            </w:r>
            <w:r>
              <w:rPr>
                <w:rFonts w:asciiTheme="minorHAnsi" w:eastAsiaTheme="minorEastAsia" w:hAnsiTheme="minorHAnsi"/>
                <w:noProof/>
                <w:sz w:val="22"/>
                <w:lang w:eastAsia="es-CO"/>
              </w:rPr>
              <w:tab/>
            </w:r>
            <w:r w:rsidRPr="003D166B">
              <w:rPr>
                <w:rStyle w:val="Hipervnculo"/>
                <w:noProof/>
              </w:rPr>
              <w:t>El Electrobisturí</w:t>
            </w:r>
            <w:r>
              <w:rPr>
                <w:noProof/>
                <w:webHidden/>
              </w:rPr>
              <w:tab/>
            </w:r>
            <w:r>
              <w:rPr>
                <w:noProof/>
                <w:webHidden/>
              </w:rPr>
              <w:fldChar w:fldCharType="begin"/>
            </w:r>
            <w:r>
              <w:rPr>
                <w:noProof/>
                <w:webHidden/>
              </w:rPr>
              <w:instrText xml:space="preserve"> PAGEREF _Toc514524529 \h </w:instrText>
            </w:r>
            <w:r>
              <w:rPr>
                <w:noProof/>
                <w:webHidden/>
              </w:rPr>
            </w:r>
            <w:r>
              <w:rPr>
                <w:noProof/>
                <w:webHidden/>
              </w:rPr>
              <w:fldChar w:fldCharType="separate"/>
            </w:r>
            <w:r>
              <w:rPr>
                <w:noProof/>
                <w:webHidden/>
              </w:rPr>
              <w:t>12</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0" w:history="1">
            <w:r w:rsidRPr="003D166B">
              <w:rPr>
                <w:rStyle w:val="Hipervnculo"/>
                <w:noProof/>
              </w:rPr>
              <w:t>2.2.1</w:t>
            </w:r>
            <w:r>
              <w:rPr>
                <w:rFonts w:asciiTheme="minorHAnsi" w:eastAsiaTheme="minorEastAsia" w:hAnsiTheme="minorHAnsi"/>
                <w:noProof/>
                <w:sz w:val="22"/>
                <w:lang w:eastAsia="es-CO"/>
              </w:rPr>
              <w:tab/>
            </w:r>
            <w:r w:rsidRPr="003D166B">
              <w:rPr>
                <w:rStyle w:val="Hipervnculo"/>
                <w:noProof/>
              </w:rPr>
              <w:t>Funcionamiento Básico de un Electrobisturí</w:t>
            </w:r>
            <w:r>
              <w:rPr>
                <w:noProof/>
                <w:webHidden/>
              </w:rPr>
              <w:tab/>
            </w:r>
            <w:r>
              <w:rPr>
                <w:noProof/>
                <w:webHidden/>
              </w:rPr>
              <w:fldChar w:fldCharType="begin"/>
            </w:r>
            <w:r>
              <w:rPr>
                <w:noProof/>
                <w:webHidden/>
              </w:rPr>
              <w:instrText xml:space="preserve"> PAGEREF _Toc514524530 \h </w:instrText>
            </w:r>
            <w:r>
              <w:rPr>
                <w:noProof/>
                <w:webHidden/>
              </w:rPr>
            </w:r>
            <w:r>
              <w:rPr>
                <w:noProof/>
                <w:webHidden/>
              </w:rPr>
              <w:fldChar w:fldCharType="separate"/>
            </w:r>
            <w:r>
              <w:rPr>
                <w:noProof/>
                <w:webHidden/>
              </w:rPr>
              <w:t>14</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1" w:history="1">
            <w:r w:rsidRPr="003D166B">
              <w:rPr>
                <w:rStyle w:val="Hipervnculo"/>
                <w:noProof/>
              </w:rPr>
              <w:t>2.2.2</w:t>
            </w:r>
            <w:r>
              <w:rPr>
                <w:rFonts w:asciiTheme="minorHAnsi" w:eastAsiaTheme="minorEastAsia" w:hAnsiTheme="minorHAnsi"/>
                <w:noProof/>
                <w:sz w:val="22"/>
                <w:lang w:eastAsia="es-CO"/>
              </w:rPr>
              <w:tab/>
            </w:r>
            <w:r w:rsidRPr="003D166B">
              <w:rPr>
                <w:rStyle w:val="Hipervnculo"/>
                <w:noProof/>
              </w:rPr>
              <w:t>Modos de Trabajo</w:t>
            </w:r>
            <w:r>
              <w:rPr>
                <w:noProof/>
                <w:webHidden/>
              </w:rPr>
              <w:tab/>
            </w:r>
            <w:r>
              <w:rPr>
                <w:noProof/>
                <w:webHidden/>
              </w:rPr>
              <w:fldChar w:fldCharType="begin"/>
            </w:r>
            <w:r>
              <w:rPr>
                <w:noProof/>
                <w:webHidden/>
              </w:rPr>
              <w:instrText xml:space="preserve"> PAGEREF _Toc514524531 \h </w:instrText>
            </w:r>
            <w:r>
              <w:rPr>
                <w:noProof/>
                <w:webHidden/>
              </w:rPr>
            </w:r>
            <w:r>
              <w:rPr>
                <w:noProof/>
                <w:webHidden/>
              </w:rPr>
              <w:fldChar w:fldCharType="separate"/>
            </w:r>
            <w:r>
              <w:rPr>
                <w:noProof/>
                <w:webHidden/>
              </w:rPr>
              <w:t>14</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2" w:history="1">
            <w:r w:rsidRPr="003D166B">
              <w:rPr>
                <w:rStyle w:val="Hipervnculo"/>
                <w:noProof/>
              </w:rPr>
              <w:t>2.2.3</w:t>
            </w:r>
            <w:r>
              <w:rPr>
                <w:rFonts w:asciiTheme="minorHAnsi" w:eastAsiaTheme="minorEastAsia" w:hAnsiTheme="minorHAnsi"/>
                <w:noProof/>
                <w:sz w:val="22"/>
                <w:lang w:eastAsia="es-CO"/>
              </w:rPr>
              <w:tab/>
            </w:r>
            <w:r w:rsidRPr="003D166B">
              <w:rPr>
                <w:rStyle w:val="Hipervnculo"/>
                <w:noProof/>
              </w:rPr>
              <w:t>Aplicaciones</w:t>
            </w:r>
            <w:r>
              <w:rPr>
                <w:noProof/>
                <w:webHidden/>
              </w:rPr>
              <w:tab/>
            </w:r>
            <w:r>
              <w:rPr>
                <w:noProof/>
                <w:webHidden/>
              </w:rPr>
              <w:fldChar w:fldCharType="begin"/>
            </w:r>
            <w:r>
              <w:rPr>
                <w:noProof/>
                <w:webHidden/>
              </w:rPr>
              <w:instrText xml:space="preserve"> PAGEREF _Toc514524532 \h </w:instrText>
            </w:r>
            <w:r>
              <w:rPr>
                <w:noProof/>
                <w:webHidden/>
              </w:rPr>
            </w:r>
            <w:r>
              <w:rPr>
                <w:noProof/>
                <w:webHidden/>
              </w:rPr>
              <w:fldChar w:fldCharType="separate"/>
            </w:r>
            <w:r>
              <w:rPr>
                <w:noProof/>
                <w:webHidden/>
              </w:rPr>
              <w:t>17</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33" w:history="1">
            <w:r w:rsidRPr="003D166B">
              <w:rPr>
                <w:rStyle w:val="Hipervnculo"/>
                <w:noProof/>
              </w:rPr>
              <w:t>2.3</w:t>
            </w:r>
            <w:r>
              <w:rPr>
                <w:rFonts w:asciiTheme="minorHAnsi" w:eastAsiaTheme="minorEastAsia" w:hAnsiTheme="minorHAnsi"/>
                <w:noProof/>
                <w:sz w:val="22"/>
                <w:lang w:eastAsia="es-CO"/>
              </w:rPr>
              <w:tab/>
            </w:r>
            <w:r w:rsidRPr="003D166B">
              <w:rPr>
                <w:rStyle w:val="Hipervnculo"/>
                <w:noProof/>
              </w:rPr>
              <w:t>Seguridad eléctrica de los procedimientos electro quirúrgicos</w:t>
            </w:r>
            <w:r>
              <w:rPr>
                <w:noProof/>
                <w:webHidden/>
              </w:rPr>
              <w:tab/>
            </w:r>
            <w:r>
              <w:rPr>
                <w:noProof/>
                <w:webHidden/>
              </w:rPr>
              <w:fldChar w:fldCharType="begin"/>
            </w:r>
            <w:r>
              <w:rPr>
                <w:noProof/>
                <w:webHidden/>
              </w:rPr>
              <w:instrText xml:space="preserve"> PAGEREF _Toc514524533 \h </w:instrText>
            </w:r>
            <w:r>
              <w:rPr>
                <w:noProof/>
                <w:webHidden/>
              </w:rPr>
            </w:r>
            <w:r>
              <w:rPr>
                <w:noProof/>
                <w:webHidden/>
              </w:rPr>
              <w:fldChar w:fldCharType="separate"/>
            </w:r>
            <w:r>
              <w:rPr>
                <w:noProof/>
                <w:webHidden/>
              </w:rPr>
              <w:t>18</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4" w:history="1">
            <w:r w:rsidRPr="003D166B">
              <w:rPr>
                <w:rStyle w:val="Hipervnculo"/>
                <w:noProof/>
              </w:rPr>
              <w:t>2.3.1</w:t>
            </w:r>
            <w:r>
              <w:rPr>
                <w:rFonts w:asciiTheme="minorHAnsi" w:eastAsiaTheme="minorEastAsia" w:hAnsiTheme="minorHAnsi"/>
                <w:noProof/>
                <w:sz w:val="22"/>
                <w:lang w:eastAsia="es-CO"/>
              </w:rPr>
              <w:tab/>
            </w:r>
            <w:r w:rsidRPr="003D166B">
              <w:rPr>
                <w:rStyle w:val="Hipervnculo"/>
                <w:noProof/>
              </w:rPr>
              <w:t>Clasificación de riesgo de los dispositivos médicos</w:t>
            </w:r>
            <w:r>
              <w:rPr>
                <w:noProof/>
                <w:webHidden/>
              </w:rPr>
              <w:tab/>
            </w:r>
            <w:r>
              <w:rPr>
                <w:noProof/>
                <w:webHidden/>
              </w:rPr>
              <w:fldChar w:fldCharType="begin"/>
            </w:r>
            <w:r>
              <w:rPr>
                <w:noProof/>
                <w:webHidden/>
              </w:rPr>
              <w:instrText xml:space="preserve"> PAGEREF _Toc514524534 \h </w:instrText>
            </w:r>
            <w:r>
              <w:rPr>
                <w:noProof/>
                <w:webHidden/>
              </w:rPr>
            </w:r>
            <w:r>
              <w:rPr>
                <w:noProof/>
                <w:webHidden/>
              </w:rPr>
              <w:fldChar w:fldCharType="separate"/>
            </w:r>
            <w:r>
              <w:rPr>
                <w:noProof/>
                <w:webHidden/>
              </w:rPr>
              <w:t>19</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5" w:history="1">
            <w:r w:rsidRPr="003D166B">
              <w:rPr>
                <w:rStyle w:val="Hipervnculo"/>
                <w:noProof/>
              </w:rPr>
              <w:t>2.3.2</w:t>
            </w:r>
            <w:r>
              <w:rPr>
                <w:rFonts w:asciiTheme="minorHAnsi" w:eastAsiaTheme="minorEastAsia" w:hAnsiTheme="minorHAnsi"/>
                <w:noProof/>
                <w:sz w:val="22"/>
                <w:lang w:eastAsia="es-CO"/>
              </w:rPr>
              <w:tab/>
            </w:r>
            <w:r w:rsidRPr="003D166B">
              <w:rPr>
                <w:rStyle w:val="Hipervnculo"/>
                <w:noProof/>
              </w:rPr>
              <w:t>Normatividad</w:t>
            </w:r>
            <w:r>
              <w:rPr>
                <w:noProof/>
                <w:webHidden/>
              </w:rPr>
              <w:tab/>
            </w:r>
            <w:r>
              <w:rPr>
                <w:noProof/>
                <w:webHidden/>
              </w:rPr>
              <w:fldChar w:fldCharType="begin"/>
            </w:r>
            <w:r>
              <w:rPr>
                <w:noProof/>
                <w:webHidden/>
              </w:rPr>
              <w:instrText xml:space="preserve"> PAGEREF _Toc514524535 \h </w:instrText>
            </w:r>
            <w:r>
              <w:rPr>
                <w:noProof/>
                <w:webHidden/>
              </w:rPr>
            </w:r>
            <w:r>
              <w:rPr>
                <w:noProof/>
                <w:webHidden/>
              </w:rPr>
              <w:fldChar w:fldCharType="separate"/>
            </w:r>
            <w:r>
              <w:rPr>
                <w:noProof/>
                <w:webHidden/>
              </w:rPr>
              <w:t>20</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6" w:history="1">
            <w:r w:rsidRPr="003D166B">
              <w:rPr>
                <w:rStyle w:val="Hipervnculo"/>
                <w:noProof/>
                <w:specVanish/>
              </w:rPr>
              <w:t>2.3.3</w:t>
            </w:r>
            <w:r>
              <w:rPr>
                <w:rFonts w:asciiTheme="minorHAnsi" w:eastAsiaTheme="minorEastAsia" w:hAnsiTheme="minorHAnsi"/>
                <w:noProof/>
                <w:sz w:val="22"/>
                <w:lang w:eastAsia="es-CO"/>
              </w:rPr>
              <w:tab/>
            </w:r>
            <w:r w:rsidRPr="003D166B">
              <w:rPr>
                <w:rStyle w:val="Hipervnculo"/>
                <w:noProof/>
              </w:rPr>
              <w:t>Recomendaciones de uso de equipos electroquirugicos.</w:t>
            </w:r>
            <w:r>
              <w:rPr>
                <w:noProof/>
                <w:webHidden/>
              </w:rPr>
              <w:tab/>
            </w:r>
            <w:r>
              <w:rPr>
                <w:noProof/>
                <w:webHidden/>
              </w:rPr>
              <w:fldChar w:fldCharType="begin"/>
            </w:r>
            <w:r>
              <w:rPr>
                <w:noProof/>
                <w:webHidden/>
              </w:rPr>
              <w:instrText xml:space="preserve"> PAGEREF _Toc514524536 \h </w:instrText>
            </w:r>
            <w:r>
              <w:rPr>
                <w:noProof/>
                <w:webHidden/>
              </w:rPr>
            </w:r>
            <w:r>
              <w:rPr>
                <w:noProof/>
                <w:webHidden/>
              </w:rPr>
              <w:fldChar w:fldCharType="separate"/>
            </w:r>
            <w:r>
              <w:rPr>
                <w:noProof/>
                <w:webHidden/>
              </w:rPr>
              <w:t>23</w:t>
            </w:r>
            <w:r>
              <w:rPr>
                <w:noProof/>
                <w:webHidden/>
              </w:rPr>
              <w:fldChar w:fldCharType="end"/>
            </w:r>
          </w:hyperlink>
        </w:p>
        <w:p w:rsidR="004244E2" w:rsidRDefault="004244E2">
          <w:pPr>
            <w:pStyle w:val="TDC1"/>
            <w:tabs>
              <w:tab w:val="left" w:pos="660"/>
              <w:tab w:val="right" w:leader="dot" w:pos="9350"/>
            </w:tabs>
            <w:rPr>
              <w:rFonts w:asciiTheme="minorHAnsi" w:eastAsiaTheme="minorEastAsia" w:hAnsiTheme="minorHAnsi"/>
              <w:noProof/>
              <w:sz w:val="22"/>
              <w:lang w:eastAsia="es-CO"/>
            </w:rPr>
          </w:pPr>
          <w:hyperlink w:anchor="_Toc514524537" w:history="1">
            <w:r w:rsidRPr="003D166B">
              <w:rPr>
                <w:rStyle w:val="Hipervnculo"/>
                <w:noProof/>
              </w:rPr>
              <w:t>3</w:t>
            </w:r>
            <w:r>
              <w:rPr>
                <w:rFonts w:asciiTheme="minorHAnsi" w:eastAsiaTheme="minorEastAsia" w:hAnsiTheme="minorHAnsi"/>
                <w:noProof/>
                <w:sz w:val="22"/>
                <w:lang w:eastAsia="es-CO"/>
              </w:rPr>
              <w:tab/>
            </w:r>
            <w:r w:rsidRPr="003D166B">
              <w:rPr>
                <w:rStyle w:val="Hipervnculo"/>
                <w:noProof/>
              </w:rPr>
              <w:t>Diseño de la unidad Electroquirúrgica</w:t>
            </w:r>
            <w:r>
              <w:rPr>
                <w:noProof/>
                <w:webHidden/>
              </w:rPr>
              <w:tab/>
            </w:r>
            <w:r>
              <w:rPr>
                <w:noProof/>
                <w:webHidden/>
              </w:rPr>
              <w:fldChar w:fldCharType="begin"/>
            </w:r>
            <w:r>
              <w:rPr>
                <w:noProof/>
                <w:webHidden/>
              </w:rPr>
              <w:instrText xml:space="preserve"> PAGEREF _Toc514524537 \h </w:instrText>
            </w:r>
            <w:r>
              <w:rPr>
                <w:noProof/>
                <w:webHidden/>
              </w:rPr>
            </w:r>
            <w:r>
              <w:rPr>
                <w:noProof/>
                <w:webHidden/>
              </w:rPr>
              <w:fldChar w:fldCharType="separate"/>
            </w:r>
            <w:r>
              <w:rPr>
                <w:noProof/>
                <w:webHidden/>
              </w:rPr>
              <w:t>24</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38" w:history="1">
            <w:r w:rsidRPr="003D166B">
              <w:rPr>
                <w:rStyle w:val="Hipervnculo"/>
                <w:noProof/>
              </w:rPr>
              <w:t>3.1</w:t>
            </w:r>
            <w:r>
              <w:rPr>
                <w:rFonts w:asciiTheme="minorHAnsi" w:eastAsiaTheme="minorEastAsia" w:hAnsiTheme="minorHAnsi"/>
                <w:noProof/>
                <w:sz w:val="22"/>
                <w:lang w:eastAsia="es-CO"/>
              </w:rPr>
              <w:tab/>
            </w:r>
            <w:r w:rsidRPr="003D166B">
              <w:rPr>
                <w:rStyle w:val="Hipervnculo"/>
                <w:noProof/>
              </w:rPr>
              <w:t>Criterio de Diseño</w:t>
            </w:r>
            <w:r>
              <w:rPr>
                <w:noProof/>
                <w:webHidden/>
              </w:rPr>
              <w:tab/>
            </w:r>
            <w:r>
              <w:rPr>
                <w:noProof/>
                <w:webHidden/>
              </w:rPr>
              <w:fldChar w:fldCharType="begin"/>
            </w:r>
            <w:r>
              <w:rPr>
                <w:noProof/>
                <w:webHidden/>
              </w:rPr>
              <w:instrText xml:space="preserve"> PAGEREF _Toc514524538 \h </w:instrText>
            </w:r>
            <w:r>
              <w:rPr>
                <w:noProof/>
                <w:webHidden/>
              </w:rPr>
            </w:r>
            <w:r>
              <w:rPr>
                <w:noProof/>
                <w:webHidden/>
              </w:rPr>
              <w:fldChar w:fldCharType="separate"/>
            </w:r>
            <w:r>
              <w:rPr>
                <w:noProof/>
                <w:webHidden/>
              </w:rPr>
              <w:t>24</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39" w:history="1">
            <w:r w:rsidRPr="003D166B">
              <w:rPr>
                <w:rStyle w:val="Hipervnculo"/>
                <w:noProof/>
              </w:rPr>
              <w:t>3.2</w:t>
            </w:r>
            <w:r>
              <w:rPr>
                <w:rFonts w:asciiTheme="minorHAnsi" w:eastAsiaTheme="minorEastAsia" w:hAnsiTheme="minorHAnsi"/>
                <w:noProof/>
                <w:sz w:val="22"/>
                <w:lang w:eastAsia="es-CO"/>
              </w:rPr>
              <w:tab/>
            </w:r>
            <w:r w:rsidRPr="003D166B">
              <w:rPr>
                <w:rStyle w:val="Hipervnculo"/>
                <w:noProof/>
              </w:rPr>
              <w:t>Diagrama de bloques</w:t>
            </w:r>
            <w:r>
              <w:rPr>
                <w:noProof/>
                <w:webHidden/>
              </w:rPr>
              <w:tab/>
            </w:r>
            <w:r>
              <w:rPr>
                <w:noProof/>
                <w:webHidden/>
              </w:rPr>
              <w:fldChar w:fldCharType="begin"/>
            </w:r>
            <w:r>
              <w:rPr>
                <w:noProof/>
                <w:webHidden/>
              </w:rPr>
              <w:instrText xml:space="preserve"> PAGEREF _Toc514524539 \h </w:instrText>
            </w:r>
            <w:r>
              <w:rPr>
                <w:noProof/>
                <w:webHidden/>
              </w:rPr>
            </w:r>
            <w:r>
              <w:rPr>
                <w:noProof/>
                <w:webHidden/>
              </w:rPr>
              <w:fldChar w:fldCharType="separate"/>
            </w:r>
            <w:r>
              <w:rPr>
                <w:noProof/>
                <w:webHidden/>
              </w:rPr>
              <w:t>26</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40" w:history="1">
            <w:r w:rsidRPr="003D166B">
              <w:rPr>
                <w:rStyle w:val="Hipervnculo"/>
                <w:noProof/>
              </w:rPr>
              <w:t>3.3</w:t>
            </w:r>
            <w:r>
              <w:rPr>
                <w:rFonts w:asciiTheme="minorHAnsi" w:eastAsiaTheme="minorEastAsia" w:hAnsiTheme="minorHAnsi"/>
                <w:noProof/>
                <w:sz w:val="22"/>
                <w:lang w:eastAsia="es-CO"/>
              </w:rPr>
              <w:tab/>
            </w:r>
            <w:r w:rsidRPr="003D166B">
              <w:rPr>
                <w:rStyle w:val="Hipervnculo"/>
                <w:noProof/>
              </w:rPr>
              <w:t>Diseño de Módulos Principales</w:t>
            </w:r>
            <w:r>
              <w:rPr>
                <w:noProof/>
                <w:webHidden/>
              </w:rPr>
              <w:tab/>
            </w:r>
            <w:r>
              <w:rPr>
                <w:noProof/>
                <w:webHidden/>
              </w:rPr>
              <w:fldChar w:fldCharType="begin"/>
            </w:r>
            <w:r>
              <w:rPr>
                <w:noProof/>
                <w:webHidden/>
              </w:rPr>
              <w:instrText xml:space="preserve"> PAGEREF _Toc514524540 \h </w:instrText>
            </w:r>
            <w:r>
              <w:rPr>
                <w:noProof/>
                <w:webHidden/>
              </w:rPr>
            </w:r>
            <w:r>
              <w:rPr>
                <w:noProof/>
                <w:webHidden/>
              </w:rPr>
              <w:fldChar w:fldCharType="separate"/>
            </w:r>
            <w:r>
              <w:rPr>
                <w:noProof/>
                <w:webHidden/>
              </w:rPr>
              <w:t>26</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1" w:history="1">
            <w:r w:rsidRPr="003D166B">
              <w:rPr>
                <w:rStyle w:val="Hipervnculo"/>
                <w:noProof/>
                <w:lang w:eastAsia="es-CO"/>
              </w:rPr>
              <w:t>3.3.1</w:t>
            </w:r>
            <w:r>
              <w:rPr>
                <w:rFonts w:asciiTheme="minorHAnsi" w:eastAsiaTheme="minorEastAsia" w:hAnsiTheme="minorHAnsi"/>
                <w:noProof/>
                <w:sz w:val="22"/>
                <w:lang w:eastAsia="es-CO"/>
              </w:rPr>
              <w:tab/>
            </w:r>
            <w:r w:rsidRPr="003D166B">
              <w:rPr>
                <w:rStyle w:val="Hipervnculo"/>
                <w:noProof/>
              </w:rPr>
              <w:t>Control lógico principal</w:t>
            </w:r>
            <w:r>
              <w:rPr>
                <w:noProof/>
                <w:webHidden/>
              </w:rPr>
              <w:tab/>
            </w:r>
            <w:r>
              <w:rPr>
                <w:noProof/>
                <w:webHidden/>
              </w:rPr>
              <w:fldChar w:fldCharType="begin"/>
            </w:r>
            <w:r>
              <w:rPr>
                <w:noProof/>
                <w:webHidden/>
              </w:rPr>
              <w:instrText xml:space="preserve"> PAGEREF _Toc514524541 \h </w:instrText>
            </w:r>
            <w:r>
              <w:rPr>
                <w:noProof/>
                <w:webHidden/>
              </w:rPr>
            </w:r>
            <w:r>
              <w:rPr>
                <w:noProof/>
                <w:webHidden/>
              </w:rPr>
              <w:fldChar w:fldCharType="separate"/>
            </w:r>
            <w:r>
              <w:rPr>
                <w:noProof/>
                <w:webHidden/>
              </w:rPr>
              <w:t>30</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2" w:history="1">
            <w:r w:rsidRPr="003D166B">
              <w:rPr>
                <w:rStyle w:val="Hipervnculo"/>
                <w:noProof/>
              </w:rPr>
              <w:t>3.3.2</w:t>
            </w:r>
            <w:r>
              <w:rPr>
                <w:rFonts w:asciiTheme="minorHAnsi" w:eastAsiaTheme="minorEastAsia" w:hAnsiTheme="minorHAnsi"/>
                <w:noProof/>
                <w:sz w:val="22"/>
                <w:lang w:eastAsia="es-CO"/>
              </w:rPr>
              <w:tab/>
            </w:r>
            <w:r w:rsidRPr="003D166B">
              <w:rPr>
                <w:rStyle w:val="Hipervnculo"/>
                <w:noProof/>
              </w:rPr>
              <w:t>Bioimpedanciometro.</w:t>
            </w:r>
            <w:r>
              <w:rPr>
                <w:noProof/>
                <w:webHidden/>
              </w:rPr>
              <w:tab/>
            </w:r>
            <w:r>
              <w:rPr>
                <w:noProof/>
                <w:webHidden/>
              </w:rPr>
              <w:fldChar w:fldCharType="begin"/>
            </w:r>
            <w:r>
              <w:rPr>
                <w:noProof/>
                <w:webHidden/>
              </w:rPr>
              <w:instrText xml:space="preserve"> PAGEREF _Toc514524542 \h </w:instrText>
            </w:r>
            <w:r>
              <w:rPr>
                <w:noProof/>
                <w:webHidden/>
              </w:rPr>
            </w:r>
            <w:r>
              <w:rPr>
                <w:noProof/>
                <w:webHidden/>
              </w:rPr>
              <w:fldChar w:fldCharType="separate"/>
            </w:r>
            <w:r>
              <w:rPr>
                <w:noProof/>
                <w:webHidden/>
              </w:rPr>
              <w:t>32</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3" w:history="1">
            <w:r w:rsidRPr="003D166B">
              <w:rPr>
                <w:rStyle w:val="Hipervnculo"/>
                <w:noProof/>
              </w:rPr>
              <w:t>3.3.3</w:t>
            </w:r>
            <w:r>
              <w:rPr>
                <w:rFonts w:asciiTheme="minorHAnsi" w:eastAsiaTheme="minorEastAsia" w:hAnsiTheme="minorHAnsi"/>
                <w:noProof/>
                <w:sz w:val="22"/>
                <w:lang w:eastAsia="es-CO"/>
              </w:rPr>
              <w:tab/>
            </w:r>
            <w:r w:rsidRPr="003D166B">
              <w:rPr>
                <w:rStyle w:val="Hipervnculo"/>
                <w:noProof/>
              </w:rPr>
              <w:t>Gestor de Salidas (Administrador de puertos de salida)</w:t>
            </w:r>
            <w:r>
              <w:rPr>
                <w:noProof/>
                <w:webHidden/>
              </w:rPr>
              <w:tab/>
            </w:r>
            <w:r>
              <w:rPr>
                <w:noProof/>
                <w:webHidden/>
              </w:rPr>
              <w:fldChar w:fldCharType="begin"/>
            </w:r>
            <w:r>
              <w:rPr>
                <w:noProof/>
                <w:webHidden/>
              </w:rPr>
              <w:instrText xml:space="preserve"> PAGEREF _Toc514524543 \h </w:instrText>
            </w:r>
            <w:r>
              <w:rPr>
                <w:noProof/>
                <w:webHidden/>
              </w:rPr>
            </w:r>
            <w:r>
              <w:rPr>
                <w:noProof/>
                <w:webHidden/>
              </w:rPr>
              <w:fldChar w:fldCharType="separate"/>
            </w:r>
            <w:r>
              <w:rPr>
                <w:noProof/>
                <w:webHidden/>
              </w:rPr>
              <w:t>39</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4" w:history="1">
            <w:r w:rsidRPr="003D166B">
              <w:rPr>
                <w:rStyle w:val="Hipervnculo"/>
                <w:noProof/>
              </w:rPr>
              <w:t>3.3.4</w:t>
            </w:r>
            <w:r>
              <w:rPr>
                <w:rFonts w:asciiTheme="minorHAnsi" w:eastAsiaTheme="minorEastAsia" w:hAnsiTheme="minorHAnsi"/>
                <w:noProof/>
                <w:sz w:val="22"/>
                <w:lang w:eastAsia="es-CO"/>
              </w:rPr>
              <w:tab/>
            </w:r>
            <w:r w:rsidRPr="003D166B">
              <w:rPr>
                <w:rStyle w:val="Hipervnculo"/>
                <w:noProof/>
              </w:rPr>
              <w:t>Amplificador de Potencia</w:t>
            </w:r>
            <w:r>
              <w:rPr>
                <w:noProof/>
                <w:webHidden/>
              </w:rPr>
              <w:tab/>
            </w:r>
            <w:r>
              <w:rPr>
                <w:noProof/>
                <w:webHidden/>
              </w:rPr>
              <w:fldChar w:fldCharType="begin"/>
            </w:r>
            <w:r>
              <w:rPr>
                <w:noProof/>
                <w:webHidden/>
              </w:rPr>
              <w:instrText xml:space="preserve"> PAGEREF _Toc514524544 \h </w:instrText>
            </w:r>
            <w:r>
              <w:rPr>
                <w:noProof/>
                <w:webHidden/>
              </w:rPr>
            </w:r>
            <w:r>
              <w:rPr>
                <w:noProof/>
                <w:webHidden/>
              </w:rPr>
              <w:fldChar w:fldCharType="separate"/>
            </w:r>
            <w:r>
              <w:rPr>
                <w:noProof/>
                <w:webHidden/>
              </w:rPr>
              <w:t>41</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5" w:history="1">
            <w:r w:rsidRPr="003D166B">
              <w:rPr>
                <w:rStyle w:val="Hipervnculo"/>
                <w:noProof/>
              </w:rPr>
              <w:t>3.3.5</w:t>
            </w:r>
            <w:r>
              <w:rPr>
                <w:rFonts w:asciiTheme="minorHAnsi" w:eastAsiaTheme="minorEastAsia" w:hAnsiTheme="minorHAnsi"/>
                <w:noProof/>
                <w:sz w:val="22"/>
                <w:lang w:eastAsia="es-CO"/>
              </w:rPr>
              <w:tab/>
            </w:r>
            <w:r w:rsidRPr="003D166B">
              <w:rPr>
                <w:rStyle w:val="Hipervnculo"/>
                <w:noProof/>
              </w:rPr>
              <w:t>Generador de Ondas</w:t>
            </w:r>
            <w:r>
              <w:rPr>
                <w:noProof/>
                <w:webHidden/>
              </w:rPr>
              <w:tab/>
            </w:r>
            <w:r>
              <w:rPr>
                <w:noProof/>
                <w:webHidden/>
              </w:rPr>
              <w:fldChar w:fldCharType="begin"/>
            </w:r>
            <w:r>
              <w:rPr>
                <w:noProof/>
                <w:webHidden/>
              </w:rPr>
              <w:instrText xml:space="preserve"> PAGEREF _Toc514524545 \h </w:instrText>
            </w:r>
            <w:r>
              <w:rPr>
                <w:noProof/>
                <w:webHidden/>
              </w:rPr>
            </w:r>
            <w:r>
              <w:rPr>
                <w:noProof/>
                <w:webHidden/>
              </w:rPr>
              <w:fldChar w:fldCharType="separate"/>
            </w:r>
            <w:r>
              <w:rPr>
                <w:noProof/>
                <w:webHidden/>
              </w:rPr>
              <w:t>46</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6" w:history="1">
            <w:r w:rsidRPr="003D166B">
              <w:rPr>
                <w:rStyle w:val="Hipervnculo"/>
                <w:noProof/>
              </w:rPr>
              <w:t>3.3.6</w:t>
            </w:r>
            <w:r>
              <w:rPr>
                <w:rFonts w:asciiTheme="minorHAnsi" w:eastAsiaTheme="minorEastAsia" w:hAnsiTheme="minorHAnsi"/>
                <w:noProof/>
                <w:sz w:val="22"/>
                <w:lang w:eastAsia="es-CO"/>
              </w:rPr>
              <w:tab/>
            </w:r>
            <w:r w:rsidRPr="003D166B">
              <w:rPr>
                <w:rStyle w:val="Hipervnculo"/>
                <w:noProof/>
              </w:rPr>
              <w:t>Control de Potencia</w:t>
            </w:r>
            <w:r>
              <w:rPr>
                <w:noProof/>
                <w:webHidden/>
              </w:rPr>
              <w:tab/>
            </w:r>
            <w:r>
              <w:rPr>
                <w:noProof/>
                <w:webHidden/>
              </w:rPr>
              <w:fldChar w:fldCharType="begin"/>
            </w:r>
            <w:r>
              <w:rPr>
                <w:noProof/>
                <w:webHidden/>
              </w:rPr>
              <w:instrText xml:space="preserve"> PAGEREF _Toc514524546 \h </w:instrText>
            </w:r>
            <w:r>
              <w:rPr>
                <w:noProof/>
                <w:webHidden/>
              </w:rPr>
            </w:r>
            <w:r>
              <w:rPr>
                <w:noProof/>
                <w:webHidden/>
              </w:rPr>
              <w:fldChar w:fldCharType="separate"/>
            </w:r>
            <w:r>
              <w:rPr>
                <w:noProof/>
                <w:webHidden/>
              </w:rPr>
              <w:t>67</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7" w:history="1">
            <w:r w:rsidRPr="003D166B">
              <w:rPr>
                <w:rStyle w:val="Hipervnculo"/>
                <w:noProof/>
              </w:rPr>
              <w:t>3.3.7</w:t>
            </w:r>
            <w:r>
              <w:rPr>
                <w:rFonts w:asciiTheme="minorHAnsi" w:eastAsiaTheme="minorEastAsia" w:hAnsiTheme="minorHAnsi"/>
                <w:noProof/>
                <w:sz w:val="22"/>
                <w:lang w:eastAsia="es-CO"/>
              </w:rPr>
              <w:tab/>
            </w:r>
            <w:r w:rsidRPr="003D166B">
              <w:rPr>
                <w:rStyle w:val="Hipervnculo"/>
                <w:noProof/>
              </w:rPr>
              <w:t>Alimentación</w:t>
            </w:r>
            <w:r>
              <w:rPr>
                <w:noProof/>
                <w:webHidden/>
              </w:rPr>
              <w:tab/>
            </w:r>
            <w:r>
              <w:rPr>
                <w:noProof/>
                <w:webHidden/>
              </w:rPr>
              <w:fldChar w:fldCharType="begin"/>
            </w:r>
            <w:r>
              <w:rPr>
                <w:noProof/>
                <w:webHidden/>
              </w:rPr>
              <w:instrText xml:space="preserve"> PAGEREF _Toc514524547 \h </w:instrText>
            </w:r>
            <w:r>
              <w:rPr>
                <w:noProof/>
                <w:webHidden/>
              </w:rPr>
            </w:r>
            <w:r>
              <w:rPr>
                <w:noProof/>
                <w:webHidden/>
              </w:rPr>
              <w:fldChar w:fldCharType="separate"/>
            </w:r>
            <w:r>
              <w:rPr>
                <w:noProof/>
                <w:webHidden/>
              </w:rPr>
              <w:t>71</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48" w:history="1">
            <w:r w:rsidRPr="003D166B">
              <w:rPr>
                <w:rStyle w:val="Hipervnculo"/>
                <w:noProof/>
              </w:rPr>
              <w:t>3.4</w:t>
            </w:r>
            <w:r>
              <w:rPr>
                <w:rFonts w:asciiTheme="minorHAnsi" w:eastAsiaTheme="minorEastAsia" w:hAnsiTheme="minorHAnsi"/>
                <w:noProof/>
                <w:sz w:val="22"/>
                <w:lang w:eastAsia="es-CO"/>
              </w:rPr>
              <w:tab/>
            </w:r>
            <w:r w:rsidRPr="003D166B">
              <w:rPr>
                <w:rStyle w:val="Hipervnculo"/>
                <w:noProof/>
              </w:rPr>
              <w:t>Funcionamiento del electrobisturí</w:t>
            </w:r>
            <w:r>
              <w:rPr>
                <w:noProof/>
                <w:webHidden/>
              </w:rPr>
              <w:tab/>
            </w:r>
            <w:r>
              <w:rPr>
                <w:noProof/>
                <w:webHidden/>
              </w:rPr>
              <w:fldChar w:fldCharType="begin"/>
            </w:r>
            <w:r>
              <w:rPr>
                <w:noProof/>
                <w:webHidden/>
              </w:rPr>
              <w:instrText xml:space="preserve"> PAGEREF _Toc514524548 \h </w:instrText>
            </w:r>
            <w:r>
              <w:rPr>
                <w:noProof/>
                <w:webHidden/>
              </w:rPr>
            </w:r>
            <w:r>
              <w:rPr>
                <w:noProof/>
                <w:webHidden/>
              </w:rPr>
              <w:fldChar w:fldCharType="separate"/>
            </w:r>
            <w:r>
              <w:rPr>
                <w:noProof/>
                <w:webHidden/>
              </w:rPr>
              <w:t>72</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49" w:history="1">
            <w:r w:rsidRPr="003D166B">
              <w:rPr>
                <w:rStyle w:val="Hipervnculo"/>
                <w:noProof/>
              </w:rPr>
              <w:t>3.5</w:t>
            </w:r>
            <w:r>
              <w:rPr>
                <w:rFonts w:asciiTheme="minorHAnsi" w:eastAsiaTheme="minorEastAsia" w:hAnsiTheme="minorHAnsi"/>
                <w:noProof/>
                <w:sz w:val="22"/>
                <w:lang w:eastAsia="es-CO"/>
              </w:rPr>
              <w:tab/>
            </w:r>
            <w:r w:rsidRPr="003D166B">
              <w:rPr>
                <w:rStyle w:val="Hipervnculo"/>
                <w:noProof/>
              </w:rPr>
              <w:t>Diseño industrial del equipo.</w:t>
            </w:r>
            <w:r>
              <w:rPr>
                <w:noProof/>
                <w:webHidden/>
              </w:rPr>
              <w:tab/>
            </w:r>
            <w:r>
              <w:rPr>
                <w:noProof/>
                <w:webHidden/>
              </w:rPr>
              <w:fldChar w:fldCharType="begin"/>
            </w:r>
            <w:r>
              <w:rPr>
                <w:noProof/>
                <w:webHidden/>
              </w:rPr>
              <w:instrText xml:space="preserve"> PAGEREF _Toc514524549 \h </w:instrText>
            </w:r>
            <w:r>
              <w:rPr>
                <w:noProof/>
                <w:webHidden/>
              </w:rPr>
            </w:r>
            <w:r>
              <w:rPr>
                <w:noProof/>
                <w:webHidden/>
              </w:rPr>
              <w:fldChar w:fldCharType="separate"/>
            </w:r>
            <w:r>
              <w:rPr>
                <w:noProof/>
                <w:webHidden/>
              </w:rPr>
              <w:t>74</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50" w:history="1">
            <w:r w:rsidRPr="003D166B">
              <w:rPr>
                <w:rStyle w:val="Hipervnculo"/>
                <w:noProof/>
              </w:rPr>
              <w:t>3.5.1</w:t>
            </w:r>
            <w:r>
              <w:rPr>
                <w:rFonts w:asciiTheme="minorHAnsi" w:eastAsiaTheme="minorEastAsia" w:hAnsiTheme="minorHAnsi"/>
                <w:noProof/>
                <w:sz w:val="22"/>
                <w:lang w:eastAsia="es-CO"/>
              </w:rPr>
              <w:tab/>
            </w:r>
            <w:r w:rsidRPr="003D166B">
              <w:rPr>
                <w:rStyle w:val="Hipervnculo"/>
                <w:noProof/>
              </w:rPr>
              <w:t>Diseño de interfaz del usuario</w:t>
            </w:r>
            <w:r>
              <w:rPr>
                <w:noProof/>
                <w:webHidden/>
              </w:rPr>
              <w:tab/>
            </w:r>
            <w:r>
              <w:rPr>
                <w:noProof/>
                <w:webHidden/>
              </w:rPr>
              <w:fldChar w:fldCharType="begin"/>
            </w:r>
            <w:r>
              <w:rPr>
                <w:noProof/>
                <w:webHidden/>
              </w:rPr>
              <w:instrText xml:space="preserve"> PAGEREF _Toc514524550 \h </w:instrText>
            </w:r>
            <w:r>
              <w:rPr>
                <w:noProof/>
                <w:webHidden/>
              </w:rPr>
            </w:r>
            <w:r>
              <w:rPr>
                <w:noProof/>
                <w:webHidden/>
              </w:rPr>
              <w:fldChar w:fldCharType="separate"/>
            </w:r>
            <w:r>
              <w:rPr>
                <w:noProof/>
                <w:webHidden/>
              </w:rPr>
              <w:t>75</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51" w:history="1">
            <w:r w:rsidRPr="003D166B">
              <w:rPr>
                <w:rStyle w:val="Hipervnculo"/>
                <w:noProof/>
              </w:rPr>
              <w:t>3.5.2</w:t>
            </w:r>
            <w:r>
              <w:rPr>
                <w:rFonts w:asciiTheme="minorHAnsi" w:eastAsiaTheme="minorEastAsia" w:hAnsiTheme="minorHAnsi"/>
                <w:noProof/>
                <w:sz w:val="22"/>
                <w:lang w:eastAsia="es-CO"/>
              </w:rPr>
              <w:tab/>
            </w:r>
            <w:r w:rsidRPr="003D166B">
              <w:rPr>
                <w:rStyle w:val="Hipervnculo"/>
                <w:noProof/>
              </w:rPr>
              <w:t>Diseño de Carcasa</w:t>
            </w:r>
            <w:r>
              <w:rPr>
                <w:noProof/>
                <w:webHidden/>
              </w:rPr>
              <w:tab/>
            </w:r>
            <w:r>
              <w:rPr>
                <w:noProof/>
                <w:webHidden/>
              </w:rPr>
              <w:fldChar w:fldCharType="begin"/>
            </w:r>
            <w:r>
              <w:rPr>
                <w:noProof/>
                <w:webHidden/>
              </w:rPr>
              <w:instrText xml:space="preserve"> PAGEREF _Toc514524551 \h </w:instrText>
            </w:r>
            <w:r>
              <w:rPr>
                <w:noProof/>
                <w:webHidden/>
              </w:rPr>
            </w:r>
            <w:r>
              <w:rPr>
                <w:noProof/>
                <w:webHidden/>
              </w:rPr>
              <w:fldChar w:fldCharType="separate"/>
            </w:r>
            <w:r>
              <w:rPr>
                <w:noProof/>
                <w:webHidden/>
              </w:rPr>
              <w:t>77</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52" w:history="1">
            <w:r w:rsidRPr="003D166B">
              <w:rPr>
                <w:rStyle w:val="Hipervnculo"/>
                <w:noProof/>
              </w:rPr>
              <w:t>3.5.3</w:t>
            </w:r>
            <w:r>
              <w:rPr>
                <w:rFonts w:asciiTheme="minorHAnsi" w:eastAsiaTheme="minorEastAsia" w:hAnsiTheme="minorHAnsi"/>
                <w:noProof/>
                <w:sz w:val="22"/>
                <w:lang w:eastAsia="es-CO"/>
              </w:rPr>
              <w:tab/>
            </w:r>
            <w:r w:rsidRPr="003D166B">
              <w:rPr>
                <w:rStyle w:val="Hipervnculo"/>
                <w:noProof/>
              </w:rPr>
              <w:t>Accesorios</w:t>
            </w:r>
            <w:r>
              <w:rPr>
                <w:noProof/>
                <w:webHidden/>
              </w:rPr>
              <w:tab/>
            </w:r>
            <w:r>
              <w:rPr>
                <w:noProof/>
                <w:webHidden/>
              </w:rPr>
              <w:fldChar w:fldCharType="begin"/>
            </w:r>
            <w:r>
              <w:rPr>
                <w:noProof/>
                <w:webHidden/>
              </w:rPr>
              <w:instrText xml:space="preserve"> PAGEREF _Toc514524552 \h </w:instrText>
            </w:r>
            <w:r>
              <w:rPr>
                <w:noProof/>
                <w:webHidden/>
              </w:rPr>
            </w:r>
            <w:r>
              <w:rPr>
                <w:noProof/>
                <w:webHidden/>
              </w:rPr>
              <w:fldChar w:fldCharType="separate"/>
            </w:r>
            <w:r>
              <w:rPr>
                <w:noProof/>
                <w:webHidden/>
              </w:rPr>
              <w:t>78</w:t>
            </w:r>
            <w:r>
              <w:rPr>
                <w:noProof/>
                <w:webHidden/>
              </w:rPr>
              <w:fldChar w:fldCharType="end"/>
            </w:r>
          </w:hyperlink>
        </w:p>
        <w:p w:rsidR="004244E2" w:rsidRDefault="004244E2">
          <w:pPr>
            <w:pStyle w:val="TDC1"/>
            <w:tabs>
              <w:tab w:val="left" w:pos="660"/>
              <w:tab w:val="right" w:leader="dot" w:pos="9350"/>
            </w:tabs>
            <w:rPr>
              <w:rFonts w:asciiTheme="minorHAnsi" w:eastAsiaTheme="minorEastAsia" w:hAnsiTheme="minorHAnsi"/>
              <w:noProof/>
              <w:sz w:val="22"/>
              <w:lang w:eastAsia="es-CO"/>
            </w:rPr>
          </w:pPr>
          <w:hyperlink w:anchor="_Toc514524553" w:history="1">
            <w:r w:rsidRPr="003D166B">
              <w:rPr>
                <w:rStyle w:val="Hipervnculo"/>
                <w:noProof/>
              </w:rPr>
              <w:t>4</w:t>
            </w:r>
            <w:r>
              <w:rPr>
                <w:rFonts w:asciiTheme="minorHAnsi" w:eastAsiaTheme="minorEastAsia" w:hAnsiTheme="minorHAnsi"/>
                <w:noProof/>
                <w:sz w:val="22"/>
                <w:lang w:eastAsia="es-CO"/>
              </w:rPr>
              <w:tab/>
            </w:r>
            <w:r w:rsidRPr="003D166B">
              <w:rPr>
                <w:rStyle w:val="Hipervnculo"/>
                <w:noProof/>
              </w:rPr>
              <w:t>Pruebas y Validación de la Unidad Electro quirúrgica</w:t>
            </w:r>
            <w:r>
              <w:rPr>
                <w:noProof/>
                <w:webHidden/>
              </w:rPr>
              <w:tab/>
            </w:r>
            <w:r>
              <w:rPr>
                <w:noProof/>
                <w:webHidden/>
              </w:rPr>
              <w:fldChar w:fldCharType="begin"/>
            </w:r>
            <w:r>
              <w:rPr>
                <w:noProof/>
                <w:webHidden/>
              </w:rPr>
              <w:instrText xml:space="preserve"> PAGEREF _Toc514524553 \h </w:instrText>
            </w:r>
            <w:r>
              <w:rPr>
                <w:noProof/>
                <w:webHidden/>
              </w:rPr>
            </w:r>
            <w:r>
              <w:rPr>
                <w:noProof/>
                <w:webHidden/>
              </w:rPr>
              <w:fldChar w:fldCharType="separate"/>
            </w:r>
            <w:r>
              <w:rPr>
                <w:noProof/>
                <w:webHidden/>
              </w:rPr>
              <w:t>80</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54" w:history="1">
            <w:r w:rsidRPr="003D166B">
              <w:rPr>
                <w:rStyle w:val="Hipervnculo"/>
                <w:noProof/>
              </w:rPr>
              <w:t>4.1</w:t>
            </w:r>
            <w:r>
              <w:rPr>
                <w:rFonts w:asciiTheme="minorHAnsi" w:eastAsiaTheme="minorEastAsia" w:hAnsiTheme="minorHAnsi"/>
                <w:noProof/>
                <w:sz w:val="22"/>
                <w:lang w:eastAsia="es-CO"/>
              </w:rPr>
              <w:tab/>
            </w:r>
            <w:r w:rsidRPr="003D166B">
              <w:rPr>
                <w:rStyle w:val="Hipervnculo"/>
                <w:noProof/>
              </w:rPr>
              <w:t>Pruebas de control de Potencia</w:t>
            </w:r>
            <w:r>
              <w:rPr>
                <w:noProof/>
                <w:webHidden/>
              </w:rPr>
              <w:tab/>
            </w:r>
            <w:r>
              <w:rPr>
                <w:noProof/>
                <w:webHidden/>
              </w:rPr>
              <w:fldChar w:fldCharType="begin"/>
            </w:r>
            <w:r>
              <w:rPr>
                <w:noProof/>
                <w:webHidden/>
              </w:rPr>
              <w:instrText xml:space="preserve"> PAGEREF _Toc514524554 \h </w:instrText>
            </w:r>
            <w:r>
              <w:rPr>
                <w:noProof/>
                <w:webHidden/>
              </w:rPr>
            </w:r>
            <w:r>
              <w:rPr>
                <w:noProof/>
                <w:webHidden/>
              </w:rPr>
              <w:fldChar w:fldCharType="separate"/>
            </w:r>
            <w:r>
              <w:rPr>
                <w:noProof/>
                <w:webHidden/>
              </w:rPr>
              <w:t>81</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55" w:history="1">
            <w:r w:rsidRPr="003D166B">
              <w:rPr>
                <w:rStyle w:val="Hipervnculo"/>
                <w:noProof/>
              </w:rPr>
              <w:t>4.2</w:t>
            </w:r>
            <w:r>
              <w:rPr>
                <w:rFonts w:asciiTheme="minorHAnsi" w:eastAsiaTheme="minorEastAsia" w:hAnsiTheme="minorHAnsi"/>
                <w:noProof/>
                <w:sz w:val="22"/>
                <w:lang w:eastAsia="es-CO"/>
              </w:rPr>
              <w:tab/>
            </w:r>
            <w:r w:rsidRPr="003D166B">
              <w:rPr>
                <w:rStyle w:val="Hipervnculo"/>
                <w:noProof/>
              </w:rPr>
              <w:t>Prueba de generador de señales</w:t>
            </w:r>
            <w:r>
              <w:rPr>
                <w:noProof/>
                <w:webHidden/>
              </w:rPr>
              <w:tab/>
            </w:r>
            <w:r>
              <w:rPr>
                <w:noProof/>
                <w:webHidden/>
              </w:rPr>
              <w:fldChar w:fldCharType="begin"/>
            </w:r>
            <w:r>
              <w:rPr>
                <w:noProof/>
                <w:webHidden/>
              </w:rPr>
              <w:instrText xml:space="preserve"> PAGEREF _Toc514524555 \h </w:instrText>
            </w:r>
            <w:r>
              <w:rPr>
                <w:noProof/>
                <w:webHidden/>
              </w:rPr>
            </w:r>
            <w:r>
              <w:rPr>
                <w:noProof/>
                <w:webHidden/>
              </w:rPr>
              <w:fldChar w:fldCharType="separate"/>
            </w:r>
            <w:r>
              <w:rPr>
                <w:noProof/>
                <w:webHidden/>
              </w:rPr>
              <w:t>86</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56" w:history="1">
            <w:r w:rsidRPr="003D166B">
              <w:rPr>
                <w:rStyle w:val="Hipervnculo"/>
                <w:noProof/>
              </w:rPr>
              <w:t>4.2.1</w:t>
            </w:r>
            <w:r>
              <w:rPr>
                <w:rFonts w:asciiTheme="minorHAnsi" w:eastAsiaTheme="minorEastAsia" w:hAnsiTheme="minorHAnsi"/>
                <w:noProof/>
                <w:sz w:val="22"/>
                <w:lang w:eastAsia="es-CO"/>
              </w:rPr>
              <w:tab/>
            </w:r>
            <w:r w:rsidRPr="003D166B">
              <w:rPr>
                <w:rStyle w:val="Hipervnculo"/>
                <w:noProof/>
              </w:rPr>
              <w:t>Validación de forma de ondas</w:t>
            </w:r>
            <w:r>
              <w:rPr>
                <w:noProof/>
                <w:webHidden/>
              </w:rPr>
              <w:tab/>
            </w:r>
            <w:r>
              <w:rPr>
                <w:noProof/>
                <w:webHidden/>
              </w:rPr>
              <w:fldChar w:fldCharType="begin"/>
            </w:r>
            <w:r>
              <w:rPr>
                <w:noProof/>
                <w:webHidden/>
              </w:rPr>
              <w:instrText xml:space="preserve"> PAGEREF _Toc514524556 \h </w:instrText>
            </w:r>
            <w:r>
              <w:rPr>
                <w:noProof/>
                <w:webHidden/>
              </w:rPr>
            </w:r>
            <w:r>
              <w:rPr>
                <w:noProof/>
                <w:webHidden/>
              </w:rPr>
              <w:fldChar w:fldCharType="separate"/>
            </w:r>
            <w:r>
              <w:rPr>
                <w:noProof/>
                <w:webHidden/>
              </w:rPr>
              <w:t>86</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57" w:history="1">
            <w:r w:rsidRPr="003D166B">
              <w:rPr>
                <w:rStyle w:val="Hipervnculo"/>
                <w:noProof/>
                <w:lang w:eastAsia="es-CO"/>
              </w:rPr>
              <w:t>4.2.2</w:t>
            </w:r>
            <w:r>
              <w:rPr>
                <w:rFonts w:asciiTheme="minorHAnsi" w:eastAsiaTheme="minorEastAsia" w:hAnsiTheme="minorHAnsi"/>
                <w:noProof/>
                <w:sz w:val="22"/>
                <w:lang w:eastAsia="es-CO"/>
              </w:rPr>
              <w:tab/>
            </w:r>
            <w:r w:rsidRPr="003D166B">
              <w:rPr>
                <w:rStyle w:val="Hipervnculo"/>
                <w:noProof/>
                <w:lang w:eastAsia="es-CO"/>
              </w:rPr>
              <w:t>MinDo</w:t>
            </w:r>
            <w:r>
              <w:rPr>
                <w:noProof/>
                <w:webHidden/>
              </w:rPr>
              <w:tab/>
            </w:r>
            <w:r>
              <w:rPr>
                <w:noProof/>
                <w:webHidden/>
              </w:rPr>
              <w:fldChar w:fldCharType="begin"/>
            </w:r>
            <w:r>
              <w:rPr>
                <w:noProof/>
                <w:webHidden/>
              </w:rPr>
              <w:instrText xml:space="preserve"> PAGEREF _Toc514524557 \h </w:instrText>
            </w:r>
            <w:r>
              <w:rPr>
                <w:noProof/>
                <w:webHidden/>
              </w:rPr>
            </w:r>
            <w:r>
              <w:rPr>
                <w:noProof/>
                <w:webHidden/>
              </w:rPr>
              <w:fldChar w:fldCharType="separate"/>
            </w:r>
            <w:r>
              <w:rPr>
                <w:noProof/>
                <w:webHidden/>
              </w:rPr>
              <w:t>89</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58" w:history="1">
            <w:r w:rsidRPr="003D166B">
              <w:rPr>
                <w:rStyle w:val="Hipervnculo"/>
                <w:noProof/>
              </w:rPr>
              <w:t>4.3</w:t>
            </w:r>
            <w:r>
              <w:rPr>
                <w:rFonts w:asciiTheme="minorHAnsi" w:eastAsiaTheme="minorEastAsia" w:hAnsiTheme="minorHAnsi"/>
                <w:noProof/>
                <w:sz w:val="22"/>
                <w:lang w:eastAsia="es-CO"/>
              </w:rPr>
              <w:tab/>
            </w:r>
            <w:r w:rsidRPr="003D166B">
              <w:rPr>
                <w:rStyle w:val="Hipervnculo"/>
                <w:noProof/>
              </w:rPr>
              <w:t>Seguridad del equipo.</w:t>
            </w:r>
            <w:r>
              <w:rPr>
                <w:noProof/>
                <w:webHidden/>
              </w:rPr>
              <w:tab/>
            </w:r>
            <w:r>
              <w:rPr>
                <w:noProof/>
                <w:webHidden/>
              </w:rPr>
              <w:fldChar w:fldCharType="begin"/>
            </w:r>
            <w:r>
              <w:rPr>
                <w:noProof/>
                <w:webHidden/>
              </w:rPr>
              <w:instrText xml:space="preserve"> PAGEREF _Toc514524558 \h </w:instrText>
            </w:r>
            <w:r>
              <w:rPr>
                <w:noProof/>
                <w:webHidden/>
              </w:rPr>
            </w:r>
            <w:r>
              <w:rPr>
                <w:noProof/>
                <w:webHidden/>
              </w:rPr>
              <w:fldChar w:fldCharType="separate"/>
            </w:r>
            <w:r>
              <w:rPr>
                <w:noProof/>
                <w:webHidden/>
              </w:rPr>
              <w:t>91</w:t>
            </w:r>
            <w:r>
              <w:rPr>
                <w:noProof/>
                <w:webHidden/>
              </w:rPr>
              <w:fldChar w:fldCharType="end"/>
            </w:r>
          </w:hyperlink>
        </w:p>
        <w:p w:rsidR="004244E2" w:rsidRDefault="004244E2">
          <w:pPr>
            <w:pStyle w:val="TDC1"/>
            <w:tabs>
              <w:tab w:val="left" w:pos="660"/>
              <w:tab w:val="right" w:leader="dot" w:pos="9350"/>
            </w:tabs>
            <w:rPr>
              <w:rFonts w:asciiTheme="minorHAnsi" w:eastAsiaTheme="minorEastAsia" w:hAnsiTheme="minorHAnsi"/>
              <w:noProof/>
              <w:sz w:val="22"/>
              <w:lang w:eastAsia="es-CO"/>
            </w:rPr>
          </w:pPr>
          <w:hyperlink w:anchor="_Toc514524559" w:history="1">
            <w:r w:rsidRPr="003D166B">
              <w:rPr>
                <w:rStyle w:val="Hipervnculo"/>
                <w:noProof/>
              </w:rPr>
              <w:t>5</w:t>
            </w:r>
            <w:r>
              <w:rPr>
                <w:rFonts w:asciiTheme="minorHAnsi" w:eastAsiaTheme="minorEastAsia" w:hAnsiTheme="minorHAnsi"/>
                <w:noProof/>
                <w:sz w:val="22"/>
                <w:lang w:eastAsia="es-CO"/>
              </w:rPr>
              <w:tab/>
            </w:r>
            <w:r w:rsidRPr="003D166B">
              <w:rPr>
                <w:rStyle w:val="Hipervnculo"/>
                <w:noProof/>
              </w:rPr>
              <w:t>Conclusiones</w:t>
            </w:r>
            <w:r>
              <w:rPr>
                <w:noProof/>
                <w:webHidden/>
              </w:rPr>
              <w:tab/>
            </w:r>
            <w:r>
              <w:rPr>
                <w:noProof/>
                <w:webHidden/>
              </w:rPr>
              <w:fldChar w:fldCharType="begin"/>
            </w:r>
            <w:r>
              <w:rPr>
                <w:noProof/>
                <w:webHidden/>
              </w:rPr>
              <w:instrText xml:space="preserve"> PAGEREF _Toc514524559 \h </w:instrText>
            </w:r>
            <w:r>
              <w:rPr>
                <w:noProof/>
                <w:webHidden/>
              </w:rPr>
            </w:r>
            <w:r>
              <w:rPr>
                <w:noProof/>
                <w:webHidden/>
              </w:rPr>
              <w:fldChar w:fldCharType="separate"/>
            </w:r>
            <w:r>
              <w:rPr>
                <w:noProof/>
                <w:webHidden/>
              </w:rPr>
              <w:t>94</w:t>
            </w:r>
            <w:r>
              <w:rPr>
                <w:noProof/>
                <w:webHidden/>
              </w:rPr>
              <w:fldChar w:fldCharType="end"/>
            </w:r>
          </w:hyperlink>
        </w:p>
        <w:p w:rsidR="007F73E0" w:rsidRDefault="00CB0A54" w:rsidP="00011BFA">
          <w:pPr>
            <w:pStyle w:val="TDC1"/>
            <w:tabs>
              <w:tab w:val="left" w:pos="660"/>
              <w:tab w:val="right" w:leader="dot" w:pos="9350"/>
            </w:tabs>
            <w:rPr>
              <w:b/>
              <w:bCs/>
              <w:lang w:val="es-ES"/>
            </w:rPr>
          </w:pPr>
          <w:r>
            <w:rPr>
              <w:b/>
              <w:bCs/>
              <w:lang w:val="es-ES"/>
            </w:rPr>
            <w:fldChar w:fldCharType="end"/>
          </w:r>
        </w:p>
      </w:sdtContent>
    </w:sdt>
    <w:bookmarkStart w:id="0" w:name="_Ref507573963" w:displacedByCustomXml="prev"/>
    <w:p w:rsidR="00011BFA" w:rsidRDefault="00011BFA" w:rsidP="00011BFA">
      <w:pPr>
        <w:rPr>
          <w:lang w:val="es-ES"/>
        </w:rPr>
      </w:pPr>
    </w:p>
    <w:p w:rsidR="00011BFA" w:rsidRPr="00011BFA" w:rsidRDefault="00D51B1C" w:rsidP="00011BFA">
      <w:pPr>
        <w:jc w:val="center"/>
        <w:rPr>
          <w:b/>
          <w:lang w:val="es-ES"/>
        </w:rPr>
      </w:pPr>
      <w:r>
        <w:rPr>
          <w:b/>
          <w:lang w:val="es-ES"/>
        </w:rPr>
        <w:t>LISTA</w:t>
      </w:r>
      <w:r w:rsidR="00011BFA">
        <w:rPr>
          <w:b/>
          <w:lang w:val="es-ES"/>
        </w:rPr>
        <w:t xml:space="preserve"> DE FIGURAS</w:t>
      </w:r>
    </w:p>
    <w:p w:rsidR="004244E2" w:rsidRDefault="00011BFA">
      <w:pPr>
        <w:pStyle w:val="Tabladeilustraciones"/>
        <w:tabs>
          <w:tab w:val="right" w:leader="dot" w:pos="9350"/>
        </w:tabs>
        <w:rPr>
          <w:rFonts w:asciiTheme="minorHAnsi" w:eastAsiaTheme="minorEastAsia" w:hAnsiTheme="minorHAnsi"/>
          <w:noProof/>
          <w:sz w:val="22"/>
          <w:lang w:eastAsia="es-CO"/>
        </w:rPr>
      </w:pPr>
      <w:r>
        <w:lastRenderedPageBreak/>
        <w:fldChar w:fldCharType="begin"/>
      </w:r>
      <w:r>
        <w:instrText xml:space="preserve"> TOC \c "Figura" </w:instrText>
      </w:r>
      <w:r>
        <w:fldChar w:fldCharType="separate"/>
      </w:r>
      <w:r w:rsidR="004244E2">
        <w:rPr>
          <w:noProof/>
        </w:rPr>
        <w:t>Figura 1. Interacción entre frecuencia de la corriente alterna y el efecto estimulante sobre las células.</w:t>
      </w:r>
      <w:r w:rsidR="004244E2">
        <w:rPr>
          <w:noProof/>
        </w:rPr>
        <w:tab/>
      </w:r>
      <w:r w:rsidR="004244E2">
        <w:rPr>
          <w:noProof/>
        </w:rPr>
        <w:fldChar w:fldCharType="begin"/>
      </w:r>
      <w:r w:rsidR="004244E2">
        <w:rPr>
          <w:noProof/>
        </w:rPr>
        <w:instrText xml:space="preserve"> PAGEREF _Toc514524560 \h </w:instrText>
      </w:r>
      <w:r w:rsidR="004244E2">
        <w:rPr>
          <w:noProof/>
        </w:rPr>
      </w:r>
      <w:r w:rsidR="004244E2">
        <w:rPr>
          <w:noProof/>
        </w:rPr>
        <w:fldChar w:fldCharType="separate"/>
      </w:r>
      <w:r w:rsidR="004244E2">
        <w:rPr>
          <w:noProof/>
        </w:rPr>
        <w:t>11</w:t>
      </w:r>
      <w:r w:rsidR="004244E2">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 Modelo del sistema fisiológico unicelular.</w:t>
      </w:r>
      <w:r>
        <w:rPr>
          <w:noProof/>
        </w:rPr>
        <w:tab/>
      </w:r>
      <w:r>
        <w:rPr>
          <w:noProof/>
        </w:rPr>
        <w:fldChar w:fldCharType="begin"/>
      </w:r>
      <w:r>
        <w:rPr>
          <w:noProof/>
        </w:rPr>
        <w:instrText xml:space="preserve"> PAGEREF _Toc514524561 \h </w:instrText>
      </w:r>
      <w:r>
        <w:rPr>
          <w:noProof/>
        </w:rPr>
      </w:r>
      <w:r>
        <w:rPr>
          <w:noProof/>
        </w:rPr>
        <w:fldChar w:fldCharType="separate"/>
      </w:r>
      <w:r>
        <w:rPr>
          <w:noProof/>
        </w:rPr>
        <w:t>1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 Representación de técnica a) monopolar y b) bipolar</w:t>
      </w:r>
      <w:r>
        <w:rPr>
          <w:noProof/>
        </w:rPr>
        <w:tab/>
      </w:r>
      <w:r>
        <w:rPr>
          <w:noProof/>
        </w:rPr>
        <w:fldChar w:fldCharType="begin"/>
      </w:r>
      <w:r>
        <w:rPr>
          <w:noProof/>
        </w:rPr>
        <w:instrText xml:space="preserve"> PAGEREF _Toc514524562 \h </w:instrText>
      </w:r>
      <w:r>
        <w:rPr>
          <w:noProof/>
        </w:rPr>
      </w:r>
      <w:r>
        <w:rPr>
          <w:noProof/>
        </w:rPr>
        <w:fldChar w:fldCharType="separate"/>
      </w:r>
      <w:r>
        <w:rPr>
          <w:noProof/>
        </w:rPr>
        <w:t>1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 Efectos de diferentes cortes sobre tejido.</w:t>
      </w:r>
      <w:r>
        <w:rPr>
          <w:noProof/>
        </w:rPr>
        <w:tab/>
      </w:r>
      <w:r>
        <w:rPr>
          <w:noProof/>
        </w:rPr>
        <w:fldChar w:fldCharType="begin"/>
      </w:r>
      <w:r>
        <w:rPr>
          <w:noProof/>
        </w:rPr>
        <w:instrText xml:space="preserve"> PAGEREF _Toc514524563 \h </w:instrText>
      </w:r>
      <w:r>
        <w:rPr>
          <w:noProof/>
        </w:rPr>
      </w:r>
      <w:r>
        <w:rPr>
          <w:noProof/>
        </w:rPr>
        <w:fldChar w:fldCharType="separate"/>
      </w:r>
      <w:r>
        <w:rPr>
          <w:noProof/>
        </w:rPr>
        <w:t>1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 Formas de ondas electro quirúrgicas.</w:t>
      </w:r>
      <w:r>
        <w:rPr>
          <w:noProof/>
        </w:rPr>
        <w:tab/>
      </w:r>
      <w:r>
        <w:rPr>
          <w:noProof/>
        </w:rPr>
        <w:fldChar w:fldCharType="begin"/>
      </w:r>
      <w:r>
        <w:rPr>
          <w:noProof/>
        </w:rPr>
        <w:instrText xml:space="preserve"> PAGEREF _Toc514524564 \h </w:instrText>
      </w:r>
      <w:r>
        <w:rPr>
          <w:noProof/>
        </w:rPr>
      </w:r>
      <w:r>
        <w:rPr>
          <w:noProof/>
        </w:rPr>
        <w:fldChar w:fldCharType="separate"/>
      </w:r>
      <w:r>
        <w:rPr>
          <w:noProof/>
        </w:rPr>
        <w:t>1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 Diagrama de Bloques del Electrobisturi</w:t>
      </w:r>
      <w:r>
        <w:rPr>
          <w:noProof/>
        </w:rPr>
        <w:tab/>
      </w:r>
      <w:r>
        <w:rPr>
          <w:noProof/>
        </w:rPr>
        <w:fldChar w:fldCharType="begin"/>
      </w:r>
      <w:r>
        <w:rPr>
          <w:noProof/>
        </w:rPr>
        <w:instrText xml:space="preserve"> PAGEREF _Toc514524565 \h </w:instrText>
      </w:r>
      <w:r>
        <w:rPr>
          <w:noProof/>
        </w:rPr>
      </w:r>
      <w:r>
        <w:rPr>
          <w:noProof/>
        </w:rPr>
        <w:fldChar w:fldCharType="separate"/>
      </w:r>
      <w:r>
        <w:rPr>
          <w:noProof/>
        </w:rPr>
        <w:t>2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 Circuito impreso primera corrida de PCB</w:t>
      </w:r>
      <w:r>
        <w:rPr>
          <w:noProof/>
        </w:rPr>
        <w:tab/>
      </w:r>
      <w:r>
        <w:rPr>
          <w:noProof/>
        </w:rPr>
        <w:fldChar w:fldCharType="begin"/>
      </w:r>
      <w:r>
        <w:rPr>
          <w:noProof/>
        </w:rPr>
        <w:instrText xml:space="preserve"> PAGEREF _Toc514524566 \h </w:instrText>
      </w:r>
      <w:r>
        <w:rPr>
          <w:noProof/>
        </w:rPr>
      </w:r>
      <w:r>
        <w:rPr>
          <w:noProof/>
        </w:rPr>
        <w:fldChar w:fldCharType="separate"/>
      </w:r>
      <w:r>
        <w:rPr>
          <w:noProof/>
        </w:rPr>
        <w:t>2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8. Estación de calor Marca Yihua YH-853AAA</w:t>
      </w:r>
      <w:r>
        <w:rPr>
          <w:noProof/>
        </w:rPr>
        <w:tab/>
      </w:r>
      <w:r>
        <w:rPr>
          <w:noProof/>
        </w:rPr>
        <w:fldChar w:fldCharType="begin"/>
      </w:r>
      <w:r>
        <w:rPr>
          <w:noProof/>
        </w:rPr>
        <w:instrText xml:space="preserve"> PAGEREF _Toc514524567 \h </w:instrText>
      </w:r>
      <w:r>
        <w:rPr>
          <w:noProof/>
        </w:rPr>
      </w:r>
      <w:r>
        <w:rPr>
          <w:noProof/>
        </w:rPr>
        <w:fldChar w:fldCharType="separate"/>
      </w:r>
      <w:r>
        <w:rPr>
          <w:noProof/>
        </w:rPr>
        <w:t>2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9. Microscopio digital zoom digital x200.</w:t>
      </w:r>
      <w:r>
        <w:rPr>
          <w:noProof/>
        </w:rPr>
        <w:tab/>
      </w:r>
      <w:r>
        <w:rPr>
          <w:noProof/>
        </w:rPr>
        <w:fldChar w:fldCharType="begin"/>
      </w:r>
      <w:r>
        <w:rPr>
          <w:noProof/>
        </w:rPr>
        <w:instrText xml:space="preserve"> PAGEREF _Toc514524568 \h </w:instrText>
      </w:r>
      <w:r>
        <w:rPr>
          <w:noProof/>
        </w:rPr>
      </w:r>
      <w:r>
        <w:rPr>
          <w:noProof/>
        </w:rPr>
        <w:fldChar w:fldCharType="separate"/>
      </w:r>
      <w:r>
        <w:rPr>
          <w:noProof/>
        </w:rPr>
        <w:t>2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0. Tarjeta soldada, primera corrida de PCB</w:t>
      </w:r>
      <w:r>
        <w:rPr>
          <w:noProof/>
        </w:rPr>
        <w:tab/>
      </w:r>
      <w:r>
        <w:rPr>
          <w:noProof/>
        </w:rPr>
        <w:fldChar w:fldCharType="begin"/>
      </w:r>
      <w:r>
        <w:rPr>
          <w:noProof/>
        </w:rPr>
        <w:instrText xml:space="preserve"> PAGEREF _Toc514524569 \h </w:instrText>
      </w:r>
      <w:r>
        <w:rPr>
          <w:noProof/>
        </w:rPr>
      </w:r>
      <w:r>
        <w:rPr>
          <w:noProof/>
        </w:rPr>
        <w:fldChar w:fldCharType="separate"/>
      </w:r>
      <w:r>
        <w:rPr>
          <w:noProof/>
        </w:rPr>
        <w:t>3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1. ATmega238P 32-TQFP (7x7)</w:t>
      </w:r>
      <w:r>
        <w:rPr>
          <w:noProof/>
        </w:rPr>
        <w:tab/>
      </w:r>
      <w:r>
        <w:rPr>
          <w:noProof/>
        </w:rPr>
        <w:fldChar w:fldCharType="begin"/>
      </w:r>
      <w:r>
        <w:rPr>
          <w:noProof/>
        </w:rPr>
        <w:instrText xml:space="preserve"> PAGEREF _Toc514524570 \h </w:instrText>
      </w:r>
      <w:r>
        <w:rPr>
          <w:noProof/>
        </w:rPr>
      </w:r>
      <w:r>
        <w:rPr>
          <w:noProof/>
        </w:rPr>
        <w:fldChar w:fldCharType="separate"/>
      </w:r>
      <w:r>
        <w:rPr>
          <w:noProof/>
        </w:rPr>
        <w:t>31</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2. Diagrama de Bloques para el Sistema de Bioimpedanciometría</w:t>
      </w:r>
      <w:r>
        <w:rPr>
          <w:noProof/>
        </w:rPr>
        <w:tab/>
      </w:r>
      <w:r>
        <w:rPr>
          <w:noProof/>
        </w:rPr>
        <w:fldChar w:fldCharType="begin"/>
      </w:r>
      <w:r>
        <w:rPr>
          <w:noProof/>
        </w:rPr>
        <w:instrText xml:space="preserve"> PAGEREF _Toc514524571 \h </w:instrText>
      </w:r>
      <w:r>
        <w:rPr>
          <w:noProof/>
        </w:rPr>
      </w:r>
      <w:r>
        <w:rPr>
          <w:noProof/>
        </w:rPr>
        <w:fldChar w:fldCharType="separate"/>
      </w:r>
      <w:r>
        <w:rPr>
          <w:noProof/>
        </w:rPr>
        <w:t>3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3. Sistema Convertidor de Impedancia de alta Precisión AD5933</w:t>
      </w:r>
      <w:r>
        <w:rPr>
          <w:noProof/>
        </w:rPr>
        <w:tab/>
      </w:r>
      <w:r>
        <w:rPr>
          <w:noProof/>
        </w:rPr>
        <w:fldChar w:fldCharType="begin"/>
      </w:r>
      <w:r>
        <w:rPr>
          <w:noProof/>
        </w:rPr>
        <w:instrText xml:space="preserve"> PAGEREF _Toc514524572 \h </w:instrText>
      </w:r>
      <w:r>
        <w:rPr>
          <w:noProof/>
        </w:rPr>
      </w:r>
      <w:r>
        <w:rPr>
          <w:noProof/>
        </w:rPr>
        <w:fldChar w:fldCharType="separate"/>
      </w:r>
      <w:r>
        <w:rPr>
          <w:noProof/>
        </w:rPr>
        <w:t>3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4. Sistemas de acoplamiento y sensado de bioimpedancia</w:t>
      </w:r>
      <w:r>
        <w:rPr>
          <w:noProof/>
        </w:rPr>
        <w:tab/>
      </w:r>
      <w:r>
        <w:rPr>
          <w:noProof/>
        </w:rPr>
        <w:fldChar w:fldCharType="begin"/>
      </w:r>
      <w:r>
        <w:rPr>
          <w:noProof/>
        </w:rPr>
        <w:instrText xml:space="preserve"> PAGEREF _Toc514524573 \h </w:instrText>
      </w:r>
      <w:r>
        <w:rPr>
          <w:noProof/>
        </w:rPr>
      </w:r>
      <w:r>
        <w:rPr>
          <w:noProof/>
        </w:rPr>
        <w:fldChar w:fldCharType="separate"/>
      </w:r>
      <w:r>
        <w:rPr>
          <w:noProof/>
        </w:rPr>
        <w:t>3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5. Representación de un Tejido mediante un Circuito Eléctrico</w:t>
      </w:r>
      <w:r>
        <w:rPr>
          <w:noProof/>
        </w:rPr>
        <w:tab/>
      </w:r>
      <w:r>
        <w:rPr>
          <w:noProof/>
        </w:rPr>
        <w:fldChar w:fldCharType="begin"/>
      </w:r>
      <w:r>
        <w:rPr>
          <w:noProof/>
        </w:rPr>
        <w:instrText xml:space="preserve"> PAGEREF _Toc514524574 \h </w:instrText>
      </w:r>
      <w:r>
        <w:rPr>
          <w:noProof/>
        </w:rPr>
      </w:r>
      <w:r>
        <w:rPr>
          <w:noProof/>
        </w:rPr>
        <w:fldChar w:fldCharType="separate"/>
      </w:r>
      <w:r>
        <w:rPr>
          <w:noProof/>
        </w:rPr>
        <w:t>3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6. Pruebas de impedancia entre secciones de placa de retorno.</w:t>
      </w:r>
      <w:r>
        <w:rPr>
          <w:noProof/>
        </w:rPr>
        <w:tab/>
      </w:r>
      <w:r>
        <w:rPr>
          <w:noProof/>
        </w:rPr>
        <w:fldChar w:fldCharType="begin"/>
      </w:r>
      <w:r>
        <w:rPr>
          <w:noProof/>
        </w:rPr>
        <w:instrText xml:space="preserve"> PAGEREF _Toc514524575 \h </w:instrText>
      </w:r>
      <w:r>
        <w:rPr>
          <w:noProof/>
        </w:rPr>
      </w:r>
      <w:r>
        <w:rPr>
          <w:noProof/>
        </w:rPr>
        <w:fldChar w:fldCharType="separate"/>
      </w:r>
      <w:r>
        <w:rPr>
          <w:noProof/>
        </w:rPr>
        <w:t>3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7. Vista frontal de la unidad electroquirúrgica</w:t>
      </w:r>
      <w:r>
        <w:rPr>
          <w:noProof/>
        </w:rPr>
        <w:tab/>
      </w:r>
      <w:r>
        <w:rPr>
          <w:noProof/>
        </w:rPr>
        <w:fldChar w:fldCharType="begin"/>
      </w:r>
      <w:r>
        <w:rPr>
          <w:noProof/>
        </w:rPr>
        <w:instrText xml:space="preserve"> PAGEREF _Toc514524576 \h </w:instrText>
      </w:r>
      <w:r>
        <w:rPr>
          <w:noProof/>
        </w:rPr>
      </w:r>
      <w:r>
        <w:rPr>
          <w:noProof/>
        </w:rPr>
        <w:fldChar w:fldCharType="separate"/>
      </w:r>
      <w:r>
        <w:rPr>
          <w:noProof/>
        </w:rPr>
        <w:t>4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8. Tarjeta de administración de puertos de salidas.</w:t>
      </w:r>
      <w:r>
        <w:rPr>
          <w:noProof/>
        </w:rPr>
        <w:tab/>
      </w:r>
      <w:r>
        <w:rPr>
          <w:noProof/>
        </w:rPr>
        <w:fldChar w:fldCharType="begin"/>
      </w:r>
      <w:r>
        <w:rPr>
          <w:noProof/>
        </w:rPr>
        <w:instrText xml:space="preserve"> PAGEREF _Toc514524577 \h </w:instrText>
      </w:r>
      <w:r>
        <w:rPr>
          <w:noProof/>
        </w:rPr>
      </w:r>
      <w:r>
        <w:rPr>
          <w:noProof/>
        </w:rPr>
        <w:fldChar w:fldCharType="separate"/>
      </w:r>
      <w:r>
        <w:rPr>
          <w:noProof/>
        </w:rPr>
        <w:t>4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9. Diagrama de bloques de potencia.</w:t>
      </w:r>
      <w:r>
        <w:rPr>
          <w:noProof/>
        </w:rPr>
        <w:tab/>
      </w:r>
      <w:r>
        <w:rPr>
          <w:noProof/>
        </w:rPr>
        <w:fldChar w:fldCharType="begin"/>
      </w:r>
      <w:r>
        <w:rPr>
          <w:noProof/>
        </w:rPr>
        <w:instrText xml:space="preserve"> PAGEREF _Toc514524578 \h </w:instrText>
      </w:r>
      <w:r>
        <w:rPr>
          <w:noProof/>
        </w:rPr>
      </w:r>
      <w:r>
        <w:rPr>
          <w:noProof/>
        </w:rPr>
        <w:fldChar w:fldCharType="separate"/>
      </w:r>
      <w:r>
        <w:rPr>
          <w:noProof/>
        </w:rPr>
        <w:t>41</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0. Fuente conmutada 1200 Watts tipo boost</w:t>
      </w:r>
      <w:r>
        <w:rPr>
          <w:noProof/>
        </w:rPr>
        <w:tab/>
      </w:r>
      <w:r>
        <w:rPr>
          <w:noProof/>
        </w:rPr>
        <w:fldChar w:fldCharType="begin"/>
      </w:r>
      <w:r>
        <w:rPr>
          <w:noProof/>
        </w:rPr>
        <w:instrText xml:space="preserve"> PAGEREF _Toc514524579 \h </w:instrText>
      </w:r>
      <w:r>
        <w:rPr>
          <w:noProof/>
        </w:rPr>
      </w:r>
      <w:r>
        <w:rPr>
          <w:noProof/>
        </w:rPr>
        <w:fldChar w:fldCharType="separate"/>
      </w:r>
      <w:r>
        <w:rPr>
          <w:noProof/>
        </w:rPr>
        <w:t>4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1. Mosfet IRF840</w:t>
      </w:r>
      <w:r>
        <w:rPr>
          <w:noProof/>
        </w:rPr>
        <w:tab/>
      </w:r>
      <w:r>
        <w:rPr>
          <w:noProof/>
        </w:rPr>
        <w:fldChar w:fldCharType="begin"/>
      </w:r>
      <w:r>
        <w:rPr>
          <w:noProof/>
        </w:rPr>
        <w:instrText xml:space="preserve"> PAGEREF _Toc514524580 \h </w:instrText>
      </w:r>
      <w:r>
        <w:rPr>
          <w:noProof/>
        </w:rPr>
      </w:r>
      <w:r>
        <w:rPr>
          <w:noProof/>
        </w:rPr>
        <w:fldChar w:fldCharType="separate"/>
      </w:r>
      <w:r>
        <w:rPr>
          <w:noProof/>
        </w:rPr>
        <w:t>4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2. Amplificador de potencia sintonizado basado en mosfet tipo N.</w:t>
      </w:r>
      <w:r>
        <w:rPr>
          <w:noProof/>
        </w:rPr>
        <w:tab/>
      </w:r>
      <w:r>
        <w:rPr>
          <w:noProof/>
        </w:rPr>
        <w:fldChar w:fldCharType="begin"/>
      </w:r>
      <w:r>
        <w:rPr>
          <w:noProof/>
        </w:rPr>
        <w:instrText xml:space="preserve"> PAGEREF _Toc514524581 \h </w:instrText>
      </w:r>
      <w:r>
        <w:rPr>
          <w:noProof/>
        </w:rPr>
      </w:r>
      <w:r>
        <w:rPr>
          <w:noProof/>
        </w:rPr>
        <w:fldChar w:fldCharType="separate"/>
      </w:r>
      <w:r>
        <w:rPr>
          <w:noProof/>
        </w:rPr>
        <w:t>4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lastRenderedPageBreak/>
        <w:t>Figura 23. Tarjeta arreglo de mosfets de potencia.</w:t>
      </w:r>
      <w:r>
        <w:rPr>
          <w:noProof/>
        </w:rPr>
        <w:tab/>
      </w:r>
      <w:r>
        <w:rPr>
          <w:noProof/>
        </w:rPr>
        <w:fldChar w:fldCharType="begin"/>
      </w:r>
      <w:r>
        <w:rPr>
          <w:noProof/>
        </w:rPr>
        <w:instrText xml:space="preserve"> PAGEREF _Toc514524582 \h </w:instrText>
      </w:r>
      <w:r>
        <w:rPr>
          <w:noProof/>
        </w:rPr>
      </w:r>
      <w:r>
        <w:rPr>
          <w:noProof/>
        </w:rPr>
        <w:fldChar w:fldCharType="separate"/>
      </w:r>
      <w:r>
        <w:rPr>
          <w:noProof/>
        </w:rPr>
        <w:t>4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4. Transformador de Potencia N2880-AL de Alta Frecuencia</w:t>
      </w:r>
      <w:r>
        <w:rPr>
          <w:noProof/>
        </w:rPr>
        <w:tab/>
      </w:r>
      <w:r>
        <w:rPr>
          <w:noProof/>
        </w:rPr>
        <w:fldChar w:fldCharType="begin"/>
      </w:r>
      <w:r>
        <w:rPr>
          <w:noProof/>
        </w:rPr>
        <w:instrText xml:space="preserve"> PAGEREF _Toc514524583 \h </w:instrText>
      </w:r>
      <w:r>
        <w:rPr>
          <w:noProof/>
        </w:rPr>
      </w:r>
      <w:r>
        <w:rPr>
          <w:noProof/>
        </w:rPr>
        <w:fldChar w:fldCharType="separate"/>
      </w:r>
      <w:r>
        <w:rPr>
          <w:noProof/>
        </w:rPr>
        <w:t>4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5. Tanque LC implementado para la Etapa Amplificadora de Potencia</w:t>
      </w:r>
      <w:r>
        <w:rPr>
          <w:noProof/>
        </w:rPr>
        <w:tab/>
      </w:r>
      <w:r>
        <w:rPr>
          <w:noProof/>
        </w:rPr>
        <w:fldChar w:fldCharType="begin"/>
      </w:r>
      <w:r>
        <w:rPr>
          <w:noProof/>
        </w:rPr>
        <w:instrText xml:space="preserve"> PAGEREF _Toc514524584 \h </w:instrText>
      </w:r>
      <w:r>
        <w:rPr>
          <w:noProof/>
        </w:rPr>
      </w:r>
      <w:r>
        <w:rPr>
          <w:noProof/>
        </w:rPr>
        <w:fldChar w:fldCharType="separate"/>
      </w:r>
      <w:r>
        <w:rPr>
          <w:noProof/>
        </w:rPr>
        <w:t>4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6. Generador de onda arbitraria Clequee JDS6600-30M</w:t>
      </w:r>
      <w:r>
        <w:rPr>
          <w:noProof/>
        </w:rPr>
        <w:tab/>
      </w:r>
      <w:r>
        <w:rPr>
          <w:noProof/>
        </w:rPr>
        <w:fldChar w:fldCharType="begin"/>
      </w:r>
      <w:r>
        <w:rPr>
          <w:noProof/>
        </w:rPr>
        <w:instrText xml:space="preserve"> PAGEREF _Toc514524585 \h </w:instrText>
      </w:r>
      <w:r>
        <w:rPr>
          <w:noProof/>
        </w:rPr>
      </w:r>
      <w:r>
        <w:rPr>
          <w:noProof/>
        </w:rPr>
        <w:fldChar w:fldCharType="separate"/>
      </w:r>
      <w:r>
        <w:rPr>
          <w:noProof/>
        </w:rPr>
        <w:t>4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7. Circuito impreso de módulo generador de señales.</w:t>
      </w:r>
      <w:r>
        <w:rPr>
          <w:noProof/>
        </w:rPr>
        <w:tab/>
      </w:r>
      <w:r>
        <w:rPr>
          <w:noProof/>
        </w:rPr>
        <w:fldChar w:fldCharType="begin"/>
      </w:r>
      <w:r>
        <w:rPr>
          <w:noProof/>
        </w:rPr>
        <w:instrText xml:space="preserve"> PAGEREF _Toc514524586 \h </w:instrText>
      </w:r>
      <w:r>
        <w:rPr>
          <w:noProof/>
        </w:rPr>
      </w:r>
      <w:r>
        <w:rPr>
          <w:noProof/>
        </w:rPr>
        <w:fldChar w:fldCharType="separate"/>
      </w:r>
      <w:r>
        <w:rPr>
          <w:noProof/>
        </w:rPr>
        <w:t>4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8. Diagrama de bloques de generador de señales.</w:t>
      </w:r>
      <w:r>
        <w:rPr>
          <w:noProof/>
        </w:rPr>
        <w:tab/>
      </w:r>
      <w:r>
        <w:rPr>
          <w:noProof/>
        </w:rPr>
        <w:fldChar w:fldCharType="begin"/>
      </w:r>
      <w:r>
        <w:rPr>
          <w:noProof/>
        </w:rPr>
        <w:instrText xml:space="preserve"> PAGEREF _Toc514524587 \h </w:instrText>
      </w:r>
      <w:r>
        <w:rPr>
          <w:noProof/>
        </w:rPr>
      </w:r>
      <w:r>
        <w:rPr>
          <w:noProof/>
        </w:rPr>
        <w:fldChar w:fldCharType="separate"/>
      </w:r>
      <w:r>
        <w:rPr>
          <w:noProof/>
        </w:rPr>
        <w:t>4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9. Menú principal del equipo.</w:t>
      </w:r>
      <w:r>
        <w:rPr>
          <w:noProof/>
        </w:rPr>
        <w:tab/>
      </w:r>
      <w:r>
        <w:rPr>
          <w:noProof/>
        </w:rPr>
        <w:fldChar w:fldCharType="begin"/>
      </w:r>
      <w:r>
        <w:rPr>
          <w:noProof/>
        </w:rPr>
        <w:instrText xml:space="preserve"> PAGEREF _Toc514524588 \h </w:instrText>
      </w:r>
      <w:r>
        <w:rPr>
          <w:noProof/>
        </w:rPr>
      </w:r>
      <w:r>
        <w:rPr>
          <w:noProof/>
        </w:rPr>
        <w:fldChar w:fldCharType="separate"/>
      </w:r>
      <w:r>
        <w:rPr>
          <w:noProof/>
        </w:rPr>
        <w:t>4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0. Diagrama de bloques de MinDO.</w:t>
      </w:r>
      <w:r>
        <w:rPr>
          <w:noProof/>
        </w:rPr>
        <w:tab/>
      </w:r>
      <w:r>
        <w:rPr>
          <w:noProof/>
        </w:rPr>
        <w:fldChar w:fldCharType="begin"/>
      </w:r>
      <w:r>
        <w:rPr>
          <w:noProof/>
        </w:rPr>
        <w:instrText xml:space="preserve"> PAGEREF _Toc514524589 \h </w:instrText>
      </w:r>
      <w:r>
        <w:rPr>
          <w:noProof/>
        </w:rPr>
      </w:r>
      <w:r>
        <w:rPr>
          <w:noProof/>
        </w:rPr>
        <w:fldChar w:fldCharType="separate"/>
      </w:r>
      <w:r>
        <w:rPr>
          <w:noProof/>
        </w:rPr>
        <w:t>5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1. Formas de ondas representativas de una señal ECG.</w:t>
      </w:r>
      <w:r>
        <w:rPr>
          <w:noProof/>
        </w:rPr>
        <w:tab/>
      </w:r>
      <w:r>
        <w:rPr>
          <w:noProof/>
        </w:rPr>
        <w:fldChar w:fldCharType="begin"/>
      </w:r>
      <w:r>
        <w:rPr>
          <w:noProof/>
        </w:rPr>
        <w:instrText xml:space="preserve"> PAGEREF _Toc514524590 \h </w:instrText>
      </w:r>
      <w:r>
        <w:rPr>
          <w:noProof/>
        </w:rPr>
      </w:r>
      <w:r>
        <w:rPr>
          <w:noProof/>
        </w:rPr>
        <w:fldChar w:fldCharType="separate"/>
      </w:r>
      <w:r>
        <w:rPr>
          <w:noProof/>
        </w:rPr>
        <w:t>5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2. Señal ECG sin Aplicación de Filtro</w:t>
      </w:r>
      <w:r>
        <w:rPr>
          <w:noProof/>
        </w:rPr>
        <w:tab/>
      </w:r>
      <w:r>
        <w:rPr>
          <w:noProof/>
        </w:rPr>
        <w:fldChar w:fldCharType="begin"/>
      </w:r>
      <w:r>
        <w:rPr>
          <w:noProof/>
        </w:rPr>
        <w:instrText xml:space="preserve"> PAGEREF _Toc514524591 \h </w:instrText>
      </w:r>
      <w:r>
        <w:rPr>
          <w:noProof/>
        </w:rPr>
      </w:r>
      <w:r>
        <w:rPr>
          <w:noProof/>
        </w:rPr>
        <w:fldChar w:fldCharType="separate"/>
      </w:r>
      <w:r>
        <w:rPr>
          <w:noProof/>
        </w:rPr>
        <w:t>5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3. Espectro de las diferentes componentes cardiacas.</w:t>
      </w:r>
      <w:r>
        <w:rPr>
          <w:noProof/>
        </w:rPr>
        <w:tab/>
      </w:r>
      <w:r>
        <w:rPr>
          <w:noProof/>
        </w:rPr>
        <w:fldChar w:fldCharType="begin"/>
      </w:r>
      <w:r>
        <w:rPr>
          <w:noProof/>
        </w:rPr>
        <w:instrText xml:space="preserve"> PAGEREF _Toc514524592 \h </w:instrText>
      </w:r>
      <w:r>
        <w:rPr>
          <w:noProof/>
        </w:rPr>
      </w:r>
      <w:r>
        <w:rPr>
          <w:noProof/>
        </w:rPr>
        <w:fldChar w:fldCharType="separate"/>
      </w:r>
      <w:r>
        <w:rPr>
          <w:noProof/>
        </w:rPr>
        <w:t>5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4. Filtro pasabajas pasivo RC</w:t>
      </w:r>
      <w:r>
        <w:rPr>
          <w:noProof/>
        </w:rPr>
        <w:tab/>
      </w:r>
      <w:r>
        <w:rPr>
          <w:noProof/>
        </w:rPr>
        <w:fldChar w:fldCharType="begin"/>
      </w:r>
      <w:r>
        <w:rPr>
          <w:noProof/>
        </w:rPr>
        <w:instrText xml:space="preserve"> PAGEREF _Toc514524593 \h </w:instrText>
      </w:r>
      <w:r>
        <w:rPr>
          <w:noProof/>
        </w:rPr>
      </w:r>
      <w:r>
        <w:rPr>
          <w:noProof/>
        </w:rPr>
        <w:fldChar w:fldCharType="separate"/>
      </w:r>
      <w:r>
        <w:rPr>
          <w:noProof/>
        </w:rPr>
        <w:t>5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5. Señal ECG filtrada usando filtro pasa bajas.</w:t>
      </w:r>
      <w:r>
        <w:rPr>
          <w:noProof/>
        </w:rPr>
        <w:tab/>
      </w:r>
      <w:r>
        <w:rPr>
          <w:noProof/>
        </w:rPr>
        <w:fldChar w:fldCharType="begin"/>
      </w:r>
      <w:r>
        <w:rPr>
          <w:noProof/>
        </w:rPr>
        <w:instrText xml:space="preserve"> PAGEREF _Toc514524594 \h </w:instrText>
      </w:r>
      <w:r>
        <w:rPr>
          <w:noProof/>
        </w:rPr>
      </w:r>
      <w:r>
        <w:rPr>
          <w:noProof/>
        </w:rPr>
        <w:fldChar w:fldCharType="separate"/>
      </w:r>
      <w:r>
        <w:rPr>
          <w:noProof/>
        </w:rPr>
        <w:t>5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6. Sensor de pulso con método de transmitancia</w:t>
      </w:r>
      <w:r>
        <w:rPr>
          <w:noProof/>
        </w:rPr>
        <w:tab/>
      </w:r>
      <w:r>
        <w:rPr>
          <w:noProof/>
        </w:rPr>
        <w:fldChar w:fldCharType="begin"/>
      </w:r>
      <w:r>
        <w:rPr>
          <w:noProof/>
        </w:rPr>
        <w:instrText xml:space="preserve"> PAGEREF _Toc514524595 \h </w:instrText>
      </w:r>
      <w:r>
        <w:rPr>
          <w:noProof/>
        </w:rPr>
      </w:r>
      <w:r>
        <w:rPr>
          <w:noProof/>
        </w:rPr>
        <w:fldChar w:fldCharType="separate"/>
      </w:r>
      <w:r>
        <w:rPr>
          <w:noProof/>
        </w:rPr>
        <w:t>5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7. Sistema de oximetría MCP60021</w:t>
      </w:r>
      <w:r>
        <w:rPr>
          <w:noProof/>
        </w:rPr>
        <w:tab/>
      </w:r>
      <w:r>
        <w:rPr>
          <w:noProof/>
        </w:rPr>
        <w:fldChar w:fldCharType="begin"/>
      </w:r>
      <w:r>
        <w:rPr>
          <w:noProof/>
        </w:rPr>
        <w:instrText xml:space="preserve"> PAGEREF _Toc514524596 \h </w:instrText>
      </w:r>
      <w:r>
        <w:rPr>
          <w:noProof/>
        </w:rPr>
      </w:r>
      <w:r>
        <w:rPr>
          <w:noProof/>
        </w:rPr>
        <w:fldChar w:fldCharType="separate"/>
      </w:r>
      <w:r>
        <w:rPr>
          <w:noProof/>
        </w:rPr>
        <w:t>5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8. Señal adquirida por el oximetro.</w:t>
      </w:r>
      <w:r>
        <w:rPr>
          <w:noProof/>
        </w:rPr>
        <w:tab/>
      </w:r>
      <w:r>
        <w:rPr>
          <w:noProof/>
        </w:rPr>
        <w:fldChar w:fldCharType="begin"/>
      </w:r>
      <w:r>
        <w:rPr>
          <w:noProof/>
        </w:rPr>
        <w:instrText xml:space="preserve"> PAGEREF _Toc514524597 \h </w:instrText>
      </w:r>
      <w:r>
        <w:rPr>
          <w:noProof/>
        </w:rPr>
      </w:r>
      <w:r>
        <w:rPr>
          <w:noProof/>
        </w:rPr>
        <w:fldChar w:fldCharType="separate"/>
      </w:r>
      <w:r>
        <w:rPr>
          <w:noProof/>
        </w:rPr>
        <w:t>5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9. Señales Captadas Durante un Ciclo Cardiaco</w:t>
      </w:r>
      <w:r>
        <w:rPr>
          <w:noProof/>
        </w:rPr>
        <w:tab/>
      </w:r>
      <w:r>
        <w:rPr>
          <w:noProof/>
        </w:rPr>
        <w:fldChar w:fldCharType="begin"/>
      </w:r>
      <w:r>
        <w:rPr>
          <w:noProof/>
        </w:rPr>
        <w:instrText xml:space="preserve"> PAGEREF _Toc514524598 \h </w:instrText>
      </w:r>
      <w:r>
        <w:rPr>
          <w:noProof/>
        </w:rPr>
      </w:r>
      <w:r>
        <w:rPr>
          <w:noProof/>
        </w:rPr>
        <w:fldChar w:fldCharType="separate"/>
      </w:r>
      <w:r>
        <w:rPr>
          <w:noProof/>
        </w:rPr>
        <w:t>6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 xml:space="preserve">Figura 40. Sincronización fase </w:t>
      </w:r>
      <w:r w:rsidRPr="00287DC8">
        <w:rPr>
          <w:noProof/>
          <w:highlight w:val="red"/>
        </w:rPr>
        <w:t>diastólica con onda de corte.</w:t>
      </w:r>
      <w:r>
        <w:rPr>
          <w:noProof/>
        </w:rPr>
        <w:tab/>
      </w:r>
      <w:r>
        <w:rPr>
          <w:noProof/>
        </w:rPr>
        <w:fldChar w:fldCharType="begin"/>
      </w:r>
      <w:r>
        <w:rPr>
          <w:noProof/>
        </w:rPr>
        <w:instrText xml:space="preserve"> PAGEREF _Toc514524599 \h </w:instrText>
      </w:r>
      <w:r>
        <w:rPr>
          <w:noProof/>
        </w:rPr>
      </w:r>
      <w:r>
        <w:rPr>
          <w:noProof/>
        </w:rPr>
        <w:fldChar w:fldCharType="separate"/>
      </w:r>
      <w:r>
        <w:rPr>
          <w:noProof/>
        </w:rPr>
        <w:t>6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1. Señal ECG y Oximetría Simultáneamente</w:t>
      </w:r>
      <w:r>
        <w:rPr>
          <w:noProof/>
        </w:rPr>
        <w:tab/>
      </w:r>
      <w:r>
        <w:rPr>
          <w:noProof/>
        </w:rPr>
        <w:fldChar w:fldCharType="begin"/>
      </w:r>
      <w:r>
        <w:rPr>
          <w:noProof/>
        </w:rPr>
        <w:instrText xml:space="preserve"> PAGEREF _Toc514524600 \h </w:instrText>
      </w:r>
      <w:r>
        <w:rPr>
          <w:noProof/>
        </w:rPr>
      </w:r>
      <w:r>
        <w:rPr>
          <w:noProof/>
        </w:rPr>
        <w:fldChar w:fldCharType="separate"/>
      </w:r>
      <w:r>
        <w:rPr>
          <w:noProof/>
        </w:rPr>
        <w:t>6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2. Señal ECG y de Oximetría adquiridas simultáneamente.</w:t>
      </w:r>
      <w:r>
        <w:rPr>
          <w:noProof/>
        </w:rPr>
        <w:tab/>
      </w:r>
      <w:r>
        <w:rPr>
          <w:noProof/>
        </w:rPr>
        <w:fldChar w:fldCharType="begin"/>
      </w:r>
      <w:r>
        <w:rPr>
          <w:noProof/>
        </w:rPr>
        <w:instrText xml:space="preserve"> PAGEREF _Toc514524601 \h </w:instrText>
      </w:r>
      <w:r>
        <w:rPr>
          <w:noProof/>
        </w:rPr>
      </w:r>
      <w:r>
        <w:rPr>
          <w:noProof/>
        </w:rPr>
        <w:fldChar w:fldCharType="separate"/>
      </w:r>
      <w:r>
        <w:rPr>
          <w:noProof/>
        </w:rPr>
        <w:t>6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3. Diagrama de Pines del PIC16F688</w:t>
      </w:r>
      <w:r>
        <w:rPr>
          <w:noProof/>
        </w:rPr>
        <w:tab/>
      </w:r>
      <w:r>
        <w:rPr>
          <w:noProof/>
        </w:rPr>
        <w:fldChar w:fldCharType="begin"/>
      </w:r>
      <w:r>
        <w:rPr>
          <w:noProof/>
        </w:rPr>
        <w:instrText xml:space="preserve"> PAGEREF _Toc514524602 \h </w:instrText>
      </w:r>
      <w:r>
        <w:rPr>
          <w:noProof/>
        </w:rPr>
      </w:r>
      <w:r>
        <w:rPr>
          <w:noProof/>
        </w:rPr>
        <w:fldChar w:fldCharType="separate"/>
      </w:r>
      <w:r>
        <w:rPr>
          <w:noProof/>
        </w:rPr>
        <w:t>6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4. Diagrama de Bloques Para el Sistema de Control de Potencia</w:t>
      </w:r>
      <w:r>
        <w:rPr>
          <w:noProof/>
        </w:rPr>
        <w:tab/>
      </w:r>
      <w:r>
        <w:rPr>
          <w:noProof/>
        </w:rPr>
        <w:fldChar w:fldCharType="begin"/>
      </w:r>
      <w:r>
        <w:rPr>
          <w:noProof/>
        </w:rPr>
        <w:instrText xml:space="preserve"> PAGEREF _Toc514524603 \h </w:instrText>
      </w:r>
      <w:r>
        <w:rPr>
          <w:noProof/>
        </w:rPr>
      </w:r>
      <w:r>
        <w:rPr>
          <w:noProof/>
        </w:rPr>
        <w:fldChar w:fldCharType="separate"/>
      </w:r>
      <w:r>
        <w:rPr>
          <w:noProof/>
        </w:rPr>
        <w:t>6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5. Regulación y Control de Potencia DC</w:t>
      </w:r>
      <w:r>
        <w:rPr>
          <w:noProof/>
        </w:rPr>
        <w:tab/>
      </w:r>
      <w:r>
        <w:rPr>
          <w:noProof/>
        </w:rPr>
        <w:fldChar w:fldCharType="begin"/>
      </w:r>
      <w:r>
        <w:rPr>
          <w:noProof/>
        </w:rPr>
        <w:instrText xml:space="preserve"> PAGEREF _Toc514524604 \h </w:instrText>
      </w:r>
      <w:r>
        <w:rPr>
          <w:noProof/>
        </w:rPr>
      </w:r>
      <w:r>
        <w:rPr>
          <w:noProof/>
        </w:rPr>
        <w:fldChar w:fldCharType="separate"/>
      </w:r>
      <w:r>
        <w:rPr>
          <w:noProof/>
        </w:rPr>
        <w:t>7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lastRenderedPageBreak/>
        <w:t>Figura 46. Representación del Funcionamiento del Equipo</w:t>
      </w:r>
      <w:r>
        <w:rPr>
          <w:noProof/>
        </w:rPr>
        <w:tab/>
      </w:r>
      <w:r>
        <w:rPr>
          <w:noProof/>
        </w:rPr>
        <w:fldChar w:fldCharType="begin"/>
      </w:r>
      <w:r>
        <w:rPr>
          <w:noProof/>
        </w:rPr>
        <w:instrText xml:space="preserve"> PAGEREF _Toc514524605 \h </w:instrText>
      </w:r>
      <w:r>
        <w:rPr>
          <w:noProof/>
        </w:rPr>
      </w:r>
      <w:r>
        <w:rPr>
          <w:noProof/>
        </w:rPr>
        <w:fldChar w:fldCharType="separate"/>
      </w:r>
      <w:r>
        <w:rPr>
          <w:noProof/>
        </w:rPr>
        <w:t>7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7. Placa de Retorno de dos Secciones Conductoras.</w:t>
      </w:r>
      <w:r>
        <w:rPr>
          <w:noProof/>
        </w:rPr>
        <w:tab/>
      </w:r>
      <w:r>
        <w:rPr>
          <w:noProof/>
        </w:rPr>
        <w:fldChar w:fldCharType="begin"/>
      </w:r>
      <w:r>
        <w:rPr>
          <w:noProof/>
        </w:rPr>
        <w:instrText xml:space="preserve"> PAGEREF _Toc514524606 \h </w:instrText>
      </w:r>
      <w:r>
        <w:rPr>
          <w:noProof/>
        </w:rPr>
      </w:r>
      <w:r>
        <w:rPr>
          <w:noProof/>
        </w:rPr>
        <w:fldChar w:fldCharType="separate"/>
      </w:r>
      <w:r>
        <w:rPr>
          <w:noProof/>
        </w:rPr>
        <w:t>7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8. Advertencia Placa de Retorno Ausente o Mal Puesta.</w:t>
      </w:r>
      <w:r>
        <w:rPr>
          <w:noProof/>
        </w:rPr>
        <w:tab/>
      </w:r>
      <w:r>
        <w:rPr>
          <w:noProof/>
        </w:rPr>
        <w:fldChar w:fldCharType="begin"/>
      </w:r>
      <w:r>
        <w:rPr>
          <w:noProof/>
        </w:rPr>
        <w:instrText xml:space="preserve"> PAGEREF _Toc514524607 \h </w:instrText>
      </w:r>
      <w:r>
        <w:rPr>
          <w:noProof/>
        </w:rPr>
      </w:r>
      <w:r>
        <w:rPr>
          <w:noProof/>
        </w:rPr>
        <w:fldChar w:fldCharType="separate"/>
      </w:r>
      <w:r>
        <w:rPr>
          <w:noProof/>
        </w:rPr>
        <w:t>7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9. Lápiz de Electrocirugía.</w:t>
      </w:r>
      <w:r>
        <w:rPr>
          <w:noProof/>
        </w:rPr>
        <w:tab/>
      </w:r>
      <w:r>
        <w:rPr>
          <w:noProof/>
        </w:rPr>
        <w:fldChar w:fldCharType="begin"/>
      </w:r>
      <w:r>
        <w:rPr>
          <w:noProof/>
        </w:rPr>
        <w:instrText xml:space="preserve"> PAGEREF _Toc514524608 \h </w:instrText>
      </w:r>
      <w:r>
        <w:rPr>
          <w:noProof/>
        </w:rPr>
      </w:r>
      <w:r>
        <w:rPr>
          <w:noProof/>
        </w:rPr>
        <w:fldChar w:fldCharType="separate"/>
      </w:r>
      <w:r>
        <w:rPr>
          <w:noProof/>
        </w:rPr>
        <w:t>7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0. Vista isométrica del equipo.</w:t>
      </w:r>
      <w:r>
        <w:rPr>
          <w:noProof/>
        </w:rPr>
        <w:tab/>
      </w:r>
      <w:r>
        <w:rPr>
          <w:noProof/>
        </w:rPr>
        <w:fldChar w:fldCharType="begin"/>
      </w:r>
      <w:r>
        <w:rPr>
          <w:noProof/>
        </w:rPr>
        <w:instrText xml:space="preserve"> PAGEREF _Toc514524609 \h </w:instrText>
      </w:r>
      <w:r>
        <w:rPr>
          <w:noProof/>
        </w:rPr>
      </w:r>
      <w:r>
        <w:rPr>
          <w:noProof/>
        </w:rPr>
        <w:fldChar w:fldCharType="separate"/>
      </w:r>
      <w:r>
        <w:rPr>
          <w:noProof/>
        </w:rPr>
        <w:t>7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1. Equipo con pantalla principal encendida.</w:t>
      </w:r>
      <w:r>
        <w:rPr>
          <w:noProof/>
        </w:rPr>
        <w:tab/>
      </w:r>
      <w:r>
        <w:rPr>
          <w:noProof/>
        </w:rPr>
        <w:fldChar w:fldCharType="begin"/>
      </w:r>
      <w:r>
        <w:rPr>
          <w:noProof/>
        </w:rPr>
        <w:instrText xml:space="preserve"> PAGEREF _Toc514524610 \h </w:instrText>
      </w:r>
      <w:r>
        <w:rPr>
          <w:noProof/>
        </w:rPr>
      </w:r>
      <w:r>
        <w:rPr>
          <w:noProof/>
        </w:rPr>
        <w:fldChar w:fldCharType="separate"/>
      </w:r>
      <w:r>
        <w:rPr>
          <w:noProof/>
        </w:rPr>
        <w:t>7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2. Menú “Home” del Electrobisturi.</w:t>
      </w:r>
      <w:r>
        <w:rPr>
          <w:noProof/>
        </w:rPr>
        <w:tab/>
      </w:r>
      <w:r>
        <w:rPr>
          <w:noProof/>
        </w:rPr>
        <w:fldChar w:fldCharType="begin"/>
      </w:r>
      <w:r>
        <w:rPr>
          <w:noProof/>
        </w:rPr>
        <w:instrText xml:space="preserve"> PAGEREF _Toc514524611 \h </w:instrText>
      </w:r>
      <w:r>
        <w:rPr>
          <w:noProof/>
        </w:rPr>
      </w:r>
      <w:r>
        <w:rPr>
          <w:noProof/>
        </w:rPr>
        <w:fldChar w:fldCharType="separate"/>
      </w:r>
      <w:r>
        <w:rPr>
          <w:noProof/>
        </w:rPr>
        <w:t>7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3. Menú “Configuración” del Electrobisturi.</w:t>
      </w:r>
      <w:r>
        <w:rPr>
          <w:noProof/>
        </w:rPr>
        <w:tab/>
      </w:r>
      <w:r>
        <w:rPr>
          <w:noProof/>
        </w:rPr>
        <w:fldChar w:fldCharType="begin"/>
      </w:r>
      <w:r>
        <w:rPr>
          <w:noProof/>
        </w:rPr>
        <w:instrText xml:space="preserve"> PAGEREF _Toc514524612 \h </w:instrText>
      </w:r>
      <w:r>
        <w:rPr>
          <w:noProof/>
        </w:rPr>
      </w:r>
      <w:r>
        <w:rPr>
          <w:noProof/>
        </w:rPr>
        <w:fldChar w:fldCharType="separate"/>
      </w:r>
      <w:r>
        <w:rPr>
          <w:noProof/>
        </w:rPr>
        <w:t>7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4. Vista isométrica de carcasa del equipo</w:t>
      </w:r>
      <w:r>
        <w:rPr>
          <w:noProof/>
        </w:rPr>
        <w:tab/>
      </w:r>
      <w:r>
        <w:rPr>
          <w:noProof/>
        </w:rPr>
        <w:fldChar w:fldCharType="begin"/>
      </w:r>
      <w:r>
        <w:rPr>
          <w:noProof/>
        </w:rPr>
        <w:instrText xml:space="preserve"> PAGEREF _Toc514524613 \h </w:instrText>
      </w:r>
      <w:r>
        <w:rPr>
          <w:noProof/>
        </w:rPr>
      </w:r>
      <w:r>
        <w:rPr>
          <w:noProof/>
        </w:rPr>
        <w:fldChar w:fldCharType="separate"/>
      </w:r>
      <w:r>
        <w:rPr>
          <w:noProof/>
        </w:rPr>
        <w:t>7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5. Vista superior del interior del equipo, se observa la distribución de los elementos.</w:t>
      </w:r>
      <w:r>
        <w:rPr>
          <w:noProof/>
        </w:rPr>
        <w:tab/>
      </w:r>
      <w:r>
        <w:rPr>
          <w:noProof/>
        </w:rPr>
        <w:fldChar w:fldCharType="begin"/>
      </w:r>
      <w:r>
        <w:rPr>
          <w:noProof/>
        </w:rPr>
        <w:instrText xml:space="preserve"> PAGEREF _Toc514524614 \h </w:instrText>
      </w:r>
      <w:r>
        <w:rPr>
          <w:noProof/>
        </w:rPr>
      </w:r>
      <w:r>
        <w:rPr>
          <w:noProof/>
        </w:rPr>
        <w:fldChar w:fldCharType="separate"/>
      </w:r>
      <w:r>
        <w:rPr>
          <w:noProof/>
        </w:rPr>
        <w:t>7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6. Base con ruedas rodantes para el equipo.</w:t>
      </w:r>
      <w:r>
        <w:rPr>
          <w:noProof/>
        </w:rPr>
        <w:tab/>
      </w:r>
      <w:r>
        <w:rPr>
          <w:noProof/>
        </w:rPr>
        <w:fldChar w:fldCharType="begin"/>
      </w:r>
      <w:r>
        <w:rPr>
          <w:noProof/>
        </w:rPr>
        <w:instrText xml:space="preserve"> PAGEREF _Toc514524615 \h </w:instrText>
      </w:r>
      <w:r>
        <w:rPr>
          <w:noProof/>
        </w:rPr>
      </w:r>
      <w:r>
        <w:rPr>
          <w:noProof/>
        </w:rPr>
        <w:fldChar w:fldCharType="separate"/>
      </w:r>
      <w:r>
        <w:rPr>
          <w:noProof/>
        </w:rPr>
        <w:t>7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7. Algunos tipos de puntas para lápiz de Electrobisturi</w:t>
      </w:r>
      <w:r>
        <w:rPr>
          <w:noProof/>
        </w:rPr>
        <w:tab/>
      </w:r>
      <w:r>
        <w:rPr>
          <w:noProof/>
        </w:rPr>
        <w:fldChar w:fldCharType="begin"/>
      </w:r>
      <w:r>
        <w:rPr>
          <w:noProof/>
        </w:rPr>
        <w:instrText xml:space="preserve"> PAGEREF _Toc514524616 \h </w:instrText>
      </w:r>
      <w:r>
        <w:rPr>
          <w:noProof/>
        </w:rPr>
      </w:r>
      <w:r>
        <w:rPr>
          <w:noProof/>
        </w:rPr>
        <w:fldChar w:fldCharType="separate"/>
      </w:r>
      <w:r>
        <w:rPr>
          <w:noProof/>
        </w:rPr>
        <w:t>7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8. Corte de carne de cerdo usando placa de retorno en brazo de paciente humano.</w:t>
      </w:r>
      <w:r>
        <w:rPr>
          <w:noProof/>
        </w:rPr>
        <w:tab/>
      </w:r>
      <w:r>
        <w:rPr>
          <w:noProof/>
        </w:rPr>
        <w:fldChar w:fldCharType="begin"/>
      </w:r>
      <w:r>
        <w:rPr>
          <w:noProof/>
        </w:rPr>
        <w:instrText xml:space="preserve"> PAGEREF _Toc514524617 \h </w:instrText>
      </w:r>
      <w:r>
        <w:rPr>
          <w:noProof/>
        </w:rPr>
      </w:r>
      <w:r>
        <w:rPr>
          <w:noProof/>
        </w:rPr>
        <w:fldChar w:fldCharType="separate"/>
      </w:r>
      <w:r>
        <w:rPr>
          <w:noProof/>
        </w:rPr>
        <w:t>8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9. Banco de resistencias</w:t>
      </w:r>
      <w:r>
        <w:rPr>
          <w:noProof/>
        </w:rPr>
        <w:tab/>
      </w:r>
      <w:r>
        <w:rPr>
          <w:noProof/>
        </w:rPr>
        <w:fldChar w:fldCharType="begin"/>
      </w:r>
      <w:r>
        <w:rPr>
          <w:noProof/>
        </w:rPr>
        <w:instrText xml:space="preserve"> PAGEREF _Toc514524618 \h </w:instrText>
      </w:r>
      <w:r>
        <w:rPr>
          <w:noProof/>
        </w:rPr>
      </w:r>
      <w:r>
        <w:rPr>
          <w:noProof/>
        </w:rPr>
        <w:fldChar w:fldCharType="separate"/>
      </w:r>
      <w:r>
        <w:rPr>
          <w:noProof/>
        </w:rPr>
        <w:t>81</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0. Etapa de prueba de potencia</w:t>
      </w:r>
      <w:r>
        <w:rPr>
          <w:noProof/>
        </w:rPr>
        <w:tab/>
      </w:r>
      <w:r>
        <w:rPr>
          <w:noProof/>
        </w:rPr>
        <w:fldChar w:fldCharType="begin"/>
      </w:r>
      <w:r>
        <w:rPr>
          <w:noProof/>
        </w:rPr>
        <w:instrText xml:space="preserve"> PAGEREF _Toc514524619 \h </w:instrText>
      </w:r>
      <w:r>
        <w:rPr>
          <w:noProof/>
        </w:rPr>
      </w:r>
      <w:r>
        <w:rPr>
          <w:noProof/>
        </w:rPr>
        <w:fldChar w:fldCharType="separate"/>
      </w:r>
      <w:r>
        <w:rPr>
          <w:noProof/>
        </w:rPr>
        <w:t>8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1. Forma de señal de salida de la etapa de potencia</w:t>
      </w:r>
      <w:r>
        <w:rPr>
          <w:noProof/>
        </w:rPr>
        <w:tab/>
      </w:r>
      <w:r>
        <w:rPr>
          <w:noProof/>
        </w:rPr>
        <w:fldChar w:fldCharType="begin"/>
      </w:r>
      <w:r>
        <w:rPr>
          <w:noProof/>
        </w:rPr>
        <w:instrText xml:space="preserve"> PAGEREF _Toc514524620 \h </w:instrText>
      </w:r>
      <w:r>
        <w:rPr>
          <w:noProof/>
        </w:rPr>
      </w:r>
      <w:r>
        <w:rPr>
          <w:noProof/>
        </w:rPr>
        <w:fldChar w:fldCharType="separate"/>
      </w:r>
      <w:r>
        <w:rPr>
          <w:noProof/>
        </w:rPr>
        <w:t>8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2. Curva de potencia corte puro 30 Watts</w:t>
      </w:r>
      <w:r>
        <w:rPr>
          <w:noProof/>
        </w:rPr>
        <w:tab/>
      </w:r>
      <w:r>
        <w:rPr>
          <w:noProof/>
        </w:rPr>
        <w:fldChar w:fldCharType="begin"/>
      </w:r>
      <w:r>
        <w:rPr>
          <w:noProof/>
        </w:rPr>
        <w:instrText xml:space="preserve"> PAGEREF _Toc514524621 \h </w:instrText>
      </w:r>
      <w:r>
        <w:rPr>
          <w:noProof/>
        </w:rPr>
      </w:r>
      <w:r>
        <w:rPr>
          <w:noProof/>
        </w:rPr>
        <w:fldChar w:fldCharType="separate"/>
      </w:r>
      <w:r>
        <w:rPr>
          <w:noProof/>
        </w:rPr>
        <w:t>8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3. Curva de potencia corte puro 40 Watts</w:t>
      </w:r>
      <w:r>
        <w:rPr>
          <w:noProof/>
        </w:rPr>
        <w:tab/>
      </w:r>
      <w:r>
        <w:rPr>
          <w:noProof/>
        </w:rPr>
        <w:fldChar w:fldCharType="begin"/>
      </w:r>
      <w:r>
        <w:rPr>
          <w:noProof/>
        </w:rPr>
        <w:instrText xml:space="preserve"> PAGEREF _Toc514524622 \h </w:instrText>
      </w:r>
      <w:r>
        <w:rPr>
          <w:noProof/>
        </w:rPr>
      </w:r>
      <w:r>
        <w:rPr>
          <w:noProof/>
        </w:rPr>
        <w:fldChar w:fldCharType="separate"/>
      </w:r>
      <w:r>
        <w:rPr>
          <w:noProof/>
        </w:rPr>
        <w:t>8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4. Analizador de electrobisturi Fluke QA-ES II.</w:t>
      </w:r>
      <w:r>
        <w:rPr>
          <w:noProof/>
        </w:rPr>
        <w:tab/>
      </w:r>
      <w:r>
        <w:rPr>
          <w:noProof/>
        </w:rPr>
        <w:fldChar w:fldCharType="begin"/>
      </w:r>
      <w:r>
        <w:rPr>
          <w:noProof/>
        </w:rPr>
        <w:instrText xml:space="preserve"> PAGEREF _Toc514524623 \h </w:instrText>
      </w:r>
      <w:r>
        <w:rPr>
          <w:noProof/>
        </w:rPr>
      </w:r>
      <w:r>
        <w:rPr>
          <w:noProof/>
        </w:rPr>
        <w:fldChar w:fldCharType="separate"/>
      </w:r>
      <w:r>
        <w:rPr>
          <w:noProof/>
        </w:rPr>
        <w:t>8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5. Electrobisturí conectado a QA-ES II Electrosurgery Analyzer para pruebas de potencia.</w:t>
      </w:r>
      <w:r>
        <w:rPr>
          <w:noProof/>
        </w:rPr>
        <w:tab/>
      </w:r>
      <w:r>
        <w:rPr>
          <w:noProof/>
        </w:rPr>
        <w:fldChar w:fldCharType="begin"/>
      </w:r>
      <w:r>
        <w:rPr>
          <w:noProof/>
        </w:rPr>
        <w:instrText xml:space="preserve"> PAGEREF _Toc514524624 \h </w:instrText>
      </w:r>
      <w:r>
        <w:rPr>
          <w:noProof/>
        </w:rPr>
      </w:r>
      <w:r>
        <w:rPr>
          <w:noProof/>
        </w:rPr>
        <w:fldChar w:fldCharType="separate"/>
      </w:r>
      <w:r>
        <w:rPr>
          <w:noProof/>
        </w:rPr>
        <w:t>8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6. Resultado en pantalla de potencia para 25 Watts.</w:t>
      </w:r>
      <w:r>
        <w:rPr>
          <w:noProof/>
        </w:rPr>
        <w:tab/>
      </w:r>
      <w:r>
        <w:rPr>
          <w:noProof/>
        </w:rPr>
        <w:fldChar w:fldCharType="begin"/>
      </w:r>
      <w:r>
        <w:rPr>
          <w:noProof/>
        </w:rPr>
        <w:instrText xml:space="preserve"> PAGEREF _Toc514524625 \h </w:instrText>
      </w:r>
      <w:r>
        <w:rPr>
          <w:noProof/>
        </w:rPr>
      </w:r>
      <w:r>
        <w:rPr>
          <w:noProof/>
        </w:rPr>
        <w:fldChar w:fldCharType="separate"/>
      </w:r>
      <w:r>
        <w:rPr>
          <w:noProof/>
        </w:rPr>
        <w:t>8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lastRenderedPageBreak/>
        <w:t>Figura 67. Resultado en pantalla de potencia para 35 Watts.</w:t>
      </w:r>
      <w:r>
        <w:rPr>
          <w:noProof/>
        </w:rPr>
        <w:tab/>
      </w:r>
      <w:r>
        <w:rPr>
          <w:noProof/>
        </w:rPr>
        <w:fldChar w:fldCharType="begin"/>
      </w:r>
      <w:r>
        <w:rPr>
          <w:noProof/>
        </w:rPr>
        <w:instrText xml:space="preserve"> PAGEREF _Toc514524626 \h </w:instrText>
      </w:r>
      <w:r>
        <w:rPr>
          <w:noProof/>
        </w:rPr>
      </w:r>
      <w:r>
        <w:rPr>
          <w:noProof/>
        </w:rPr>
        <w:fldChar w:fldCharType="separate"/>
      </w:r>
      <w:r>
        <w:rPr>
          <w:noProof/>
        </w:rPr>
        <w:t>8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8. Señal de corte puro</w:t>
      </w:r>
      <w:r>
        <w:rPr>
          <w:noProof/>
        </w:rPr>
        <w:tab/>
      </w:r>
      <w:r>
        <w:rPr>
          <w:noProof/>
        </w:rPr>
        <w:fldChar w:fldCharType="begin"/>
      </w:r>
      <w:r>
        <w:rPr>
          <w:noProof/>
        </w:rPr>
        <w:instrText xml:space="preserve"> PAGEREF _Toc514524627 \h </w:instrText>
      </w:r>
      <w:r>
        <w:rPr>
          <w:noProof/>
        </w:rPr>
      </w:r>
      <w:r>
        <w:rPr>
          <w:noProof/>
        </w:rPr>
        <w:fldChar w:fldCharType="separate"/>
      </w:r>
      <w:r>
        <w:rPr>
          <w:noProof/>
        </w:rPr>
        <w:t>8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9. Onda de corte mixto</w:t>
      </w:r>
      <w:r>
        <w:rPr>
          <w:noProof/>
        </w:rPr>
        <w:tab/>
      </w:r>
      <w:r>
        <w:rPr>
          <w:noProof/>
        </w:rPr>
        <w:fldChar w:fldCharType="begin"/>
      </w:r>
      <w:r>
        <w:rPr>
          <w:noProof/>
        </w:rPr>
        <w:instrText xml:space="preserve"> PAGEREF _Toc514524628 \h </w:instrText>
      </w:r>
      <w:r>
        <w:rPr>
          <w:noProof/>
        </w:rPr>
      </w:r>
      <w:r>
        <w:rPr>
          <w:noProof/>
        </w:rPr>
        <w:fldChar w:fldCharType="separate"/>
      </w:r>
      <w:r>
        <w:rPr>
          <w:noProof/>
        </w:rPr>
        <w:t>8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0. Señal de coagulación alta</w:t>
      </w:r>
      <w:r>
        <w:rPr>
          <w:noProof/>
        </w:rPr>
        <w:tab/>
      </w:r>
      <w:r>
        <w:rPr>
          <w:noProof/>
        </w:rPr>
        <w:fldChar w:fldCharType="begin"/>
      </w:r>
      <w:r>
        <w:rPr>
          <w:noProof/>
        </w:rPr>
        <w:instrText xml:space="preserve"> PAGEREF _Toc514524629 \h </w:instrText>
      </w:r>
      <w:r>
        <w:rPr>
          <w:noProof/>
        </w:rPr>
      </w:r>
      <w:r>
        <w:rPr>
          <w:noProof/>
        </w:rPr>
        <w:fldChar w:fldCharType="separate"/>
      </w:r>
      <w:r>
        <w:rPr>
          <w:noProof/>
        </w:rPr>
        <w:t>8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1. Señal de coagulación media</w:t>
      </w:r>
      <w:r>
        <w:rPr>
          <w:noProof/>
        </w:rPr>
        <w:tab/>
      </w:r>
      <w:r>
        <w:rPr>
          <w:noProof/>
        </w:rPr>
        <w:fldChar w:fldCharType="begin"/>
      </w:r>
      <w:r>
        <w:rPr>
          <w:noProof/>
        </w:rPr>
        <w:instrText xml:space="preserve"> PAGEREF _Toc514524630 \h </w:instrText>
      </w:r>
      <w:r>
        <w:rPr>
          <w:noProof/>
        </w:rPr>
      </w:r>
      <w:r>
        <w:rPr>
          <w:noProof/>
        </w:rPr>
        <w:fldChar w:fldCharType="separate"/>
      </w:r>
      <w:r>
        <w:rPr>
          <w:noProof/>
        </w:rPr>
        <w:t>8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2. Señal de coagulación baja</w:t>
      </w:r>
      <w:r>
        <w:rPr>
          <w:noProof/>
        </w:rPr>
        <w:tab/>
      </w:r>
      <w:r>
        <w:rPr>
          <w:noProof/>
        </w:rPr>
        <w:fldChar w:fldCharType="begin"/>
      </w:r>
      <w:r>
        <w:rPr>
          <w:noProof/>
        </w:rPr>
        <w:instrText xml:space="preserve"> PAGEREF _Toc514524631 \h </w:instrText>
      </w:r>
      <w:r>
        <w:rPr>
          <w:noProof/>
        </w:rPr>
      </w:r>
      <w:r>
        <w:rPr>
          <w:noProof/>
        </w:rPr>
        <w:fldChar w:fldCharType="separate"/>
      </w:r>
      <w:r>
        <w:rPr>
          <w:noProof/>
        </w:rPr>
        <w:t>8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 xml:space="preserve">Figura 73. </w:t>
      </w:r>
      <w:r w:rsidRPr="00287DC8">
        <w:rPr>
          <w:noProof/>
          <w:highlight w:val="yellow"/>
        </w:rPr>
        <w:t>Sincronización fase diastólica con onda de corte por ECG</w:t>
      </w:r>
      <w:r>
        <w:rPr>
          <w:noProof/>
        </w:rPr>
        <w:tab/>
      </w:r>
      <w:r>
        <w:rPr>
          <w:noProof/>
        </w:rPr>
        <w:fldChar w:fldCharType="begin"/>
      </w:r>
      <w:r>
        <w:rPr>
          <w:noProof/>
        </w:rPr>
        <w:instrText xml:space="preserve"> PAGEREF _Toc514524632 \h </w:instrText>
      </w:r>
      <w:r>
        <w:rPr>
          <w:noProof/>
        </w:rPr>
      </w:r>
      <w:r>
        <w:rPr>
          <w:noProof/>
        </w:rPr>
        <w:fldChar w:fldCharType="separate"/>
      </w:r>
      <w:r>
        <w:rPr>
          <w:noProof/>
        </w:rPr>
        <w:t>9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 xml:space="preserve">Figura 74. </w:t>
      </w:r>
      <w:r w:rsidRPr="00287DC8">
        <w:rPr>
          <w:noProof/>
          <w:highlight w:val="yellow"/>
        </w:rPr>
        <w:t>Sincronización fase diastólica con onda de cort</w:t>
      </w:r>
      <w:r>
        <w:rPr>
          <w:noProof/>
        </w:rPr>
        <w:tab/>
      </w:r>
      <w:r>
        <w:rPr>
          <w:noProof/>
        </w:rPr>
        <w:fldChar w:fldCharType="begin"/>
      </w:r>
      <w:r>
        <w:rPr>
          <w:noProof/>
        </w:rPr>
        <w:instrText xml:space="preserve"> PAGEREF _Toc514524633 \h </w:instrText>
      </w:r>
      <w:r>
        <w:rPr>
          <w:noProof/>
        </w:rPr>
      </w:r>
      <w:r>
        <w:rPr>
          <w:noProof/>
        </w:rPr>
        <w:fldChar w:fldCharType="separate"/>
      </w:r>
      <w:r>
        <w:rPr>
          <w:noProof/>
        </w:rPr>
        <w:t>9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7. Fluke ESA615 Electrical Safety Analyzer</w:t>
      </w:r>
      <w:r>
        <w:rPr>
          <w:noProof/>
        </w:rPr>
        <w:tab/>
      </w:r>
      <w:r>
        <w:rPr>
          <w:noProof/>
        </w:rPr>
        <w:fldChar w:fldCharType="begin"/>
      </w:r>
      <w:r>
        <w:rPr>
          <w:noProof/>
        </w:rPr>
        <w:instrText xml:space="preserve"> PAGEREF _Toc514524634 \h </w:instrText>
      </w:r>
      <w:r>
        <w:rPr>
          <w:noProof/>
        </w:rPr>
      </w:r>
      <w:r>
        <w:rPr>
          <w:noProof/>
        </w:rPr>
        <w:fldChar w:fldCharType="separate"/>
      </w:r>
      <w:r>
        <w:rPr>
          <w:noProof/>
        </w:rPr>
        <w:t>9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8. Configuración del Fluke ESA615 para pruebas técnicas de norma IEC60601-1.</w:t>
      </w:r>
      <w:r>
        <w:rPr>
          <w:noProof/>
        </w:rPr>
        <w:tab/>
      </w:r>
      <w:r>
        <w:rPr>
          <w:noProof/>
        </w:rPr>
        <w:fldChar w:fldCharType="begin"/>
      </w:r>
      <w:r>
        <w:rPr>
          <w:noProof/>
        </w:rPr>
        <w:instrText xml:space="preserve"> PAGEREF _Toc514524635 \h </w:instrText>
      </w:r>
      <w:r>
        <w:rPr>
          <w:noProof/>
        </w:rPr>
      </w:r>
      <w:r>
        <w:rPr>
          <w:noProof/>
        </w:rPr>
        <w:fldChar w:fldCharType="separate"/>
      </w:r>
      <w:r>
        <w:rPr>
          <w:noProof/>
        </w:rPr>
        <w:t>9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9. Equipo de electrocirugía conectado a Fluke ESA615</w:t>
      </w:r>
      <w:r>
        <w:rPr>
          <w:noProof/>
        </w:rPr>
        <w:tab/>
      </w:r>
      <w:r>
        <w:rPr>
          <w:noProof/>
        </w:rPr>
        <w:fldChar w:fldCharType="begin"/>
      </w:r>
      <w:r>
        <w:rPr>
          <w:noProof/>
        </w:rPr>
        <w:instrText xml:space="preserve"> PAGEREF _Toc514524636 \h </w:instrText>
      </w:r>
      <w:r>
        <w:rPr>
          <w:noProof/>
        </w:rPr>
      </w:r>
      <w:r>
        <w:rPr>
          <w:noProof/>
        </w:rPr>
        <w:fldChar w:fldCharType="separate"/>
      </w:r>
      <w:r>
        <w:rPr>
          <w:noProof/>
        </w:rPr>
        <w:t>9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80. Autores del proyecto con equipo de SOLUMED en el laboratorio haciendo pruebas de potencia y seguridad.</w:t>
      </w:r>
      <w:r>
        <w:rPr>
          <w:noProof/>
        </w:rPr>
        <w:tab/>
      </w:r>
      <w:r>
        <w:rPr>
          <w:noProof/>
        </w:rPr>
        <w:fldChar w:fldCharType="begin"/>
      </w:r>
      <w:r>
        <w:rPr>
          <w:noProof/>
        </w:rPr>
        <w:instrText xml:space="preserve"> PAGEREF _Toc514524637 \h </w:instrText>
      </w:r>
      <w:r>
        <w:rPr>
          <w:noProof/>
        </w:rPr>
      </w:r>
      <w:r>
        <w:rPr>
          <w:noProof/>
        </w:rPr>
        <w:fldChar w:fldCharType="separate"/>
      </w:r>
      <w:r>
        <w:rPr>
          <w:noProof/>
        </w:rPr>
        <w:t>94</w:t>
      </w:r>
      <w:r>
        <w:rPr>
          <w:noProof/>
        </w:rPr>
        <w:fldChar w:fldCharType="end"/>
      </w:r>
    </w:p>
    <w:p w:rsidR="007F73E0" w:rsidRDefault="00011BFA" w:rsidP="007F73E0">
      <w:r>
        <w:fldChar w:fldCharType="end"/>
      </w:r>
    </w:p>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2C0A23" w:rsidRDefault="002C0A23" w:rsidP="00427795">
      <w:pPr>
        <w:ind w:firstLine="0"/>
      </w:pPr>
    </w:p>
    <w:p w:rsidR="002C0A23" w:rsidRPr="00011BFA" w:rsidRDefault="00D51B1C" w:rsidP="002C0A23">
      <w:pPr>
        <w:jc w:val="center"/>
        <w:rPr>
          <w:b/>
        </w:rPr>
      </w:pPr>
      <w:r>
        <w:rPr>
          <w:b/>
          <w:lang w:val="es-ES"/>
        </w:rPr>
        <w:t>LISTA DE TABLAS</w:t>
      </w:r>
    </w:p>
    <w:p w:rsidR="004244E2" w:rsidRDefault="002C0A23">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Tabla" </w:instrText>
      </w:r>
      <w:r>
        <w:fldChar w:fldCharType="separate"/>
      </w:r>
      <w:r w:rsidR="004244E2">
        <w:rPr>
          <w:noProof/>
        </w:rPr>
        <w:t>Tabla 1. Efectos de la Corriente de 60 Hz sobre el Cuerpo Humano.</w:t>
      </w:r>
      <w:r w:rsidR="004244E2">
        <w:rPr>
          <w:noProof/>
        </w:rPr>
        <w:tab/>
      </w:r>
      <w:r w:rsidR="004244E2">
        <w:rPr>
          <w:noProof/>
        </w:rPr>
        <w:fldChar w:fldCharType="begin"/>
      </w:r>
      <w:r w:rsidR="004244E2">
        <w:rPr>
          <w:noProof/>
        </w:rPr>
        <w:instrText xml:space="preserve"> PAGEREF _Toc514524638 \h </w:instrText>
      </w:r>
      <w:r w:rsidR="004244E2">
        <w:rPr>
          <w:noProof/>
        </w:rPr>
      </w:r>
      <w:r w:rsidR="004244E2">
        <w:rPr>
          <w:noProof/>
        </w:rPr>
        <w:fldChar w:fldCharType="separate"/>
      </w:r>
      <w:r w:rsidR="004244E2">
        <w:rPr>
          <w:noProof/>
        </w:rPr>
        <w:t>10</w:t>
      </w:r>
      <w:r w:rsidR="004244E2">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Tabla 2. Algunos ejemplos de cada nivel de riesgo.</w:t>
      </w:r>
      <w:r>
        <w:rPr>
          <w:noProof/>
        </w:rPr>
        <w:tab/>
      </w:r>
      <w:r>
        <w:rPr>
          <w:noProof/>
        </w:rPr>
        <w:fldChar w:fldCharType="begin"/>
      </w:r>
      <w:r>
        <w:rPr>
          <w:noProof/>
        </w:rPr>
        <w:instrText xml:space="preserve"> PAGEREF _Toc514524639 \h </w:instrText>
      </w:r>
      <w:r>
        <w:rPr>
          <w:noProof/>
        </w:rPr>
      </w:r>
      <w:r>
        <w:rPr>
          <w:noProof/>
        </w:rPr>
        <w:fldChar w:fldCharType="separate"/>
      </w:r>
      <w:r>
        <w:rPr>
          <w:noProof/>
        </w:rPr>
        <w:t>1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Tabla 3. Especificaciones Técnicas del Equipo.</w:t>
      </w:r>
      <w:r>
        <w:rPr>
          <w:noProof/>
        </w:rPr>
        <w:tab/>
      </w:r>
      <w:r>
        <w:rPr>
          <w:noProof/>
        </w:rPr>
        <w:fldChar w:fldCharType="begin"/>
      </w:r>
      <w:r>
        <w:rPr>
          <w:noProof/>
        </w:rPr>
        <w:instrText xml:space="preserve"> PAGEREF _Toc514524640 \h </w:instrText>
      </w:r>
      <w:r>
        <w:rPr>
          <w:noProof/>
        </w:rPr>
      </w:r>
      <w:r>
        <w:rPr>
          <w:noProof/>
        </w:rPr>
        <w:fldChar w:fldCharType="separate"/>
      </w:r>
      <w:r>
        <w:rPr>
          <w:noProof/>
        </w:rPr>
        <w:t>2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Tabla 4. Datos obtenidos de medición de banco de resistencias experimental.</w:t>
      </w:r>
      <w:r>
        <w:rPr>
          <w:noProof/>
        </w:rPr>
        <w:tab/>
      </w:r>
      <w:r>
        <w:rPr>
          <w:noProof/>
        </w:rPr>
        <w:fldChar w:fldCharType="begin"/>
      </w:r>
      <w:r>
        <w:rPr>
          <w:noProof/>
        </w:rPr>
        <w:instrText xml:space="preserve"> PAGEREF _Toc514524641 \h </w:instrText>
      </w:r>
      <w:r>
        <w:rPr>
          <w:noProof/>
        </w:rPr>
      </w:r>
      <w:r>
        <w:rPr>
          <w:noProof/>
        </w:rPr>
        <w:fldChar w:fldCharType="separate"/>
      </w:r>
      <w:r>
        <w:rPr>
          <w:noProof/>
        </w:rPr>
        <w:t>3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Tabla 5.</w:t>
      </w:r>
      <w:r w:rsidRPr="00C816F5">
        <w:rPr>
          <w:b/>
          <w:noProof/>
        </w:rPr>
        <w:t xml:space="preserve"> </w:t>
      </w:r>
      <w:r>
        <w:rPr>
          <w:noProof/>
        </w:rPr>
        <w:t>Características de la señal ECG procesada por AD8232</w:t>
      </w:r>
      <w:r>
        <w:rPr>
          <w:noProof/>
        </w:rPr>
        <w:tab/>
      </w:r>
      <w:r>
        <w:rPr>
          <w:noProof/>
        </w:rPr>
        <w:fldChar w:fldCharType="begin"/>
      </w:r>
      <w:r>
        <w:rPr>
          <w:noProof/>
        </w:rPr>
        <w:instrText xml:space="preserve"> PAGEREF _Toc514524642 \h </w:instrText>
      </w:r>
      <w:r>
        <w:rPr>
          <w:noProof/>
        </w:rPr>
      </w:r>
      <w:r>
        <w:rPr>
          <w:noProof/>
        </w:rPr>
        <w:fldChar w:fldCharType="separate"/>
      </w:r>
      <w:r>
        <w:rPr>
          <w:noProof/>
        </w:rPr>
        <w:t>5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Tabla 6  Características de la señal de oximetría</w:t>
      </w:r>
      <w:r>
        <w:rPr>
          <w:noProof/>
        </w:rPr>
        <w:tab/>
      </w:r>
      <w:r>
        <w:rPr>
          <w:noProof/>
        </w:rPr>
        <w:fldChar w:fldCharType="begin"/>
      </w:r>
      <w:r>
        <w:rPr>
          <w:noProof/>
        </w:rPr>
        <w:instrText xml:space="preserve"> PAGEREF _Toc514524643 \h </w:instrText>
      </w:r>
      <w:r>
        <w:rPr>
          <w:noProof/>
        </w:rPr>
      </w:r>
      <w:r>
        <w:rPr>
          <w:noProof/>
        </w:rPr>
        <w:fldChar w:fldCharType="separate"/>
      </w:r>
      <w:r>
        <w:rPr>
          <w:noProof/>
        </w:rPr>
        <w:t>59</w:t>
      </w:r>
      <w:r>
        <w:rPr>
          <w:noProof/>
        </w:rPr>
        <w:fldChar w:fldCharType="end"/>
      </w:r>
    </w:p>
    <w:p w:rsidR="002C0A23" w:rsidRDefault="002C0A23" w:rsidP="007F73E0">
      <w:r>
        <w:fldChar w:fldCharType="end"/>
      </w:r>
    </w:p>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Pr="007F73E0" w:rsidRDefault="00277295" w:rsidP="007F73E0"/>
    <w:p w:rsidR="002844BB" w:rsidRDefault="00CD2468" w:rsidP="00CD2468">
      <w:pPr>
        <w:pStyle w:val="Ttulo1"/>
      </w:pPr>
      <w:bookmarkStart w:id="1" w:name="_Toc514524524"/>
      <w:r>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w:t>
      </w:r>
      <w:proofErr w:type="spellStart"/>
      <w:r w:rsidRPr="00596381">
        <w:rPr>
          <w:highlight w:val="lightGray"/>
        </w:rPr>
        <w:t>electrobisturí</w:t>
      </w:r>
      <w:proofErr w:type="spellEnd"/>
      <w:r w:rsidRPr="00596381">
        <w:rPr>
          <w:highlight w:val="lightGray"/>
        </w:rPr>
        <w:t xml:space="preserve">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 xml:space="preserve">el </w:t>
      </w:r>
      <w:proofErr w:type="spellStart"/>
      <w:r w:rsidR="001E72CB" w:rsidRPr="00596381">
        <w:rPr>
          <w:highlight w:val="lightGray"/>
        </w:rPr>
        <w:t>sensado</w:t>
      </w:r>
      <w:proofErr w:type="spellEnd"/>
      <w:r w:rsidR="001E72CB" w:rsidRPr="00596381">
        <w:rPr>
          <w:highlight w:val="lightGray"/>
        </w:rPr>
        <w:t xml:space="preserve">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 xml:space="preserve">una característica única como lo es la gestión de salidas, la generación de ondas o el </w:t>
      </w:r>
      <w:proofErr w:type="spellStart"/>
      <w:r w:rsidR="004B0FB8" w:rsidRPr="00596381">
        <w:rPr>
          <w:highlight w:val="lightGray"/>
        </w:rPr>
        <w:t>sensado</w:t>
      </w:r>
      <w:proofErr w:type="spellEnd"/>
      <w:r w:rsidR="004B0FB8" w:rsidRPr="00596381">
        <w:rPr>
          <w:highlight w:val="lightGray"/>
        </w:rPr>
        <w:t xml:space="preserve">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w:t>
      </w:r>
      <w:proofErr w:type="spellStart"/>
      <w:r w:rsidRPr="00596381">
        <w:rPr>
          <w:highlight w:val="lightGray"/>
        </w:rPr>
        <w:t>electrobisturí</w:t>
      </w:r>
      <w:proofErr w:type="spellEnd"/>
      <w:r w:rsidRPr="00596381">
        <w:rPr>
          <w:highlight w:val="lightGray"/>
        </w:rPr>
        <w:t xml:space="preserve">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deben realizarse bajo </w:t>
      </w:r>
      <w:r w:rsidRPr="00596381">
        <w:rPr>
          <w:highlight w:val="lightGray"/>
        </w:rPr>
        <w:lastRenderedPageBreak/>
        <w:t xml:space="preserve">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p>
    <w:p w:rsidR="00246DB9" w:rsidRDefault="00246DB9" w:rsidP="00246DB9">
      <w:pPr>
        <w:pStyle w:val="Ttulo1"/>
      </w:pPr>
      <w:bookmarkStart w:id="2" w:name="_Ref514375788"/>
      <w:bookmarkStart w:id="3" w:name="_Toc514524525"/>
      <w:r>
        <w:t>Fundamentos de la electrocirugía</w:t>
      </w:r>
      <w:bookmarkEnd w:id="2"/>
      <w:bookmarkEnd w:id="3"/>
    </w:p>
    <w:p w:rsidR="00246DB9" w:rsidRPr="00246DB9" w:rsidRDefault="00AC0A60" w:rsidP="00970D69">
      <w:pPr>
        <w:ind w:firstLine="0"/>
      </w:pPr>
      <w:r>
        <w:t>Entend</w:t>
      </w:r>
      <w:r w:rsidRPr="00A20000">
        <w:rPr>
          <w:highlight w:val="yellow"/>
        </w:rPr>
        <w:t xml:space="preserve">er el </w:t>
      </w:r>
      <w:r w:rsidR="00103804" w:rsidRPr="00A20000">
        <w:rPr>
          <w:highlight w:val="yellow"/>
        </w:rPr>
        <w:t>funcionamiento</w:t>
      </w:r>
      <w:r w:rsidRPr="00A20000">
        <w:rPr>
          <w:highlight w:val="yellow"/>
        </w:rPr>
        <w:t xml:space="preserve"> básico de cualquier equipo </w:t>
      </w:r>
      <w:r w:rsidR="0051571A" w:rsidRPr="00A20000">
        <w:rPr>
          <w:highlight w:val="yellow"/>
        </w:rPr>
        <w:t>electro médico</w:t>
      </w:r>
      <w:r w:rsidRPr="00A20000">
        <w:rPr>
          <w:highlight w:val="yellow"/>
        </w:rPr>
        <w:t xml:space="preserve"> y l</w:t>
      </w:r>
      <w:r>
        <w:t xml:space="preserve">os fundamentos </w:t>
      </w:r>
      <w:r w:rsidR="00EF1695">
        <w:t>médicos sobre los que está basado es de vital importanc</w:t>
      </w:r>
      <w:r w:rsidR="00C502AC">
        <w:t>ia</w:t>
      </w:r>
      <w:r w:rsidR="00094140">
        <w:t>, para un correcto uso</w:t>
      </w:r>
      <w:r w:rsidR="00C502AC">
        <w:t>, en e</w:t>
      </w:r>
      <w:r w:rsidR="00CC778A">
        <w:t xml:space="preserve">l </w:t>
      </w:r>
      <w:r w:rsidR="00A53181">
        <w:t>caso de un equipo</w:t>
      </w:r>
      <w:r w:rsidR="00137A81">
        <w:t xml:space="preserve"> de</w:t>
      </w:r>
      <w:r w:rsidR="00A53181">
        <w:t xml:space="preserve"> </w:t>
      </w:r>
      <w:r w:rsidR="00137A81">
        <w:t>electro cirugía</w:t>
      </w:r>
      <w:r w:rsidR="000A5E5D">
        <w:t>, es i</w:t>
      </w:r>
      <w:r w:rsidR="00DA03BF">
        <w:t>mportante que los operarios,</w:t>
      </w:r>
      <w:r w:rsidR="000A5E5D">
        <w:t xml:space="preserve"> diseñadores y técnicos de mantenimiento tengan las nociones básicas del funcion</w:t>
      </w:r>
      <w:r w:rsidR="00D6639A">
        <w:t>amiento de este tipo de equipos, tanto en la parte técnica como en la parte médica, por lo cual este capítulo sirve para dar</w:t>
      </w:r>
      <w:r w:rsidR="00A53181">
        <w:t xml:space="preserve"> </w:t>
      </w:r>
      <w:r w:rsidR="00D6639A">
        <w:t xml:space="preserve">las bases mínimas necesarias para la compresión del funcionamiento y cuidado que se debe tener con </w:t>
      </w:r>
      <w:r w:rsidR="00D6639A" w:rsidRPr="00A20000">
        <w:rPr>
          <w:highlight w:val="yellow"/>
        </w:rPr>
        <w:t>esta c</w:t>
      </w:r>
      <w:r w:rsidR="00D6639A">
        <w:t>lase de equipos.</w:t>
      </w:r>
    </w:p>
    <w:p w:rsidR="00246DB9" w:rsidRDefault="0071106A" w:rsidP="0099113E">
      <w:pPr>
        <w:pStyle w:val="Ttulo2"/>
      </w:pPr>
      <w:bookmarkStart w:id="4" w:name="_Ref507573911"/>
      <w:bookmarkStart w:id="5" w:name="_Ref507573968"/>
      <w:bookmarkStart w:id="6" w:name="_Toc514524526"/>
      <w:r>
        <w:t>La e</w:t>
      </w:r>
      <w:r w:rsidR="00246DB9">
        <w:t>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524527"/>
      <w:r>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w:t>
      </w:r>
      <w:r w:rsidR="00B811EA">
        <w:t>ya frecuencia es a la que opera</w:t>
      </w:r>
      <w:r>
        <w:t xml:space="preserve"> por la red</w:t>
      </w:r>
      <w:r w:rsidR="00A02E5B">
        <w:t xml:space="preserve"> en Colombia</w:t>
      </w:r>
      <w:r w:rsidR="00B811EA">
        <w:t xml:space="preserve"> </w:t>
      </w:r>
      <w:r w:rsidR="002F705D">
        <w:t>(</w:t>
      </w:r>
      <w:r w:rsidR="00B811EA">
        <w:t>60Hz</w:t>
      </w:r>
      <w:r w:rsidR="002F705D">
        <w:t>)</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4244E2" w:rsidRPr="00C40172">
        <w:rPr>
          <w:szCs w:val="24"/>
        </w:rPr>
        <w:t xml:space="preserve">Tabla </w:t>
      </w:r>
      <w:r w:rsidR="004244E2">
        <w:rPr>
          <w:noProof/>
          <w:szCs w:val="24"/>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Pr="00C40172" w:rsidRDefault="00F63585" w:rsidP="00F4295A">
      <w:pPr>
        <w:pStyle w:val="Descripcin"/>
        <w:keepNext/>
        <w:jc w:val="left"/>
        <w:rPr>
          <w:sz w:val="24"/>
          <w:szCs w:val="24"/>
        </w:rPr>
      </w:pPr>
      <w:bookmarkStart w:id="8" w:name="_Ref514348542"/>
      <w:bookmarkStart w:id="9" w:name="_Toc514524638"/>
      <w:r w:rsidRPr="00C40172">
        <w:rPr>
          <w:sz w:val="24"/>
          <w:szCs w:val="24"/>
        </w:rPr>
        <w:t xml:space="preserve">Tabla </w:t>
      </w:r>
      <w:r w:rsidR="0012254C" w:rsidRPr="00C40172">
        <w:rPr>
          <w:sz w:val="24"/>
          <w:szCs w:val="24"/>
        </w:rPr>
        <w:fldChar w:fldCharType="begin"/>
      </w:r>
      <w:r w:rsidR="0012254C" w:rsidRPr="00C40172">
        <w:rPr>
          <w:sz w:val="24"/>
          <w:szCs w:val="24"/>
        </w:rPr>
        <w:instrText xml:space="preserve"> SEQ Tabla \* ARABIC </w:instrText>
      </w:r>
      <w:r w:rsidR="0012254C" w:rsidRPr="00C40172">
        <w:rPr>
          <w:sz w:val="24"/>
          <w:szCs w:val="24"/>
        </w:rPr>
        <w:fldChar w:fldCharType="separate"/>
      </w:r>
      <w:r w:rsidR="004244E2">
        <w:rPr>
          <w:noProof/>
          <w:sz w:val="24"/>
          <w:szCs w:val="24"/>
        </w:rPr>
        <w:t>1</w:t>
      </w:r>
      <w:r w:rsidR="0012254C" w:rsidRPr="00C40172">
        <w:rPr>
          <w:noProof/>
          <w:sz w:val="24"/>
          <w:szCs w:val="24"/>
        </w:rPr>
        <w:fldChar w:fldCharType="end"/>
      </w:r>
      <w:bookmarkEnd w:id="8"/>
      <w:r w:rsidRPr="00C40172">
        <w:rPr>
          <w:sz w:val="24"/>
          <w:szCs w:val="24"/>
        </w:rPr>
        <w:t>. Efectos de la Corriente de 60 Hz sobre el Cuerpo Humano.</w:t>
      </w:r>
      <w:bookmarkEnd w:id="9"/>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w:t>
            </w:r>
            <w:proofErr w:type="spellStart"/>
            <w:r w:rsidRPr="00AC24CF">
              <w:rPr>
                <w:rFonts w:ascii="Calibri" w:eastAsia="Times New Roman" w:hAnsi="Calibri" w:cs="Calibri"/>
                <w:b/>
                <w:bCs/>
                <w:color w:val="FFFFFF"/>
                <w:sz w:val="22"/>
                <w:lang w:val="es-419" w:eastAsia="es-419"/>
              </w:rPr>
              <w:t>mA</w:t>
            </w:r>
            <w:proofErr w:type="spellEnd"/>
            <w:r w:rsidRPr="00AC24CF">
              <w:rPr>
                <w:rFonts w:ascii="Calibri" w:eastAsia="Times New Roman" w:hAnsi="Calibri" w:cs="Calibri"/>
                <w:b/>
                <w:bCs/>
                <w:color w:val="FFFFFF"/>
                <w:sz w:val="22"/>
                <w:lang w:val="es-419" w:eastAsia="es-419"/>
              </w:rPr>
              <w:t>)*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AB5BA7">
            <w:pPr>
              <w:keepNext/>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AE7130" w:rsidRPr="009C4F2A" w:rsidRDefault="00AB5BA7" w:rsidP="009C4F2A">
      <w:pPr>
        <w:pStyle w:val="Descripcin"/>
        <w:ind w:firstLine="0"/>
        <w:rPr>
          <w:sz w:val="24"/>
          <w:szCs w:val="24"/>
        </w:rPr>
      </w:pPr>
      <w:r w:rsidRPr="00C40172">
        <w:rPr>
          <w:sz w:val="24"/>
          <w:szCs w:val="24"/>
        </w:rPr>
        <w:t>Fuente:</w:t>
      </w:r>
      <w:r w:rsidR="002B1068">
        <w:rPr>
          <w:sz w:val="24"/>
          <w:szCs w:val="24"/>
        </w:rPr>
        <w:t xml:space="preserve"> </w:t>
      </w:r>
      <w:r w:rsidR="00892442" w:rsidRPr="003D19C6">
        <w:rPr>
          <w:sz w:val="24"/>
          <w:szCs w:val="24"/>
          <w:highlight w:val="yellow"/>
        </w:rPr>
        <w:t>Autores</w:t>
      </w:r>
    </w:p>
    <w:p w:rsidR="00E87FB1" w:rsidRDefault="00841C3F" w:rsidP="00A84C38">
      <w:r>
        <w:t>Son tres</w:t>
      </w:r>
      <w:r w:rsidR="00E87FB1" w:rsidRPr="00E87FB1">
        <w:t xml:space="preserve">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4244E2" w:rsidRPr="00EA548A">
        <w:rPr>
          <w:szCs w:val="24"/>
        </w:rPr>
        <w:t xml:space="preserve">Figura </w:t>
      </w:r>
      <w:r w:rsidR="004244E2">
        <w:rPr>
          <w:noProof/>
          <w:szCs w:val="24"/>
        </w:rPr>
        <w:t>1</w:t>
      </w:r>
      <w:r w:rsidR="004858FF">
        <w:fldChar w:fldCharType="end"/>
      </w:r>
      <w:r w:rsidR="00E87FB1" w:rsidRPr="00E87FB1">
        <w:t>).</w:t>
      </w:r>
    </w:p>
    <w:p w:rsidR="00536EB3" w:rsidRPr="00EA548A" w:rsidRDefault="00536EB3" w:rsidP="0077318B">
      <w:pPr>
        <w:pStyle w:val="Descripcin"/>
        <w:keepNext/>
        <w:jc w:val="left"/>
        <w:rPr>
          <w:sz w:val="24"/>
          <w:szCs w:val="24"/>
        </w:rPr>
      </w:pPr>
      <w:bookmarkStart w:id="10" w:name="_Ref514403934"/>
      <w:bookmarkStart w:id="11" w:name="_Toc514524560"/>
      <w:r w:rsidRPr="00EA548A">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w:t>
      </w:r>
      <w:r w:rsidR="00816E5A">
        <w:rPr>
          <w:sz w:val="24"/>
          <w:szCs w:val="24"/>
        </w:rPr>
        <w:fldChar w:fldCharType="end"/>
      </w:r>
      <w:bookmarkEnd w:id="10"/>
      <w:r w:rsidRPr="00EA548A">
        <w:rPr>
          <w:sz w:val="24"/>
          <w:szCs w:val="24"/>
        </w:rPr>
        <w:t xml:space="preserve">. </w:t>
      </w:r>
      <w:r w:rsidR="00262B93" w:rsidRPr="00A409F7">
        <w:rPr>
          <w:sz w:val="24"/>
          <w:szCs w:val="24"/>
        </w:rPr>
        <w:t>Interacción</w:t>
      </w:r>
      <w:r w:rsidRPr="00A409F7">
        <w:rPr>
          <w:sz w:val="24"/>
          <w:szCs w:val="24"/>
        </w:rPr>
        <w:t xml:space="preserve"> entre frecuencia de la corriente alterna y el efecto estimulante sobre las células</w:t>
      </w:r>
      <w:r w:rsidR="00A409F7" w:rsidRPr="00A409F7">
        <w:rPr>
          <w:sz w:val="24"/>
          <w:szCs w:val="24"/>
        </w:rPr>
        <w:t>.</w:t>
      </w:r>
      <w:bookmarkEnd w:id="11"/>
    </w:p>
    <w:p w:rsidR="0077318B" w:rsidRDefault="00536EB3" w:rsidP="0077318B">
      <w:pPr>
        <w:keepNext/>
        <w:jc w:val="center"/>
      </w:pPr>
      <w:r>
        <w:rPr>
          <w:noProof/>
          <w:lang w:eastAsia="es-CO"/>
        </w:rPr>
        <w:drawing>
          <wp:inline distT="0" distB="0" distL="0" distR="0" wp14:anchorId="5455FC9C" wp14:editId="01C8D19B">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536EB3" w:rsidRPr="00EA548A" w:rsidRDefault="0077318B" w:rsidP="0077318B">
      <w:pPr>
        <w:pStyle w:val="Descripcin"/>
        <w:jc w:val="left"/>
        <w:rPr>
          <w:sz w:val="24"/>
          <w:szCs w:val="24"/>
        </w:rPr>
      </w:pPr>
      <w:proofErr w:type="spellStart"/>
      <w:proofErr w:type="gramStart"/>
      <w:r w:rsidRPr="00EA548A">
        <w:rPr>
          <w:sz w:val="24"/>
          <w:szCs w:val="24"/>
        </w:rPr>
        <w:t>Fuente:</w:t>
      </w:r>
      <w:r w:rsidR="001F462D" w:rsidRPr="001F462D">
        <w:rPr>
          <w:sz w:val="24"/>
          <w:szCs w:val="24"/>
          <w:highlight w:val="yellow"/>
        </w:rPr>
        <w:t>Pendiente</w:t>
      </w:r>
      <w:proofErr w:type="spellEnd"/>
      <w:proofErr w:type="gramEnd"/>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2" w:name="_Toc514524528"/>
      <w:r w:rsidRPr="00606440">
        <w:t>Bioimpedancia</w:t>
      </w:r>
      <w:bookmarkEnd w:id="12"/>
      <w:r w:rsidRPr="00606440">
        <w:t xml:space="preserve"> </w:t>
      </w:r>
    </w:p>
    <w:p w:rsidR="00494CBB" w:rsidRDefault="00EE16B1" w:rsidP="00494CBB">
      <w:r w:rsidRPr="00EE16B1">
        <w:t xml:space="preserve">La impedancia es la relación entre tensión y corriente, que por definición es la oposición al flujo de corriente sobre un elemento. </w:t>
      </w:r>
      <w:r w:rsidR="00494CBB">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w:t>
      </w:r>
      <w:proofErr w:type="spellStart"/>
      <w:r w:rsidR="00494CBB">
        <w:t>intra</w:t>
      </w:r>
      <w:proofErr w:type="spellEnd"/>
      <w:r w:rsidR="00494CBB">
        <w:t xml:space="preserve"> y extracelular. El último punto a considerar serán los efectos de doble capa que surgen al tratar con agrupaciones de elementos celulares como es el caso de los tejidos </w:t>
      </w:r>
      <w:r w:rsidR="00903A38">
        <w:t>biológicos. (</w:t>
      </w:r>
      <w:r w:rsidR="00494CBB">
        <w:t xml:space="preserve">j. Oscar Casas </w:t>
      </w:r>
      <w:proofErr w:type="spellStart"/>
      <w:r w:rsidR="00494CBB">
        <w:t>Piedrafita</w:t>
      </w:r>
      <w:proofErr w:type="spellEnd"/>
      <w:r w:rsidR="00494CBB">
        <w:t>, 1998)</w:t>
      </w:r>
    </w:p>
    <w:p w:rsidR="0026204E" w:rsidRDefault="00494CBB" w:rsidP="00494CBB">
      <w:r>
        <w:lastRenderedPageBreak/>
        <w:t xml:space="preserve">Una alternativa a la caracterización matemática de los tejidos es la utilización de modelos </w:t>
      </w:r>
      <w:proofErr w:type="spellStart"/>
      <w:r>
        <w:t>circuitales</w:t>
      </w:r>
      <w:proofErr w:type="spellEnd"/>
      <w:r w:rsidR="00BF0113">
        <w:t xml:space="preserve"> </w:t>
      </w:r>
      <w:r w:rsidR="00BF0113">
        <w:fldChar w:fldCharType="begin"/>
      </w:r>
      <w:r w:rsidR="00BF0113">
        <w:instrText xml:space="preserve"> REF _Ref514348909 \h </w:instrText>
      </w:r>
      <w:r w:rsidR="00BF0113">
        <w:fldChar w:fldCharType="separate"/>
      </w:r>
      <w:r w:rsidR="004244E2" w:rsidRPr="001D48D4">
        <w:rPr>
          <w:szCs w:val="24"/>
        </w:rPr>
        <w:t xml:space="preserve">Figura </w:t>
      </w:r>
      <w:r w:rsidR="004244E2">
        <w:rPr>
          <w:noProof/>
          <w:szCs w:val="24"/>
        </w:rPr>
        <w:t>2</w:t>
      </w:r>
      <w:r w:rsidR="00BF0113">
        <w:fldChar w:fldCharType="end"/>
      </w:r>
      <w:r>
        <w:t xml:space="preserve">. La idea de su uso es obtener una representación clara de los procesos fisiológicos medidos mediante </w:t>
      </w:r>
      <w:proofErr w:type="spellStart"/>
      <w:r>
        <w:t>bioimpedancias</w:t>
      </w:r>
      <w:proofErr w:type="spellEnd"/>
      <w:r>
        <w:t>,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Pr="001D48D4" w:rsidRDefault="00494CBB" w:rsidP="004A5375">
      <w:pPr>
        <w:pStyle w:val="Descripcin"/>
        <w:keepNext/>
        <w:jc w:val="left"/>
        <w:rPr>
          <w:sz w:val="24"/>
          <w:szCs w:val="24"/>
        </w:rPr>
      </w:pPr>
      <w:bookmarkStart w:id="13" w:name="_Ref514348909"/>
      <w:bookmarkStart w:id="14" w:name="_Toc514524561"/>
      <w:r w:rsidRPr="001D48D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w:t>
      </w:r>
      <w:r w:rsidR="00816E5A">
        <w:rPr>
          <w:sz w:val="24"/>
          <w:szCs w:val="24"/>
        </w:rPr>
        <w:fldChar w:fldCharType="end"/>
      </w:r>
      <w:bookmarkEnd w:id="13"/>
      <w:r w:rsidRPr="001D48D4">
        <w:rPr>
          <w:sz w:val="24"/>
          <w:szCs w:val="24"/>
        </w:rPr>
        <w:t>. Modelo del sistema fisiológico unicelular</w:t>
      </w:r>
      <w:r w:rsidR="00EA2D88">
        <w:rPr>
          <w:sz w:val="24"/>
          <w:szCs w:val="24"/>
        </w:rPr>
        <w:t>.</w:t>
      </w:r>
      <w:bookmarkEnd w:id="14"/>
    </w:p>
    <w:p w:rsidR="00DE2EA2" w:rsidRDefault="00494CBB" w:rsidP="00DE2EA2">
      <w:pPr>
        <w:keepNext/>
        <w:jc w:val="center"/>
      </w:pPr>
      <w:r>
        <w:rPr>
          <w:noProof/>
          <w:lang w:eastAsia="es-CO"/>
        </w:rPr>
        <w:drawing>
          <wp:inline distT="0" distB="0" distL="0" distR="0" wp14:anchorId="101DCE20" wp14:editId="6279588C">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494CBB" w:rsidRPr="001D48D4" w:rsidRDefault="00DE2EA2" w:rsidP="004A5375">
      <w:pPr>
        <w:pStyle w:val="Descripcin"/>
        <w:jc w:val="left"/>
        <w:rPr>
          <w:sz w:val="24"/>
          <w:szCs w:val="24"/>
        </w:rPr>
      </w:pPr>
      <w:proofErr w:type="spellStart"/>
      <w:proofErr w:type="gramStart"/>
      <w:r w:rsidRPr="001D48D4">
        <w:rPr>
          <w:sz w:val="24"/>
          <w:szCs w:val="24"/>
        </w:rPr>
        <w:t>Fuente:</w:t>
      </w:r>
      <w:r w:rsidR="00C61912" w:rsidRPr="00C61912">
        <w:rPr>
          <w:sz w:val="24"/>
          <w:szCs w:val="24"/>
          <w:highlight w:val="yellow"/>
        </w:rPr>
        <w:t>pendieten</w:t>
      </w:r>
      <w:proofErr w:type="spellEnd"/>
      <w:proofErr w:type="gramEnd"/>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w:t>
      </w:r>
      <w:proofErr w:type="spellStart"/>
      <w:r w:rsidRPr="00F62616">
        <w:t>Ri</w:t>
      </w:r>
      <w:proofErr w:type="spellEnd"/>
      <w:r w:rsidRPr="00F62616">
        <w:t>), medio extracelular (Re), membrana (</w:t>
      </w:r>
      <w:proofErr w:type="spellStart"/>
      <w:r w:rsidRPr="00F62616">
        <w:t>Rm</w:t>
      </w:r>
      <w:proofErr w:type="spellEnd"/>
      <w:r w:rsidRPr="00F62616">
        <w:t>) y la capacitancia de la membrana (Cm).</w:t>
      </w:r>
    </w:p>
    <w:p w:rsidR="0026204E" w:rsidRPr="00F71179" w:rsidRDefault="0026204E" w:rsidP="00BD7ABC"/>
    <w:p w:rsidR="00246DB9" w:rsidRDefault="00246DB9" w:rsidP="00F71179">
      <w:pPr>
        <w:pStyle w:val="Ttulo2"/>
      </w:pPr>
      <w:bookmarkStart w:id="15" w:name="_Toc514524529"/>
      <w:r>
        <w:t xml:space="preserve">El </w:t>
      </w:r>
      <w:proofErr w:type="spellStart"/>
      <w:r>
        <w:t>Electrobisturí</w:t>
      </w:r>
      <w:bookmarkEnd w:id="15"/>
      <w:proofErr w:type="spellEnd"/>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4244E2">
        <w:t>La electrocirugía</w:t>
      </w:r>
      <w:r w:rsidR="0060588D">
        <w:fldChar w:fldCharType="end"/>
      </w:r>
      <w:r w:rsidR="0060588D">
        <w:t>”</w:t>
      </w:r>
      <w:r w:rsidR="00845AB0">
        <w:t xml:space="preserve">, en este caso, el papel lo cumple el </w:t>
      </w:r>
      <w:proofErr w:type="spellStart"/>
      <w:r w:rsidR="00845AB0">
        <w:t>electrobisturí</w:t>
      </w:r>
      <w:proofErr w:type="spellEnd"/>
      <w:r w:rsidR="00845AB0">
        <w:t>.</w:t>
      </w:r>
    </w:p>
    <w:p w:rsidR="0030053D" w:rsidRDefault="008221B2" w:rsidP="00F71179">
      <w:r>
        <w:lastRenderedPageBreak/>
        <w:t>Dicho equipo utiliza</w:t>
      </w:r>
      <w:r w:rsidR="0030053D">
        <w:t xml:space="preserve"> elementos llamados electrodos, los cuales son los terminales de contacto entre un circuito y </w:t>
      </w:r>
      <w:r w:rsidR="00C45355">
        <w:t xml:space="preserve">un </w:t>
      </w:r>
      <w:r w:rsidR="0030053D">
        <w:t xml:space="preserve">cuerpo </w:t>
      </w:r>
      <w:r w:rsidR="0039008C">
        <w:t xml:space="preserve">conductor </w:t>
      </w:r>
      <w:r w:rsidR="0030053D">
        <w:t xml:space="preserve">no </w:t>
      </w:r>
      <w:r w:rsidR="00F732F6">
        <w:t>metálico, en este caso un ente biológico</w:t>
      </w:r>
      <w:r w:rsidR="00D67CB2">
        <w:t>.</w:t>
      </w:r>
      <w:r w:rsidR="0030053D">
        <w:t xml:space="preserve"> </w:t>
      </w:r>
      <w:r w:rsidR="00D67CB2">
        <w:t>Los electrodos se emplean e</w:t>
      </w:r>
      <w:r w:rsidR="00C45355">
        <w:t>n</w:t>
      </w:r>
      <w:r w:rsidR="0005191F">
        <w:t xml:space="preserve"> diversos ámbitos</w:t>
      </w:r>
      <w:r w:rsidR="005216B4">
        <w:t>,</w:t>
      </w:r>
      <w:r w:rsidR="00D67CB2">
        <w:t xml:space="preserve"> por ejemplo, la </w:t>
      </w:r>
      <w:r w:rsidR="0030053D">
        <w:t xml:space="preserve">adquisición de señales </w:t>
      </w:r>
      <w:r w:rsidR="00C45355">
        <w:t>(como lo</w:t>
      </w:r>
      <w:r w:rsidR="00D67CB2">
        <w:t xml:space="preserve">s empleados en electrocardiografía) </w:t>
      </w:r>
      <w:r w:rsidR="0030053D">
        <w:t>o para su aplicación</w:t>
      </w:r>
      <w:r w:rsidR="00D67CB2">
        <w:t xml:space="preserve"> (como el uso en los procedimientos quirúrgicos)</w:t>
      </w:r>
      <w:r w:rsidR="0030053D">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w:t>
      </w:r>
      <w:r w:rsidR="00481E57">
        <w:t>b</w:t>
      </w:r>
      <w:r>
        <w:t>ipolar</w:t>
      </w:r>
      <w:r w:rsidR="00480579">
        <w:t xml:space="preserve"> (ver </w:t>
      </w:r>
      <w:r w:rsidR="00F0154C">
        <w:fldChar w:fldCharType="begin"/>
      </w:r>
      <w:r w:rsidR="00F0154C">
        <w:instrText xml:space="preserve"> REF _Ref514274515 \h </w:instrText>
      </w:r>
      <w:r w:rsidR="00F0154C">
        <w:fldChar w:fldCharType="separate"/>
      </w:r>
      <w:r w:rsidR="004244E2" w:rsidRPr="00782FCD">
        <w:rPr>
          <w:szCs w:val="24"/>
        </w:rPr>
        <w:t xml:space="preserve">Figura </w:t>
      </w:r>
      <w:r w:rsidR="004244E2">
        <w:rPr>
          <w:noProof/>
          <w:szCs w:val="24"/>
        </w:rPr>
        <w:t>3</w:t>
      </w:r>
      <w:r w:rsidR="00F0154C">
        <w:fldChar w:fldCharType="end"/>
      </w:r>
      <w:r w:rsidR="00E95FA5">
        <w:t>.b</w:t>
      </w:r>
      <w:r w:rsidR="00480579">
        <w:t>)</w:t>
      </w:r>
      <w:r w:rsidR="00EA44BA">
        <w:t>,</w:t>
      </w:r>
      <w:r w:rsidR="005A2B82">
        <w:t xml:space="preserve"> se caracteriza por tener ambos electrodos sobre el lápiz del </w:t>
      </w:r>
      <w:proofErr w:type="spellStart"/>
      <w:r w:rsidR="005A2B82">
        <w:t>electrobisturí</w:t>
      </w:r>
      <w:proofErr w:type="spellEnd"/>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en particular, para </w:t>
      </w:r>
      <w:r w:rsidR="00127A94">
        <w:t>detener sangrados profusos.</w:t>
      </w:r>
    </w:p>
    <w:p w:rsidR="00480579" w:rsidRPr="00782FCD" w:rsidRDefault="00480579" w:rsidP="007920EE">
      <w:pPr>
        <w:pStyle w:val="Descripcin"/>
        <w:keepNext/>
        <w:jc w:val="left"/>
        <w:rPr>
          <w:sz w:val="24"/>
          <w:szCs w:val="24"/>
        </w:rPr>
      </w:pPr>
      <w:bookmarkStart w:id="16" w:name="_Ref514274515"/>
      <w:bookmarkStart w:id="17" w:name="_Toc514524562"/>
      <w:r w:rsidRPr="00782FC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w:t>
      </w:r>
      <w:r w:rsidR="00816E5A">
        <w:rPr>
          <w:sz w:val="24"/>
          <w:szCs w:val="24"/>
        </w:rPr>
        <w:fldChar w:fldCharType="end"/>
      </w:r>
      <w:bookmarkEnd w:id="16"/>
      <w:r w:rsidR="00B55672" w:rsidRPr="00782FCD">
        <w:rPr>
          <w:sz w:val="24"/>
          <w:szCs w:val="24"/>
        </w:rPr>
        <w:t>.</w:t>
      </w:r>
      <w:r w:rsidR="008E53E8" w:rsidRPr="00782FCD">
        <w:rPr>
          <w:sz w:val="24"/>
          <w:szCs w:val="24"/>
        </w:rPr>
        <w:t xml:space="preserve"> Representación</w:t>
      </w:r>
      <w:r w:rsidR="00BD7680" w:rsidRPr="00782FCD">
        <w:rPr>
          <w:sz w:val="24"/>
          <w:szCs w:val="24"/>
        </w:rPr>
        <w:t xml:space="preserve"> de técnica a) </w:t>
      </w:r>
      <w:proofErr w:type="spellStart"/>
      <w:r w:rsidR="00BD7680" w:rsidRPr="00782FCD">
        <w:rPr>
          <w:sz w:val="24"/>
          <w:szCs w:val="24"/>
        </w:rPr>
        <w:t>monopolar</w:t>
      </w:r>
      <w:proofErr w:type="spellEnd"/>
      <w:r w:rsidR="00BD7680" w:rsidRPr="00782FCD">
        <w:rPr>
          <w:sz w:val="24"/>
          <w:szCs w:val="24"/>
        </w:rPr>
        <w:t xml:space="preserve"> y b) bipolar</w:t>
      </w:r>
      <w:bookmarkEnd w:id="17"/>
    </w:p>
    <w:p w:rsidR="006016E0" w:rsidRDefault="00480579" w:rsidP="006016E0">
      <w:pPr>
        <w:keepNext/>
      </w:pPr>
      <w:r>
        <w:rPr>
          <w:noProof/>
          <w:lang w:eastAsia="es-CO"/>
        </w:rPr>
        <w:drawing>
          <wp:inline distT="0" distB="0" distL="0" distR="0" wp14:anchorId="6446E92B" wp14:editId="0F6C0F8F">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p>
    <w:p w:rsidR="007D7EBA" w:rsidRPr="002C434B" w:rsidRDefault="006016E0" w:rsidP="007920EE">
      <w:pPr>
        <w:pStyle w:val="Descripcin"/>
        <w:jc w:val="left"/>
        <w:rPr>
          <w:sz w:val="24"/>
          <w:szCs w:val="24"/>
        </w:rPr>
      </w:pPr>
      <w:r w:rsidRPr="002C434B">
        <w:rPr>
          <w:sz w:val="24"/>
          <w:szCs w:val="24"/>
        </w:rPr>
        <w:t>Fuente: Pendiente</w:t>
      </w:r>
    </w:p>
    <w:p w:rsidR="00820840" w:rsidRDefault="00B02D9A" w:rsidP="00E4273E">
      <w:r>
        <w:t xml:space="preserve">El segundo tipo se conoce como </w:t>
      </w:r>
      <w:proofErr w:type="spellStart"/>
      <w:r>
        <w:t>Monopolar</w:t>
      </w:r>
      <w:proofErr w:type="spellEnd"/>
      <w:r w:rsidR="00F0154C">
        <w:t xml:space="preserve"> (ver </w:t>
      </w:r>
      <w:r w:rsidR="00F0154C">
        <w:fldChar w:fldCharType="begin"/>
      </w:r>
      <w:r w:rsidR="00F0154C">
        <w:instrText xml:space="preserve"> REF _Ref514274515 \h </w:instrText>
      </w:r>
      <w:r w:rsidR="00F0154C">
        <w:fldChar w:fldCharType="separate"/>
      </w:r>
      <w:r w:rsidR="004244E2" w:rsidRPr="00782FCD">
        <w:rPr>
          <w:szCs w:val="24"/>
        </w:rPr>
        <w:t xml:space="preserve">Figura </w:t>
      </w:r>
      <w:r w:rsidR="004244E2">
        <w:rPr>
          <w:noProof/>
          <w:szCs w:val="24"/>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w:t>
      </w:r>
      <w:r w:rsidR="00732D8F">
        <w:lastRenderedPageBreak/>
        <w:t xml:space="preserve">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 xml:space="preserve">Este tipo de </w:t>
      </w:r>
      <w:proofErr w:type="spellStart"/>
      <w:r>
        <w:t>electrobisturí</w:t>
      </w:r>
      <w:proofErr w:type="spellEnd"/>
      <w:r>
        <w:t>,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8" w:name="_Toc514524530"/>
      <w:r w:rsidRPr="00A65E3B">
        <w:t xml:space="preserve">Funcionamiento Básico de un </w:t>
      </w:r>
      <w:proofErr w:type="spellStart"/>
      <w:r w:rsidRPr="00A65E3B">
        <w:t>Electrobisturí</w:t>
      </w:r>
      <w:bookmarkEnd w:id="18"/>
      <w:proofErr w:type="spellEnd"/>
    </w:p>
    <w:p w:rsidR="00A65E3B" w:rsidRDefault="009421CC" w:rsidP="00EF69B1">
      <w:r>
        <w:t>E</w:t>
      </w:r>
      <w:r w:rsidR="00A65E3B" w:rsidRPr="00A65E3B">
        <w:t xml:space="preserve">l </w:t>
      </w:r>
      <w:proofErr w:type="spellStart"/>
      <w:r w:rsidR="00A65E3B" w:rsidRPr="00A65E3B">
        <w:t>electrobisturí</w:t>
      </w:r>
      <w:proofErr w:type="spellEnd"/>
      <w:r w:rsidR="00A65E3B" w:rsidRPr="00A65E3B">
        <w:t xml:space="preserve"> usa señales en e</w:t>
      </w:r>
      <w:r w:rsidR="001F68CA">
        <w:t>l rango de las radiofrecuencias</w:t>
      </w:r>
      <w:r w:rsidR="00A65E3B" w:rsidRPr="00A65E3B">
        <w:t xml:space="preserve">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9" w:name="_Toc514524531"/>
      <w:r>
        <w:t>Modos de Trabajo</w:t>
      </w:r>
      <w:bookmarkEnd w:id="19"/>
    </w:p>
    <w:p w:rsidR="00BC0DB1" w:rsidRDefault="00BC0DB1" w:rsidP="00BC0DB1">
      <w:r>
        <w:t xml:space="preserve">El </w:t>
      </w:r>
      <w:proofErr w:type="spellStart"/>
      <w:r>
        <w:t>electrobisturí</w:t>
      </w:r>
      <w:proofErr w:type="spellEnd"/>
      <w:r>
        <w:t xml:space="preserve"> posee dos modos de trabajo básicos, el corte y la coagulación. Cada uno está basado en propiedades físicas distintas, que modifican la composición del tejido de modo diferente, y que resu</w:t>
      </w:r>
      <w:r w:rsidR="00855FAB">
        <w:t xml:space="preserve">ltan en efectos médicos </w:t>
      </w:r>
      <w:r w:rsidR="000A12F7">
        <w:t>distintos</w:t>
      </w:r>
      <w:r>
        <w:t xml:space="preserve">.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4244E2" w:rsidRPr="00BD7166">
        <w:rPr>
          <w:szCs w:val="24"/>
        </w:rPr>
        <w:t xml:space="preserve">Figura </w:t>
      </w:r>
      <w:r w:rsidR="004244E2">
        <w:rPr>
          <w:noProof/>
          <w:szCs w:val="24"/>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590600">
      <w:pPr>
        <w:pStyle w:val="Descripcin"/>
        <w:keepNext/>
        <w:jc w:val="left"/>
      </w:pPr>
      <w:bookmarkStart w:id="20" w:name="_Ref514349334"/>
      <w:bookmarkStart w:id="21" w:name="_Toc514524563"/>
      <w:r w:rsidRPr="00BD716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w:t>
      </w:r>
      <w:r w:rsidR="00816E5A">
        <w:rPr>
          <w:sz w:val="24"/>
          <w:szCs w:val="24"/>
        </w:rPr>
        <w:fldChar w:fldCharType="end"/>
      </w:r>
      <w:bookmarkEnd w:id="20"/>
      <w:r w:rsidRPr="00BD7166">
        <w:rPr>
          <w:sz w:val="24"/>
          <w:szCs w:val="24"/>
        </w:rPr>
        <w:t xml:space="preserve">. </w:t>
      </w:r>
      <w:r w:rsidR="004D7C72" w:rsidRPr="00BD7166">
        <w:rPr>
          <w:sz w:val="24"/>
          <w:szCs w:val="24"/>
        </w:rPr>
        <w:t>Efectos de diferentes cortes sobre tejido</w:t>
      </w:r>
      <w:r w:rsidR="004D7C72">
        <w:t>.</w:t>
      </w:r>
      <w:bookmarkEnd w:id="21"/>
    </w:p>
    <w:p w:rsidR="00BD7166" w:rsidRDefault="00833EC2" w:rsidP="00BD7166">
      <w:pPr>
        <w:keepNext/>
        <w:jc w:val="center"/>
      </w:pPr>
      <w:r>
        <w:rPr>
          <w:noProof/>
          <w:lang w:eastAsia="es-CO"/>
        </w:rPr>
        <w:drawing>
          <wp:inline distT="0" distB="0" distL="0" distR="0" wp14:anchorId="3F9D9ADF" wp14:editId="1C4B2026">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833EC2" w:rsidRPr="00BD7166" w:rsidRDefault="00BD7166" w:rsidP="00590600">
      <w:pPr>
        <w:pStyle w:val="Descripcin"/>
        <w:jc w:val="left"/>
        <w:rPr>
          <w:sz w:val="24"/>
          <w:szCs w:val="24"/>
        </w:rPr>
      </w:pPr>
      <w:r w:rsidRPr="00BD7166">
        <w:rPr>
          <w:sz w:val="24"/>
          <w:szCs w:val="24"/>
        </w:rPr>
        <w:t xml:space="preserve">Fuente: </w:t>
      </w:r>
      <w:r w:rsidRPr="00BD7166">
        <w:rPr>
          <w:sz w:val="24"/>
          <w:szCs w:val="24"/>
          <w:highlight w:val="yellow"/>
        </w:rPr>
        <w:t>Pendiente</w:t>
      </w:r>
    </w:p>
    <w:p w:rsidR="00BC0DB1" w:rsidRPr="00BC0DB1" w:rsidRDefault="005B51B0" w:rsidP="00BC0DB1">
      <w:r>
        <w:t>L</w:t>
      </w:r>
      <w:r w:rsidR="00BC0DB1">
        <w:t xml:space="preserve">a </w:t>
      </w:r>
      <w:r w:rsidR="00DD1D4D">
        <w:t>coagulación</w:t>
      </w:r>
      <w:r w:rsidR="00BC0DB1">
        <w:t xml:space="preserve">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C01DF" w:rsidP="000F31D3">
      <w:pPr>
        <w:pStyle w:val="Ttulo4"/>
      </w:pPr>
      <w:r>
        <w:t>Tipos de ondas e</w:t>
      </w:r>
      <w:r w:rsidR="00BD0EA4" w:rsidRPr="00BD0EA4">
        <w:t>lectro</w:t>
      </w:r>
      <w:r w:rsidR="00FB7889">
        <w:t xml:space="preserve"> </w:t>
      </w:r>
      <w:r w:rsidR="00BD0EA4" w:rsidRPr="00BD0EA4">
        <w:t>quirúrgica</w:t>
      </w:r>
      <w:r w:rsidR="00B67A98">
        <w:t>s</w:t>
      </w:r>
    </w:p>
    <w:p w:rsidR="00BD0EA4" w:rsidRDefault="00BD0EA4" w:rsidP="00BD0EA4">
      <w:pPr>
        <w:pStyle w:val="Textoindependiente"/>
      </w:pPr>
      <w:r w:rsidRPr="00BD0EA4">
        <w:t>Debido a que depend</w:t>
      </w:r>
      <w:r w:rsidR="003F2DD0">
        <w:t>iendo del efecto deseado la señal</w:t>
      </w:r>
      <w:r w:rsidR="00B967FF">
        <w:t xml:space="preserve"> eléctrica</w:t>
      </w:r>
      <w:r w:rsidR="007714D9">
        <w:t xml:space="preserve"> aplicada varí</w:t>
      </w:r>
      <w:r w:rsidRPr="00BD0EA4">
        <w:t>a</w:t>
      </w:r>
      <w:r w:rsidR="00AC7EF6">
        <w:t>. L</w:t>
      </w:r>
      <w:r w:rsidRPr="00BD0EA4">
        <w:t xml:space="preserve">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4244E2" w:rsidRPr="00501EF6">
        <w:rPr>
          <w:szCs w:val="24"/>
        </w:rPr>
        <w:t xml:space="preserve">Figura </w:t>
      </w:r>
      <w:r w:rsidR="004244E2">
        <w:rPr>
          <w:noProof/>
          <w:szCs w:val="24"/>
        </w:rPr>
        <w:t>5</w:t>
      </w:r>
      <w:r w:rsidR="00810A55">
        <w:rPr>
          <w:highlight w:val="yellow"/>
        </w:rPr>
        <w:fldChar w:fldCharType="end"/>
      </w:r>
      <w:r w:rsidRPr="00BD0EA4">
        <w:t>. dichas características</w:t>
      </w:r>
      <w:r w:rsidR="00B00CCB">
        <w:t xml:space="preserve"> cambian </w:t>
      </w:r>
      <w:r w:rsidRPr="00BD0EA4">
        <w:t>con el fin de realizar corte o coagulación.</w:t>
      </w:r>
    </w:p>
    <w:p w:rsidR="00577934" w:rsidRPr="00501EF6" w:rsidRDefault="00577934" w:rsidP="00250B97">
      <w:pPr>
        <w:pStyle w:val="Descripcin"/>
        <w:keepNext/>
        <w:jc w:val="left"/>
        <w:rPr>
          <w:sz w:val="24"/>
          <w:szCs w:val="24"/>
        </w:rPr>
      </w:pPr>
      <w:bookmarkStart w:id="22" w:name="_Ref514275679"/>
      <w:bookmarkStart w:id="23" w:name="_Toc514524564"/>
      <w:r w:rsidRPr="00501EF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w:t>
      </w:r>
      <w:r w:rsidR="00816E5A">
        <w:rPr>
          <w:sz w:val="24"/>
          <w:szCs w:val="24"/>
        </w:rPr>
        <w:fldChar w:fldCharType="end"/>
      </w:r>
      <w:bookmarkEnd w:id="22"/>
      <w:r w:rsidRPr="00501EF6">
        <w:rPr>
          <w:sz w:val="24"/>
          <w:szCs w:val="24"/>
        </w:rPr>
        <w:t xml:space="preserve">. </w:t>
      </w:r>
      <w:r w:rsidR="00C82AF0" w:rsidRPr="00501EF6">
        <w:rPr>
          <w:sz w:val="24"/>
          <w:szCs w:val="24"/>
        </w:rPr>
        <w:t xml:space="preserve">Formas de ondas </w:t>
      </w:r>
      <w:r w:rsidR="00FE641F" w:rsidRPr="00501EF6">
        <w:rPr>
          <w:sz w:val="24"/>
          <w:szCs w:val="24"/>
        </w:rPr>
        <w:t>electro quirúrgicas</w:t>
      </w:r>
      <w:r w:rsidR="00C82AF0" w:rsidRPr="00501EF6">
        <w:rPr>
          <w:sz w:val="24"/>
          <w:szCs w:val="24"/>
        </w:rPr>
        <w:t>.</w:t>
      </w:r>
      <w:bookmarkEnd w:id="23"/>
    </w:p>
    <w:p w:rsidR="00501EF6" w:rsidRDefault="00BD3686" w:rsidP="00501EF6">
      <w:pPr>
        <w:pStyle w:val="Textoindependiente"/>
        <w:keepNext/>
        <w:jc w:val="center"/>
      </w:pPr>
      <w:r>
        <w:rPr>
          <w:noProof/>
          <w:lang w:eastAsia="es-CO"/>
        </w:rPr>
        <w:drawing>
          <wp:inline distT="0" distB="0" distL="0" distR="0" wp14:anchorId="091D220E" wp14:editId="3DB03B2B">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BD3686" w:rsidRPr="00501EF6" w:rsidRDefault="00501EF6" w:rsidP="00250B97">
      <w:pPr>
        <w:pStyle w:val="Descripcin"/>
        <w:jc w:val="left"/>
        <w:rPr>
          <w:sz w:val="24"/>
          <w:szCs w:val="24"/>
        </w:rPr>
      </w:pPr>
      <w:r w:rsidRPr="00501EF6">
        <w:rPr>
          <w:sz w:val="24"/>
          <w:szCs w:val="24"/>
        </w:rPr>
        <w:t>Fuente:</w:t>
      </w:r>
      <w:r w:rsidR="000B3F01" w:rsidRPr="000B3F01">
        <w:t xml:space="preserve"> </w:t>
      </w:r>
      <w:r w:rsidR="000B3F01" w:rsidRPr="000B3F01">
        <w:rPr>
          <w:sz w:val="24"/>
          <w:szCs w:val="24"/>
        </w:rPr>
        <w:t>www.me</w:t>
      </w:r>
      <w:r w:rsidR="00DB6317">
        <w:rPr>
          <w:sz w:val="24"/>
          <w:szCs w:val="24"/>
        </w:rPr>
        <w:t>dtronic.com/ES/index.html</w:t>
      </w:r>
      <w:r w:rsidR="000B3F01" w:rsidRPr="000B3F01">
        <w:rPr>
          <w:sz w:val="24"/>
          <w:szCs w:val="24"/>
        </w:rPr>
        <w:t>.</w:t>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w:t>
      </w:r>
      <w:r w:rsidR="00023F22">
        <w:t>,</w:t>
      </w:r>
      <w:r w:rsidR="009A0A2E">
        <w:t xml:space="preserve">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4244E2" w:rsidRPr="004244E2">
        <w:t xml:space="preserve">Figura </w:t>
      </w:r>
      <w:r w:rsidR="004244E2" w:rsidRPr="004244E2">
        <w:rPr>
          <w:noProof/>
        </w:rPr>
        <w:t>5</w:t>
      </w:r>
      <w:r w:rsidR="00430EA0" w:rsidRPr="00430EA0">
        <w:fldChar w:fldCharType="end"/>
      </w:r>
      <w:r w:rsidR="00636649" w:rsidRPr="00430EA0">
        <w:t>)</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8F5C7F">
        <w:t>ro o corte mixto con el fin de</w:t>
      </w:r>
      <w:r w:rsidR="0052537E">
        <w:t xml:space="preserve"> alcanzar la misma potencia.</w:t>
      </w:r>
    </w:p>
    <w:p w:rsidR="00F71179" w:rsidRPr="00F71179" w:rsidRDefault="00F71179" w:rsidP="00F71179"/>
    <w:p w:rsidR="00F71179" w:rsidRDefault="00F71179" w:rsidP="00F71179">
      <w:pPr>
        <w:pStyle w:val="Ttulo3"/>
      </w:pPr>
      <w:bookmarkStart w:id="24" w:name="_Toc514524532"/>
      <w:r>
        <w:lastRenderedPageBreak/>
        <w:t>Aplicaciones</w:t>
      </w:r>
      <w:bookmarkEnd w:id="24"/>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 xml:space="preserve">Un equipo de </w:t>
      </w:r>
      <w:r w:rsidR="00937690" w:rsidRPr="00E96B05">
        <w:t>electrocirugía</w:t>
      </w:r>
      <w:r w:rsidRPr="00E96B05">
        <w:t xml:space="preserve"> debe utilizarse exclusivamente en una sala quirúrgica. A continuación, se hace mención de aplicaciones específicas de las unidades de </w:t>
      </w:r>
      <w:r w:rsidR="003144E0" w:rsidRPr="00E96B05">
        <w:t>electrocirugía</w:t>
      </w:r>
      <w:r w:rsidRPr="00E96B05">
        <w:t>:</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8B55CD" w:rsidP="003B6EA5">
      <w:pPr>
        <w:pStyle w:val="Prrafodelista"/>
        <w:numPr>
          <w:ilvl w:val="0"/>
          <w:numId w:val="19"/>
        </w:numPr>
      </w:pPr>
      <w:r>
        <w:rPr>
          <w:b/>
        </w:rPr>
        <w:t>Tratamientos c</w:t>
      </w:r>
      <w:r w:rsidR="003B6EA5">
        <w:rPr>
          <w:b/>
        </w:rPr>
        <w:t>utáneos:</w:t>
      </w:r>
      <w:r w:rsidR="003B6EA5">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w:t>
      </w:r>
      <w:r w:rsidR="00A50F3D">
        <w:t>el importante en la cirugía oral</w:t>
      </w:r>
      <w:r>
        <w:t xml:space="preserve">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8B55CD" w:rsidP="003B6EA5">
      <w:pPr>
        <w:pStyle w:val="Prrafodelista"/>
        <w:numPr>
          <w:ilvl w:val="0"/>
          <w:numId w:val="19"/>
        </w:numPr>
      </w:pPr>
      <w:r>
        <w:rPr>
          <w:b/>
        </w:rPr>
        <w:lastRenderedPageBreak/>
        <w:t>Cirugía g</w:t>
      </w:r>
      <w:r w:rsidR="003B6EA5">
        <w:rPr>
          <w:b/>
        </w:rPr>
        <w:t>inecológica:</w:t>
      </w:r>
      <w:r w:rsidR="003B6EA5">
        <w:t xml:space="preserve"> Se utiliza con el fin de </w:t>
      </w:r>
      <w:proofErr w:type="spellStart"/>
      <w:r w:rsidR="003B6EA5">
        <w:t>conización</w:t>
      </w:r>
      <w:proofErr w:type="spellEnd"/>
      <w:r w:rsidR="003B6EA5">
        <w:t xml:space="preserve">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034666" w:rsidP="00F1281C">
      <w:pPr>
        <w:pStyle w:val="Ttulo2"/>
      </w:pPr>
      <w:bookmarkStart w:id="25" w:name="_Ref514489161"/>
      <w:bookmarkStart w:id="26" w:name="_Toc514524533"/>
      <w:r>
        <w:t>Seguridad eléctrica de los p</w:t>
      </w:r>
      <w:r w:rsidR="00F71179">
        <w:t xml:space="preserve">rocedimientos </w:t>
      </w:r>
      <w:r>
        <w:t>e</w:t>
      </w:r>
      <w:r w:rsidR="00E07F5C">
        <w:t>lectro quirúrgicos</w:t>
      </w:r>
      <w:bookmarkEnd w:id="25"/>
      <w:bookmarkEnd w:id="26"/>
    </w:p>
    <w:p w:rsidR="0005351B" w:rsidRDefault="00E07F5C" w:rsidP="00E07F5C">
      <w:r>
        <w:t>Los avances tecnológicos han traído consigo el mejoramiento de la calidad de vida humana por medio de los equipos médicos</w:t>
      </w:r>
      <w:r w:rsidR="00B908D8">
        <w:t xml:space="preserve">. </w:t>
      </w:r>
      <w:r w:rsidR="00495BCF">
        <w:t>Además,</w:t>
      </w:r>
      <w:r>
        <w:t xml:space="preserve">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w:t>
      </w:r>
      <w:r w:rsidR="00A9001E">
        <w:t>os recomendados que debe cumplir</w:t>
      </w:r>
      <w:r w:rsidR="00AB6A9F">
        <w:t xml:space="preserve"> un equipo electro</w:t>
      </w:r>
      <w:r>
        <w:t xml:space="preserve"> médico.</w:t>
      </w:r>
      <w:r w:rsidR="0005351B">
        <w:t xml:space="preserve"> </w:t>
      </w:r>
    </w:p>
    <w:p w:rsidR="00E07F5C" w:rsidRDefault="0005351B" w:rsidP="00E07F5C">
      <w:r w:rsidRPr="0005351B">
        <w:rPr>
          <w:highlight w:val="yellow"/>
        </w:rPr>
        <w:t>Agregar causa</w:t>
      </w:r>
    </w:p>
    <w:p w:rsidR="00E07F5C" w:rsidRPr="00E07F5C" w:rsidRDefault="00A847FE" w:rsidP="00E07F5C">
      <w:r>
        <w:t xml:space="preserve">La </w:t>
      </w:r>
      <w:r w:rsidR="00E07F5C">
        <w:t>norm</w:t>
      </w:r>
      <w:r>
        <w:t>a internacional IEC-60601-1</w:t>
      </w:r>
      <w:r w:rsidR="00000CCD">
        <w:t xml:space="preserve"> </w:t>
      </w:r>
      <w:r w:rsidR="00000CCD" w:rsidRPr="00000CCD">
        <w:rPr>
          <w:highlight w:val="yellow"/>
        </w:rPr>
        <w:t xml:space="preserve">referencia IEC-60601 con </w:t>
      </w:r>
      <w:proofErr w:type="spellStart"/>
      <w:r w:rsidR="00000CCD" w:rsidRPr="00000CCD">
        <w:rPr>
          <w:highlight w:val="yellow"/>
        </w:rPr>
        <w:t>Mendeley</w:t>
      </w:r>
      <w:proofErr w:type="spellEnd"/>
      <w:r>
        <w:t>,</w:t>
      </w:r>
      <w:r w:rsidR="00E07F5C">
        <w:t xml:space="preserve"> divide a los equipos médicos en categorías dependiendo de su uso, el contacto necesario con el paciente, y el efecto causado sobre e</w:t>
      </w:r>
      <w:r w:rsidR="00900575">
        <w:t>ste</w:t>
      </w:r>
      <w:r w:rsidR="00E07F5C">
        <w:t xml:space="preserve">, para poder evaluar su desempeño y discernir si su uso es apto o no para el cuidado de la salud. Más adelante se revisará un poco más a fondo, en contexto, dicha normatividad, aplicándola específicamente a la unidad </w:t>
      </w:r>
      <w:r w:rsidR="00F04F16">
        <w:t>electro quirúrgica</w:t>
      </w:r>
      <w:r w:rsidR="008A584E">
        <w:t>.</w:t>
      </w:r>
      <w:r w:rsidR="00C95795">
        <w:t xml:space="preserve"> </w:t>
      </w:r>
    </w:p>
    <w:p w:rsidR="00FA7A96" w:rsidRDefault="00C37EC2" w:rsidP="00FA7A96">
      <w:pPr>
        <w:pStyle w:val="Ttulo3"/>
      </w:pPr>
      <w:bookmarkStart w:id="27" w:name="_Toc514524534"/>
      <w:r>
        <w:lastRenderedPageBreak/>
        <w:t>C</w:t>
      </w:r>
      <w:r w:rsidR="00FA7A96" w:rsidRPr="00FA7A96">
        <w:t>lasificación de riesgo de los dispositivos médicos</w:t>
      </w:r>
      <w:bookmarkEnd w:id="27"/>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 xml:space="preserve">Clase </w:t>
      </w:r>
      <w:proofErr w:type="spellStart"/>
      <w:r w:rsidRPr="00A0500B">
        <w:rPr>
          <w:b/>
        </w:rPr>
        <w:t>IlB</w:t>
      </w:r>
      <w:proofErr w:type="spellEnd"/>
      <w:r w:rsidRPr="00A0500B">
        <w:rPr>
          <w:b/>
        </w:rPr>
        <w:t>.</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Pr="009B064D" w:rsidRDefault="004A26A4" w:rsidP="004A26A4">
      <w:pPr>
        <w:pStyle w:val="Descripcin"/>
        <w:keepNext/>
        <w:jc w:val="center"/>
        <w:rPr>
          <w:sz w:val="24"/>
          <w:szCs w:val="24"/>
        </w:rPr>
      </w:pPr>
      <w:bookmarkStart w:id="28" w:name="_Toc514524639"/>
      <w:r w:rsidRPr="009B064D">
        <w:rPr>
          <w:sz w:val="24"/>
          <w:szCs w:val="24"/>
        </w:rPr>
        <w:t xml:space="preserve">Tabla </w:t>
      </w:r>
      <w:r w:rsidR="0012254C" w:rsidRPr="009B064D">
        <w:rPr>
          <w:sz w:val="24"/>
          <w:szCs w:val="24"/>
        </w:rPr>
        <w:fldChar w:fldCharType="begin"/>
      </w:r>
      <w:r w:rsidR="0012254C" w:rsidRPr="009B064D">
        <w:rPr>
          <w:sz w:val="24"/>
          <w:szCs w:val="24"/>
        </w:rPr>
        <w:instrText xml:space="preserve"> SEQ Tabla \* ARABIC </w:instrText>
      </w:r>
      <w:r w:rsidR="0012254C" w:rsidRPr="009B064D">
        <w:rPr>
          <w:sz w:val="24"/>
          <w:szCs w:val="24"/>
        </w:rPr>
        <w:fldChar w:fldCharType="separate"/>
      </w:r>
      <w:r w:rsidR="004244E2">
        <w:rPr>
          <w:noProof/>
          <w:sz w:val="24"/>
          <w:szCs w:val="24"/>
        </w:rPr>
        <w:t>2</w:t>
      </w:r>
      <w:r w:rsidR="0012254C" w:rsidRPr="009B064D">
        <w:rPr>
          <w:noProof/>
          <w:sz w:val="24"/>
          <w:szCs w:val="24"/>
        </w:rPr>
        <w:fldChar w:fldCharType="end"/>
      </w:r>
      <w:r w:rsidRPr="009B064D">
        <w:rPr>
          <w:sz w:val="24"/>
          <w:szCs w:val="24"/>
        </w:rPr>
        <w:t xml:space="preserve">. </w:t>
      </w:r>
      <w:r w:rsidR="00CD112E" w:rsidRPr="009B064D">
        <w:rPr>
          <w:sz w:val="24"/>
          <w:szCs w:val="24"/>
        </w:rPr>
        <w:t>Algunos ejemplos de cada nivel de riesgo.</w:t>
      </w:r>
      <w:bookmarkEnd w:id="28"/>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a</w:t>
            </w:r>
            <w:proofErr w:type="spellEnd"/>
            <w:r w:rsidRPr="00C11971">
              <w:rPr>
                <w:rFonts w:ascii="Calibri" w:eastAsia="Times New Roman" w:hAnsi="Calibri" w:cs="Calibri"/>
                <w:color w:val="000000"/>
                <w:sz w:val="22"/>
                <w:lang w:eastAsia="es-CO"/>
              </w:rPr>
              <w:t xml:space="preserve">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b</w:t>
            </w:r>
            <w:proofErr w:type="spellEnd"/>
            <w:r w:rsidRPr="00C11971">
              <w:rPr>
                <w:rFonts w:ascii="Calibri" w:eastAsia="Times New Roman" w:hAnsi="Calibri" w:cs="Calibri"/>
                <w:color w:val="000000"/>
                <w:sz w:val="22"/>
                <w:lang w:eastAsia="es-CO"/>
              </w:rPr>
              <w:t xml:space="preserve">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9B064D">
            <w:pPr>
              <w:keepNext/>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9B064D" w:rsidRDefault="009B064D" w:rsidP="009B064D">
      <w:pPr>
        <w:pStyle w:val="Descripcin"/>
        <w:rPr>
          <w:sz w:val="24"/>
          <w:szCs w:val="24"/>
        </w:rPr>
      </w:pPr>
      <w:r w:rsidRPr="009B064D">
        <w:rPr>
          <w:sz w:val="24"/>
          <w:szCs w:val="24"/>
        </w:rPr>
        <w:t>Fuente:</w:t>
      </w:r>
      <w:r w:rsidR="00D82DF6" w:rsidRPr="00D82DF6">
        <w:t xml:space="preserve"> </w:t>
      </w:r>
      <w:r w:rsidR="00D82DF6" w:rsidRPr="00D82DF6">
        <w:rPr>
          <w:sz w:val="24"/>
          <w:szCs w:val="24"/>
        </w:rPr>
        <w:t xml:space="preserve">INVIMA &amp; Ministerio de </w:t>
      </w:r>
      <w:r w:rsidR="00D82DF6">
        <w:rPr>
          <w:sz w:val="24"/>
          <w:szCs w:val="24"/>
        </w:rPr>
        <w:t>salud y protección social, 2013</w:t>
      </w:r>
    </w:p>
    <w:p w:rsidR="00F71179" w:rsidRDefault="00F71179" w:rsidP="00F71179">
      <w:pPr>
        <w:pStyle w:val="Ttulo3"/>
      </w:pPr>
      <w:bookmarkStart w:id="29" w:name="_Toc514524535"/>
      <w:r>
        <w:lastRenderedPageBreak/>
        <w:t>Normatividad</w:t>
      </w:r>
      <w:bookmarkEnd w:id="29"/>
    </w:p>
    <w:p w:rsidR="00EE346D" w:rsidRPr="001228F3" w:rsidRDefault="00EE346D" w:rsidP="00EE346D">
      <w:r w:rsidRPr="001228F3">
        <w:t>La normatividad internacional que estandariza las regulaciones que deben tener los equipos médicos, como se mencionó anteriormente, es la IEC-60601-1, cuyo documento es de libre descarga y se resume a continuación.</w:t>
      </w:r>
    </w:p>
    <w:p w:rsidR="00EE346D" w:rsidRPr="001228F3" w:rsidRDefault="00EE346D" w:rsidP="00EE346D">
      <w:r w:rsidRPr="001228F3">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w:t>
      </w:r>
      <w:r w:rsidR="006A3FB5" w:rsidRPr="001228F3">
        <w:t>electro quirúrgica</w:t>
      </w:r>
      <w:r w:rsidRPr="001228F3">
        <w:t xml:space="preserve"> en desarrollo, sino también</w:t>
      </w:r>
      <w:r w:rsidR="007E6214">
        <w:t xml:space="preserve"> de</w:t>
      </w:r>
      <w:r w:rsidRPr="001228F3">
        <w:t xml:space="preserve"> todos los equipos electrónicos usados en la medicina moderna. </w:t>
      </w:r>
    </w:p>
    <w:p w:rsidR="00EE346D" w:rsidRPr="001228F3" w:rsidRDefault="00EE346D" w:rsidP="00EE346D">
      <w:r w:rsidRPr="001228F3">
        <w:t>Posterior a esto se explican los requerimientos</w:t>
      </w:r>
      <w:r w:rsidR="00995E8A">
        <w:t xml:space="preserve"> generales que deben ser cumplidos</w:t>
      </w:r>
      <w:r w:rsidRPr="001228F3">
        <w:t xml:space="preserve">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proofErr w:type="spellStart"/>
      <w:r w:rsidRPr="001228F3">
        <w:rPr>
          <w:i/>
        </w:rPr>
        <w:lastRenderedPageBreak/>
        <w:t>Equipación</w:t>
      </w:r>
      <w:proofErr w:type="spellEnd"/>
      <w:r w:rsidRPr="001228F3">
        <w:rPr>
          <w:i/>
        </w:rPr>
        <w:t xml:space="preserve">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 xml:space="preserve">Protección contra </w:t>
      </w:r>
      <w:proofErr w:type="spellStart"/>
      <w:r w:rsidRPr="001228F3">
        <w:t>sobrevoltajes</w:t>
      </w:r>
      <w:proofErr w:type="spellEnd"/>
      <w:r w:rsidRPr="001228F3">
        <w:t xml:space="preserve"> especificados por el fabricante.</w:t>
      </w:r>
    </w:p>
    <w:p w:rsidR="00EE346D" w:rsidRPr="001228F3" w:rsidRDefault="00EE346D" w:rsidP="00EE346D">
      <w:pPr>
        <w:pStyle w:val="Prrafodelista"/>
        <w:numPr>
          <w:ilvl w:val="0"/>
          <w:numId w:val="24"/>
        </w:numPr>
      </w:pPr>
      <w:r w:rsidRPr="001228F3">
        <w:lastRenderedPageBreak/>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lastRenderedPageBreak/>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30" w:name="_Toc514524536"/>
      <w:r>
        <w:t>Recomendaciones de uso</w:t>
      </w:r>
      <w:r w:rsidR="009B1F33">
        <w:t xml:space="preserve"> de equipos </w:t>
      </w:r>
      <w:proofErr w:type="spellStart"/>
      <w:r w:rsidR="009B1F33">
        <w:t>electroquirugicos</w:t>
      </w:r>
      <w:proofErr w:type="spellEnd"/>
      <w:r w:rsidR="003629DE">
        <w:t>.</w:t>
      </w:r>
      <w:bookmarkEnd w:id="30"/>
      <w:r w:rsidR="00916FED">
        <w:t xml:space="preserve"> </w:t>
      </w:r>
    </w:p>
    <w:p w:rsidR="0076230D" w:rsidRDefault="0076230D" w:rsidP="00DE46F0">
      <w:pPr>
        <w:pStyle w:val="Textoindependiente"/>
        <w:ind w:firstLine="0"/>
      </w:pPr>
    </w:p>
    <w:p w:rsidR="00AE68E1" w:rsidRDefault="0093013A" w:rsidP="00E206E8">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206E8">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lastRenderedPageBreak/>
        <w:t>S</w:t>
      </w:r>
      <w:r w:rsidR="003B60D5">
        <w:t xml:space="preserve">e debe tener presente que el lazo por donde circula la corriente al momento de hacer funcionar el </w:t>
      </w:r>
      <w:proofErr w:type="spellStart"/>
      <w:r w:rsidR="003B60D5">
        <w:t>electrobistur</w:t>
      </w:r>
      <w:r w:rsidR="00A374EE">
        <w:t>í</w:t>
      </w:r>
      <w:proofErr w:type="spellEnd"/>
      <w:r w:rsidR="00CD1484">
        <w:t xml:space="preserve"> es el paciente, es decir</w:t>
      </w:r>
      <w:r w:rsidR="00A374EE">
        <w:t>,</w:t>
      </w:r>
      <w:r w:rsidR="00CD1484">
        <w:t xml:space="preserve"> </w:t>
      </w:r>
      <w:r w:rsidR="003B60D5">
        <w:t>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y podrá percibir un efecto análogo a lo producido sobre el pacien</w:t>
      </w:r>
      <w:r w:rsidR="009C0C9C">
        <w:t>te o incluso daños colaterale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31" w:name="_Toc514524537"/>
      <w:r>
        <w:t xml:space="preserve">Diseño de la unidad </w:t>
      </w:r>
      <w:proofErr w:type="spellStart"/>
      <w:r>
        <w:t>Electroquirúrgica</w:t>
      </w:r>
      <w:bookmarkEnd w:id="31"/>
      <w:proofErr w:type="spellEnd"/>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proofErr w:type="spellStart"/>
      <w:r w:rsidRPr="0016511A">
        <w:t>electroquirugica</w:t>
      </w:r>
      <w:proofErr w:type="spellEnd"/>
      <w:r w:rsidR="001C21E1">
        <w:t xml:space="preserve"> t</w:t>
      </w:r>
      <w:r w:rsidRPr="0016511A">
        <w:t>eniendo en cuenta las formas de onda que se deben generar para los distintos efectos de electrocirugía deseados</w:t>
      </w:r>
      <w:r w:rsidR="00AD0D05">
        <w:t>,</w:t>
      </w:r>
      <w:r w:rsidRPr="0016511A">
        <w:t xml:space="preserve"> los niveles de potencia y las normas que deben tenerse en cuenta para el desarrollo del prototipo.</w:t>
      </w:r>
    </w:p>
    <w:p w:rsidR="00F71179" w:rsidRDefault="00F71179" w:rsidP="00F71179">
      <w:pPr>
        <w:pStyle w:val="Ttulo2"/>
      </w:pPr>
      <w:bookmarkStart w:id="32" w:name="_Toc514524538"/>
      <w:r>
        <w:t>Criterio de Diseño</w:t>
      </w:r>
      <w:bookmarkEnd w:id="32"/>
    </w:p>
    <w:p w:rsidR="008653D4" w:rsidRDefault="00D7692E" w:rsidP="00D7692E">
      <w:r>
        <w:t xml:space="preserve">De acuerdo a la norma </w:t>
      </w:r>
      <w:r w:rsidRPr="00B22DC6">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w:t>
      </w:r>
      <w:r w:rsidR="00EC1D47">
        <w:t>xceda 25 VRMS o 60 V dc. El</w:t>
      </w:r>
      <w:r>
        <w:t xml:space="preserve"> equipo de electrocirugía</w:t>
      </w:r>
      <w:r w:rsidR="00EC1D47">
        <w:t xml:space="preserve"> </w:t>
      </w:r>
      <w:r w:rsidR="002E782B">
        <w:t>a diseñar</w:t>
      </w:r>
      <w:r>
        <w:t xml:space="preserve"> puede alcanzar valores por encima de 1000Vrms entre la punta del electrodo activo y el electrodo de retorno.</w:t>
      </w:r>
    </w:p>
    <w:p w:rsidR="00D7692E" w:rsidRDefault="00D7692E" w:rsidP="00D7692E">
      <w:r>
        <w:lastRenderedPageBreak/>
        <w:t>La premisa en el diseño de un equipo médico es la seguridad del paciente, este caso no es la excepción, sin embargo, no es el único ítem a tener en cuenta e</w:t>
      </w:r>
      <w:r w:rsidR="00582278">
        <w:t>n el desarrollo de un prototipo, ya que</w:t>
      </w:r>
      <w:r>
        <w:t xml:space="preserve">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w:t>
      </w:r>
      <w:r w:rsidR="00672C84">
        <w:t>se parten</w:t>
      </w:r>
      <w:r>
        <w:t xml:space="preserve"> se muestran en la</w:t>
      </w:r>
      <w:r w:rsidR="008A5DA3">
        <w:t xml:space="preserve"> </w:t>
      </w:r>
      <w:r w:rsidR="008A5DA3">
        <w:fldChar w:fldCharType="begin"/>
      </w:r>
      <w:r w:rsidR="008A5DA3">
        <w:instrText xml:space="preserve"> REF _Ref514404078 \h </w:instrText>
      </w:r>
      <w:r w:rsidR="008A5DA3">
        <w:fldChar w:fldCharType="separate"/>
      </w:r>
      <w:r w:rsidR="004244E2" w:rsidRPr="004F49DB">
        <w:rPr>
          <w:szCs w:val="24"/>
        </w:rPr>
        <w:t xml:space="preserve">Tabla </w:t>
      </w:r>
      <w:r w:rsidR="004244E2">
        <w:rPr>
          <w:noProof/>
          <w:szCs w:val="24"/>
        </w:rPr>
        <w:t>3</w:t>
      </w:r>
      <w:r w:rsidR="008A5DA3">
        <w:fldChar w:fldCharType="end"/>
      </w:r>
      <w:r w:rsidR="00B10B3A">
        <w:t>.</w:t>
      </w:r>
    </w:p>
    <w:p w:rsidR="008B34DA" w:rsidRPr="004F49DB" w:rsidRDefault="008B34DA" w:rsidP="00BA4BD1">
      <w:pPr>
        <w:pStyle w:val="Descripcin"/>
        <w:keepNext/>
        <w:jc w:val="left"/>
        <w:rPr>
          <w:sz w:val="24"/>
          <w:szCs w:val="24"/>
        </w:rPr>
      </w:pPr>
      <w:bookmarkStart w:id="33" w:name="_Ref514404078"/>
      <w:bookmarkStart w:id="34" w:name="_Toc514524640"/>
      <w:r w:rsidRPr="004F49DB">
        <w:rPr>
          <w:sz w:val="24"/>
          <w:szCs w:val="24"/>
        </w:rPr>
        <w:t xml:space="preserve">Tabla </w:t>
      </w:r>
      <w:r w:rsidR="0012254C" w:rsidRPr="004F49DB">
        <w:rPr>
          <w:sz w:val="24"/>
          <w:szCs w:val="24"/>
        </w:rPr>
        <w:fldChar w:fldCharType="begin"/>
      </w:r>
      <w:r w:rsidR="0012254C" w:rsidRPr="004F49DB">
        <w:rPr>
          <w:sz w:val="24"/>
          <w:szCs w:val="24"/>
        </w:rPr>
        <w:instrText xml:space="preserve"> SEQ Tabla \* ARABIC </w:instrText>
      </w:r>
      <w:r w:rsidR="0012254C" w:rsidRPr="004F49DB">
        <w:rPr>
          <w:sz w:val="24"/>
          <w:szCs w:val="24"/>
        </w:rPr>
        <w:fldChar w:fldCharType="separate"/>
      </w:r>
      <w:r w:rsidR="004244E2">
        <w:rPr>
          <w:noProof/>
          <w:sz w:val="24"/>
          <w:szCs w:val="24"/>
        </w:rPr>
        <w:t>3</w:t>
      </w:r>
      <w:r w:rsidR="0012254C" w:rsidRPr="004F49DB">
        <w:rPr>
          <w:noProof/>
          <w:sz w:val="24"/>
          <w:szCs w:val="24"/>
        </w:rPr>
        <w:fldChar w:fldCharType="end"/>
      </w:r>
      <w:bookmarkEnd w:id="33"/>
      <w:r w:rsidRPr="004F49DB">
        <w:rPr>
          <w:sz w:val="24"/>
          <w:szCs w:val="24"/>
        </w:rPr>
        <w:t>. Especificaciones Técnicas del Equipo.</w:t>
      </w:r>
      <w:bookmarkEnd w:id="34"/>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BA4BD1">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Pr="001C68F6" w:rsidRDefault="001C68F6" w:rsidP="00BA4BD1">
      <w:pPr>
        <w:pStyle w:val="Descripcin"/>
        <w:rPr>
          <w:sz w:val="24"/>
          <w:szCs w:val="24"/>
        </w:rPr>
      </w:pPr>
      <w:r w:rsidRPr="001C68F6">
        <w:rPr>
          <w:sz w:val="24"/>
          <w:szCs w:val="24"/>
        </w:rPr>
        <w:t>Fuente: Autores</w:t>
      </w:r>
    </w:p>
    <w:p w:rsidR="00F71179" w:rsidRDefault="00B96F0F" w:rsidP="00F71179">
      <w:pPr>
        <w:pStyle w:val="Ttulo2"/>
      </w:pPr>
      <w:bookmarkStart w:id="35" w:name="_Toc514524539"/>
      <w:r>
        <w:lastRenderedPageBreak/>
        <w:t>Diagrama de b</w:t>
      </w:r>
      <w:r w:rsidR="00F71179">
        <w:t>loques</w:t>
      </w:r>
      <w:bookmarkEnd w:id="35"/>
    </w:p>
    <w:p w:rsidR="00262B93" w:rsidRPr="002A0212" w:rsidRDefault="00262B93" w:rsidP="003F5A8B">
      <w:pPr>
        <w:pStyle w:val="Descripcin"/>
        <w:keepNext/>
        <w:jc w:val="left"/>
        <w:rPr>
          <w:sz w:val="24"/>
          <w:szCs w:val="24"/>
        </w:rPr>
      </w:pPr>
      <w:bookmarkStart w:id="36" w:name="_Ref514404035"/>
      <w:bookmarkStart w:id="37" w:name="_Toc514524565"/>
      <w:r w:rsidRPr="002A021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w:t>
      </w:r>
      <w:r w:rsidR="00816E5A">
        <w:rPr>
          <w:sz w:val="24"/>
          <w:szCs w:val="24"/>
        </w:rPr>
        <w:fldChar w:fldCharType="end"/>
      </w:r>
      <w:bookmarkEnd w:id="36"/>
      <w:r w:rsidRPr="002A0212">
        <w:rPr>
          <w:sz w:val="24"/>
          <w:szCs w:val="24"/>
        </w:rPr>
        <w:t>. Diagrama de Bloques del Electrobisturi</w:t>
      </w:r>
      <w:bookmarkEnd w:id="37"/>
    </w:p>
    <w:p w:rsidR="00A67207" w:rsidRPr="00A67207" w:rsidRDefault="002D157C" w:rsidP="00A67207">
      <w:pPr>
        <w:keepNext/>
        <w:rPr>
          <w:szCs w:val="24"/>
        </w:rPr>
      </w:pPr>
      <w:r>
        <w:rPr>
          <w:noProof/>
          <w:lang w:eastAsia="es-CO"/>
        </w:rPr>
        <w:drawing>
          <wp:inline distT="0" distB="0" distL="0" distR="0" wp14:anchorId="2CDAB06C" wp14:editId="5CAEE3DE">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EA7A40" w:rsidRPr="00A67207" w:rsidRDefault="00A67207" w:rsidP="00A67207">
      <w:pPr>
        <w:pStyle w:val="Descripcin"/>
        <w:rPr>
          <w:sz w:val="24"/>
          <w:szCs w:val="24"/>
        </w:rPr>
      </w:pPr>
      <w:r w:rsidRPr="00A67207">
        <w:rPr>
          <w:sz w:val="24"/>
          <w:szCs w:val="24"/>
        </w:rPr>
        <w:t>Fuente: Autores</w:t>
      </w:r>
    </w:p>
    <w:p w:rsidR="00FB128D" w:rsidRDefault="00FB128D" w:rsidP="00F71179">
      <w:r w:rsidRPr="00FB128D">
        <w:t xml:space="preserve">El diseño de la unidad </w:t>
      </w:r>
      <w:proofErr w:type="spellStart"/>
      <w:r w:rsidRPr="00FB128D">
        <w:t>electroquirug</w:t>
      </w:r>
      <w:r w:rsidR="00095456">
        <w:t>ica</w:t>
      </w:r>
      <w:proofErr w:type="spellEnd"/>
      <w:r w:rsidR="00095456">
        <w:t xml:space="preserve"> se presenta en la </w:t>
      </w:r>
      <w:r w:rsidR="00143515">
        <w:fldChar w:fldCharType="begin"/>
      </w:r>
      <w:r w:rsidR="00143515">
        <w:instrText xml:space="preserve"> REF _Ref514404035 \h </w:instrText>
      </w:r>
      <w:r w:rsidR="00143515">
        <w:fldChar w:fldCharType="separate"/>
      </w:r>
      <w:r w:rsidR="004244E2" w:rsidRPr="002A0212">
        <w:rPr>
          <w:szCs w:val="24"/>
        </w:rPr>
        <w:t xml:space="preserve">Figura </w:t>
      </w:r>
      <w:r w:rsidR="004244E2">
        <w:rPr>
          <w:noProof/>
          <w:szCs w:val="24"/>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38" w:name="_Toc514524540"/>
      <w:r>
        <w:t>Diseño de Módulos Principales</w:t>
      </w:r>
      <w:bookmarkEnd w:id="38"/>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w:t>
      </w:r>
      <w:proofErr w:type="spellStart"/>
      <w:r w:rsidR="001D3A47">
        <w:t>PCB</w:t>
      </w:r>
      <w:r w:rsidR="002F01CB">
        <w:t>’s</w:t>
      </w:r>
      <w:proofErr w:type="spellEnd"/>
      <w:r w:rsidR="00B2680B">
        <w:t xml:space="preserve"> para el desarrollo del proyecto</w:t>
      </w:r>
      <w:r w:rsidR="00816C8B">
        <w:t xml:space="preserve">, la primera </w:t>
      </w:r>
      <w:r w:rsidR="003F0FA2">
        <w:t>con el fin de p</w:t>
      </w:r>
      <w:r w:rsidR="00816C8B">
        <w:t xml:space="preserve">robar los circuitos del generador de frecuencia, </w:t>
      </w:r>
      <w:proofErr w:type="spellStart"/>
      <w:r w:rsidR="00816C8B">
        <w:t>bioimpedanciometro</w:t>
      </w:r>
      <w:proofErr w:type="spellEnd"/>
      <w:r w:rsidR="00816C8B">
        <w:t xml:space="preserve"> y módulo de mínimo sangrado </w:t>
      </w:r>
      <w:r w:rsidR="00816C8B">
        <w:lastRenderedPageBreak/>
        <w:t>basado en un electrocardiógrafo.</w:t>
      </w:r>
      <w:r w:rsidR="006272C9">
        <w:t xml:space="preserve"> Los tres</w:t>
      </w:r>
      <w:r w:rsidR="00850167">
        <w:t xml:space="preserve"> diseños se unen en una sola PCB</w:t>
      </w:r>
      <w:r w:rsidR="006272C9">
        <w:t xml:space="preserve"> de 10cmx10cm</w:t>
      </w:r>
      <w:r w:rsidR="0011229E">
        <w:t xml:space="preserve"> </w:t>
      </w:r>
      <w:r w:rsidR="0078708C">
        <w:t xml:space="preserve">(ver </w:t>
      </w:r>
      <w:r w:rsidR="00B70952">
        <w:fldChar w:fldCharType="begin"/>
      </w:r>
      <w:r w:rsidR="00B70952">
        <w:instrText xml:space="preserve"> REF _Ref514404262 \h </w:instrText>
      </w:r>
      <w:r w:rsidR="00B70952">
        <w:fldChar w:fldCharType="separate"/>
      </w:r>
      <w:r w:rsidR="004244E2" w:rsidRPr="00BD7858">
        <w:rPr>
          <w:szCs w:val="24"/>
        </w:rPr>
        <w:t xml:space="preserve">Figura </w:t>
      </w:r>
      <w:r w:rsidR="004244E2">
        <w:rPr>
          <w:noProof/>
          <w:szCs w:val="24"/>
        </w:rPr>
        <w:t>7</w:t>
      </w:r>
      <w:r w:rsidR="00B70952">
        <w:fldChar w:fldCharType="end"/>
      </w:r>
      <w:r w:rsidR="0078708C">
        <w:t>)</w:t>
      </w:r>
      <w:r w:rsidR="000343AC">
        <w:t>,</w:t>
      </w:r>
      <w:r w:rsidR="000D35B2">
        <w:t xml:space="preserve"> </w:t>
      </w:r>
      <w:r w:rsidR="006272C9">
        <w:t xml:space="preserve">con el fin de </w:t>
      </w:r>
      <w:r w:rsidR="006C626E">
        <w:t>reducir costos</w:t>
      </w:r>
      <w:r w:rsidR="006272C9">
        <w:t>.</w:t>
      </w:r>
      <w:r w:rsidR="00813F9D">
        <w:t xml:space="preserve"> </w:t>
      </w:r>
    </w:p>
    <w:p w:rsidR="00B91849" w:rsidRDefault="00EB08CC" w:rsidP="006202F2">
      <w:r>
        <w:t xml:space="preserve">Cabe resaltar </w:t>
      </w:r>
      <w:r w:rsidR="00E9571D">
        <w:t xml:space="preserve">que </w:t>
      </w:r>
      <w:r>
        <w:t>l</w:t>
      </w:r>
      <w:r w:rsidR="002B683A">
        <w:t>os diseños de PCB se diseñan</w:t>
      </w:r>
      <w:r w:rsidR="008D4926">
        <w:t xml:space="preserve"> en </w:t>
      </w:r>
      <w:proofErr w:type="spellStart"/>
      <w:r w:rsidR="008D4926">
        <w:t>Kicad</w:t>
      </w:r>
      <w:proofErr w:type="spellEnd"/>
      <w:r w:rsidR="008D4926">
        <w:t xml:space="preserve">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262B93" w:rsidRPr="00BD7858" w:rsidRDefault="00262B93" w:rsidP="00923FAF">
      <w:pPr>
        <w:pStyle w:val="Descripcin"/>
        <w:keepNext/>
        <w:jc w:val="left"/>
        <w:rPr>
          <w:sz w:val="24"/>
          <w:szCs w:val="24"/>
        </w:rPr>
      </w:pPr>
      <w:bookmarkStart w:id="39" w:name="_Ref514404262"/>
      <w:bookmarkStart w:id="40" w:name="_Toc514524566"/>
      <w:r w:rsidRPr="00BD785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7</w:t>
      </w:r>
      <w:r w:rsidR="00816E5A">
        <w:rPr>
          <w:sz w:val="24"/>
          <w:szCs w:val="24"/>
        </w:rPr>
        <w:fldChar w:fldCharType="end"/>
      </w:r>
      <w:bookmarkEnd w:id="39"/>
      <w:r w:rsidRPr="00BD7858">
        <w:rPr>
          <w:sz w:val="24"/>
          <w:szCs w:val="24"/>
        </w:rPr>
        <w:t>. Circuito impreso primera corrida de PCB</w:t>
      </w:r>
      <w:bookmarkEnd w:id="40"/>
    </w:p>
    <w:p w:rsidR="00923FAF" w:rsidRDefault="00F65EA2" w:rsidP="00923FAF">
      <w:pPr>
        <w:keepNext/>
        <w:jc w:val="center"/>
      </w:pPr>
      <w:r>
        <w:rPr>
          <w:noProof/>
          <w:lang w:eastAsia="es-CO"/>
        </w:rPr>
        <w:drawing>
          <wp:inline distT="0" distB="0" distL="0" distR="0" wp14:anchorId="3C68A42D" wp14:editId="156F14BD">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816C8B" w:rsidRPr="00923FAF" w:rsidRDefault="00923FAF" w:rsidP="00923FAF">
      <w:pPr>
        <w:pStyle w:val="Descripcin"/>
        <w:jc w:val="left"/>
        <w:rPr>
          <w:sz w:val="24"/>
          <w:szCs w:val="24"/>
        </w:rPr>
      </w:pPr>
      <w:r w:rsidRPr="00923FAF">
        <w:rPr>
          <w:sz w:val="24"/>
          <w:szCs w:val="24"/>
        </w:rPr>
        <w:t>Fuente: Autores</w:t>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4244E2" w:rsidRPr="00BD7858">
        <w:rPr>
          <w:szCs w:val="24"/>
        </w:rPr>
        <w:t xml:space="preserve">Figura </w:t>
      </w:r>
      <w:r w:rsidR="004244E2">
        <w:rPr>
          <w:noProof/>
          <w:szCs w:val="24"/>
        </w:rPr>
        <w:t>7</w:t>
      </w:r>
      <w:r w:rsidR="00D454D4">
        <w:fldChar w:fldCharType="end"/>
      </w:r>
      <w:r w:rsidR="001B3DE8">
        <w:t>,</w:t>
      </w:r>
      <w:r w:rsidR="00DF75CB">
        <w:t xml:space="preserve"> </w:t>
      </w:r>
      <w:r w:rsidR="00146D1B">
        <w:t>son elementos superficiales</w:t>
      </w:r>
      <w:r w:rsidR="000746FD">
        <w:t xml:space="preserve"> (</w:t>
      </w:r>
      <w:proofErr w:type="spellStart"/>
      <w:r w:rsidR="000746FD">
        <w:t>smd</w:t>
      </w:r>
      <w:proofErr w:type="spellEnd"/>
      <w:r w:rsidR="000746FD">
        <w:t>)</w:t>
      </w:r>
      <w:r w:rsidR="00146D1B">
        <w:t xml:space="preserve">,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 xml:space="preserve">bajar con elementos </w:t>
      </w:r>
      <w:proofErr w:type="spellStart"/>
      <w:r w:rsidR="00DA3AB0">
        <w:t>smd</w:t>
      </w:r>
      <w:proofErr w:type="spellEnd"/>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lastRenderedPageBreak/>
        <w:t xml:space="preserve">La solución </w:t>
      </w:r>
      <w:r w:rsidR="00ED3A66">
        <w:t>fue adquirir</w:t>
      </w:r>
      <w:r w:rsidR="00096D8F">
        <w:t xml:space="preserve"> una estaci</w:t>
      </w:r>
      <w:r w:rsidR="004C795E">
        <w:t>ón de calor</w:t>
      </w:r>
      <w:r w:rsidR="00096D8F">
        <w:t xml:space="preserve"> </w:t>
      </w:r>
      <w:proofErr w:type="spellStart"/>
      <w:r w:rsidR="002A2C48">
        <w:t>Y</w:t>
      </w:r>
      <w:r w:rsidR="00276EF0">
        <w:t>ihua</w:t>
      </w:r>
      <w:proofErr w:type="spellEnd"/>
      <w:r w:rsidR="00276EF0">
        <w:t xml:space="preserve"> 853AAA</w:t>
      </w:r>
      <w:r w:rsidR="00FA6FC0">
        <w:t xml:space="preserve"> (ver </w:t>
      </w:r>
      <w:r w:rsidR="00FA6FC0">
        <w:fldChar w:fldCharType="begin"/>
      </w:r>
      <w:r w:rsidR="00FA6FC0">
        <w:instrText xml:space="preserve"> REF _Ref514353252 \h </w:instrText>
      </w:r>
      <w:r w:rsidR="00FA6FC0">
        <w:fldChar w:fldCharType="separate"/>
      </w:r>
      <w:r w:rsidR="004244E2" w:rsidRPr="00ED5861">
        <w:rPr>
          <w:szCs w:val="24"/>
        </w:rPr>
        <w:t xml:space="preserve">Figura </w:t>
      </w:r>
      <w:r w:rsidR="004244E2">
        <w:rPr>
          <w:noProof/>
          <w:szCs w:val="24"/>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4244E2" w:rsidRPr="00020BDC">
        <w:rPr>
          <w:szCs w:val="24"/>
        </w:rPr>
        <w:t xml:space="preserve">Figura </w:t>
      </w:r>
      <w:r w:rsidR="004244E2">
        <w:rPr>
          <w:noProof/>
          <w:szCs w:val="24"/>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EB55A7">
        <w:t>reutilizar circuitos integrados</w:t>
      </w:r>
      <w:r w:rsidR="00CE4D3C">
        <w:t xml:space="preserve"> y hacer pruebas rápidas</w:t>
      </w:r>
      <w:r w:rsidR="00990D31">
        <w:t>.</w:t>
      </w:r>
    </w:p>
    <w:p w:rsidR="00FA6FC0" w:rsidRPr="00ED5861" w:rsidRDefault="00FA6FC0" w:rsidP="00ED5861">
      <w:pPr>
        <w:pStyle w:val="Descripcin"/>
        <w:keepNext/>
        <w:jc w:val="left"/>
        <w:rPr>
          <w:sz w:val="24"/>
          <w:szCs w:val="24"/>
        </w:rPr>
      </w:pPr>
      <w:bookmarkStart w:id="41" w:name="_Ref514353252"/>
      <w:bookmarkStart w:id="42" w:name="_Toc514524567"/>
      <w:r w:rsidRPr="00ED586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8</w:t>
      </w:r>
      <w:r w:rsidR="00816E5A">
        <w:rPr>
          <w:sz w:val="24"/>
          <w:szCs w:val="24"/>
        </w:rPr>
        <w:fldChar w:fldCharType="end"/>
      </w:r>
      <w:bookmarkEnd w:id="41"/>
      <w:r w:rsidRPr="00ED5861">
        <w:rPr>
          <w:sz w:val="24"/>
          <w:szCs w:val="24"/>
        </w:rPr>
        <w:t xml:space="preserve">. Estación de calor Marca </w:t>
      </w:r>
      <w:proofErr w:type="spellStart"/>
      <w:r w:rsidRPr="00ED5861">
        <w:rPr>
          <w:sz w:val="24"/>
          <w:szCs w:val="24"/>
        </w:rPr>
        <w:t>Yihua</w:t>
      </w:r>
      <w:proofErr w:type="spellEnd"/>
      <w:r w:rsidRPr="00ED5861">
        <w:rPr>
          <w:sz w:val="24"/>
          <w:szCs w:val="24"/>
        </w:rPr>
        <w:t xml:space="preserve"> YH-853AAA</w:t>
      </w:r>
      <w:bookmarkEnd w:id="42"/>
    </w:p>
    <w:p w:rsidR="00ED5861" w:rsidRDefault="00C52AEA" w:rsidP="00ED5861">
      <w:pPr>
        <w:keepNext/>
        <w:jc w:val="center"/>
      </w:pPr>
      <w:r>
        <w:rPr>
          <w:noProof/>
          <w:lang w:eastAsia="es-CO"/>
        </w:rPr>
        <w:drawing>
          <wp:inline distT="0" distB="0" distL="0" distR="0" wp14:anchorId="617B4796" wp14:editId="517636C8">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C52AEA" w:rsidRPr="00ED5861" w:rsidRDefault="00ED5861" w:rsidP="00ED5861">
      <w:pPr>
        <w:pStyle w:val="Descripcin"/>
        <w:jc w:val="left"/>
        <w:rPr>
          <w:sz w:val="24"/>
          <w:szCs w:val="24"/>
        </w:rPr>
      </w:pPr>
      <w:r w:rsidRPr="00ED5861">
        <w:rPr>
          <w:sz w:val="24"/>
          <w:szCs w:val="24"/>
        </w:rPr>
        <w:t>Fuente: Autores</w:t>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4244E2" w:rsidRPr="007B64CA">
        <w:rPr>
          <w:szCs w:val="24"/>
        </w:rPr>
        <w:t xml:space="preserve">Figura </w:t>
      </w:r>
      <w:r w:rsidR="004244E2">
        <w:rPr>
          <w:noProof/>
          <w:szCs w:val="24"/>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Pr="007B64CA" w:rsidRDefault="002D134C" w:rsidP="007B64CA">
      <w:pPr>
        <w:pStyle w:val="Descripcin"/>
        <w:keepNext/>
        <w:jc w:val="left"/>
        <w:rPr>
          <w:sz w:val="24"/>
          <w:szCs w:val="24"/>
        </w:rPr>
      </w:pPr>
      <w:bookmarkStart w:id="43" w:name="_Ref514353390"/>
      <w:bookmarkStart w:id="44" w:name="_Toc514524568"/>
      <w:r w:rsidRPr="007B64C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9</w:t>
      </w:r>
      <w:r w:rsidR="00816E5A">
        <w:rPr>
          <w:sz w:val="24"/>
          <w:szCs w:val="24"/>
        </w:rPr>
        <w:fldChar w:fldCharType="end"/>
      </w:r>
      <w:bookmarkEnd w:id="43"/>
      <w:r w:rsidRPr="007B64CA">
        <w:rPr>
          <w:sz w:val="24"/>
          <w:szCs w:val="24"/>
        </w:rPr>
        <w:t>. Microscopi</w:t>
      </w:r>
      <w:r w:rsidR="00226A8E" w:rsidRPr="007B64CA">
        <w:rPr>
          <w:sz w:val="24"/>
          <w:szCs w:val="24"/>
        </w:rPr>
        <w:t>o digital zoom digital x200.</w:t>
      </w:r>
      <w:bookmarkEnd w:id="44"/>
    </w:p>
    <w:p w:rsidR="00EF5711" w:rsidRDefault="0097470C" w:rsidP="00EF5711">
      <w:pPr>
        <w:keepNext/>
        <w:jc w:val="center"/>
      </w:pPr>
      <w:r>
        <w:rPr>
          <w:noProof/>
          <w:lang w:eastAsia="es-CO"/>
        </w:rPr>
        <w:drawing>
          <wp:inline distT="0" distB="0" distL="0" distR="0" wp14:anchorId="3F208912" wp14:editId="5E375F63">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97470C" w:rsidRPr="007B64CA" w:rsidRDefault="00EF5711" w:rsidP="007B64CA">
      <w:pPr>
        <w:pStyle w:val="Descripcin"/>
        <w:jc w:val="left"/>
        <w:rPr>
          <w:sz w:val="24"/>
          <w:szCs w:val="24"/>
        </w:rPr>
      </w:pPr>
      <w:r w:rsidRPr="007B64CA">
        <w:rPr>
          <w:sz w:val="24"/>
          <w:szCs w:val="24"/>
        </w:rPr>
        <w:t>Fuente: Autores</w:t>
      </w:r>
    </w:p>
    <w:p w:rsidR="005758F1" w:rsidRDefault="00B52668" w:rsidP="00005E2E">
      <w:pPr>
        <w:rPr>
          <w:noProof/>
          <w:lang w:eastAsia="es-CO"/>
        </w:rPr>
      </w:pPr>
      <w:r>
        <w:t>Cada circuito impreso se diseñ</w:t>
      </w:r>
      <w:r w:rsidR="008348A1">
        <w:t>a</w:t>
      </w:r>
      <w:r w:rsidR="006F3B3E">
        <w:t xml:space="preserve"> con </w:t>
      </w:r>
      <w:r w:rsidR="006F3B3E" w:rsidRPr="00EF5711">
        <w:t xml:space="preserve">test </w:t>
      </w:r>
      <w:proofErr w:type="spellStart"/>
      <w:r w:rsidR="006F3B3E" w:rsidRPr="00EF5711">
        <w:t>points</w:t>
      </w:r>
      <w:proofErr w:type="spellEnd"/>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4228D1" w:rsidRDefault="004228D1" w:rsidP="00005E2E">
      <w:pPr>
        <w:rPr>
          <w:noProof/>
          <w:lang w:eastAsia="es-CO"/>
        </w:rPr>
      </w:pPr>
      <w:r w:rsidRPr="004228D1">
        <w:rPr>
          <w:noProof/>
          <w:lang w:eastAsia="es-CO"/>
        </w:rPr>
        <w:t>La primera corrida de pcb no presenta errores de diseño graves, esto permite verificar que los circuitos seleccionados cumplen a cabalidad su cometido y se usan para realizar los módulos principales que componen el electrobisturí, estos módulos serán analizados posteriormente en este mismo capítulo.</w:t>
      </w:r>
    </w:p>
    <w:p w:rsidR="00B1786B" w:rsidRPr="00020BDC" w:rsidRDefault="00B1786B" w:rsidP="00020BDC">
      <w:pPr>
        <w:pStyle w:val="Descripcin"/>
        <w:keepNext/>
        <w:jc w:val="left"/>
        <w:rPr>
          <w:sz w:val="24"/>
          <w:szCs w:val="24"/>
        </w:rPr>
      </w:pPr>
      <w:bookmarkStart w:id="45" w:name="_Ref514355414"/>
      <w:bookmarkStart w:id="46" w:name="_Toc514524569"/>
      <w:r w:rsidRPr="00020BD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0</w:t>
      </w:r>
      <w:r w:rsidR="00816E5A">
        <w:rPr>
          <w:sz w:val="24"/>
          <w:szCs w:val="24"/>
        </w:rPr>
        <w:fldChar w:fldCharType="end"/>
      </w:r>
      <w:bookmarkEnd w:id="45"/>
      <w:r w:rsidRPr="00020BDC">
        <w:rPr>
          <w:sz w:val="24"/>
          <w:szCs w:val="24"/>
        </w:rPr>
        <w:t xml:space="preserve">. </w:t>
      </w:r>
      <w:r w:rsidR="0077786B" w:rsidRPr="00020BDC">
        <w:rPr>
          <w:sz w:val="24"/>
          <w:szCs w:val="24"/>
        </w:rPr>
        <w:t>Tarjeta soldada, primera corrida de PCB</w:t>
      </w:r>
      <w:bookmarkEnd w:id="46"/>
    </w:p>
    <w:p w:rsidR="00495DCD" w:rsidRDefault="005758F1" w:rsidP="00495DCD">
      <w:pPr>
        <w:keepNext/>
        <w:jc w:val="center"/>
      </w:pPr>
      <w:r>
        <w:rPr>
          <w:noProof/>
          <w:lang w:eastAsia="es-CO"/>
        </w:rPr>
        <w:drawing>
          <wp:inline distT="0" distB="0" distL="0" distR="0" wp14:anchorId="0D534FBB" wp14:editId="50266896">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CC0122" w:rsidRPr="00495DCD" w:rsidRDefault="00495DCD" w:rsidP="00495DCD">
      <w:pPr>
        <w:pStyle w:val="Descripcin"/>
        <w:jc w:val="left"/>
        <w:rPr>
          <w:noProof/>
          <w:sz w:val="24"/>
          <w:szCs w:val="24"/>
          <w:lang w:eastAsia="es-CO"/>
        </w:rPr>
      </w:pPr>
      <w:r w:rsidRPr="00495DCD">
        <w:rPr>
          <w:sz w:val="24"/>
          <w:szCs w:val="24"/>
        </w:rPr>
        <w:t>Fuente: Autores</w:t>
      </w:r>
    </w:p>
    <w:p w:rsidR="002E0720" w:rsidRPr="002E0720" w:rsidRDefault="00CC7413" w:rsidP="0050649D">
      <w:pPr>
        <w:pStyle w:val="Ttulo3"/>
        <w:rPr>
          <w:noProof/>
          <w:lang w:eastAsia="es-CO"/>
        </w:rPr>
      </w:pPr>
      <w:bookmarkStart w:id="47" w:name="_Toc514524541"/>
      <w:r>
        <w:t>Control lógico principal</w:t>
      </w:r>
      <w:bookmarkEnd w:id="47"/>
    </w:p>
    <w:p w:rsidR="00AE1DAD" w:rsidRDefault="003F34DE" w:rsidP="00AE1DAD">
      <w:pPr>
        <w:ind w:firstLine="0"/>
      </w:pPr>
      <w:r>
        <w:t xml:space="preserve">Aunque el control lógico principal se presenta en un solo módulo en el diagrama de bloques del </w:t>
      </w:r>
      <w:proofErr w:type="spellStart"/>
      <w:r>
        <w:t>electrobisturí</w:t>
      </w:r>
      <w:proofErr w:type="spellEnd"/>
      <w:r>
        <w:t xml:space="preserve">,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CF3590">
        <w:t>,</w:t>
      </w:r>
      <w:r w:rsidR="007B07D0">
        <w:t xml:space="preserve"> todos comunicados por protocolo I2C</w:t>
      </w:r>
      <w:r w:rsidR="006E7B77">
        <w:t xml:space="preserve">, siendo el master de la comunicación el microcontrolador ubicado en la placa del </w:t>
      </w:r>
      <w:proofErr w:type="spellStart"/>
      <w:r w:rsidR="006E7B77">
        <w:t>bioimpedancimetro</w:t>
      </w:r>
      <w:proofErr w:type="spellEnd"/>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4244E2" w:rsidRPr="002A0212">
        <w:rPr>
          <w:szCs w:val="24"/>
        </w:rPr>
        <w:t xml:space="preserve">Figura </w:t>
      </w:r>
      <w:r w:rsidR="004244E2">
        <w:rPr>
          <w:noProof/>
          <w:szCs w:val="24"/>
        </w:rPr>
        <w:t>6</w:t>
      </w:r>
      <w:r w:rsidR="00124E17">
        <w:fldChar w:fldCharType="end"/>
      </w:r>
      <w:r w:rsidR="000025C1">
        <w:t>.</w:t>
      </w:r>
      <w:r w:rsidR="00F44655">
        <w:t xml:space="preserve"> </w:t>
      </w:r>
    </w:p>
    <w:p w:rsidR="00530EC2" w:rsidRPr="006339FF" w:rsidRDefault="00530EC2" w:rsidP="006339FF">
      <w:pPr>
        <w:pStyle w:val="Descripcin"/>
        <w:keepNext/>
        <w:jc w:val="left"/>
        <w:rPr>
          <w:sz w:val="24"/>
          <w:szCs w:val="24"/>
        </w:rPr>
      </w:pPr>
      <w:bookmarkStart w:id="48" w:name="_Ref514355648"/>
      <w:bookmarkStart w:id="49" w:name="_Toc514524570"/>
      <w:r w:rsidRPr="006339FF">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1</w:t>
      </w:r>
      <w:r w:rsidR="00816E5A">
        <w:rPr>
          <w:sz w:val="24"/>
          <w:szCs w:val="24"/>
        </w:rPr>
        <w:fldChar w:fldCharType="end"/>
      </w:r>
      <w:bookmarkEnd w:id="48"/>
      <w:r w:rsidRPr="006339FF">
        <w:rPr>
          <w:sz w:val="24"/>
          <w:szCs w:val="24"/>
        </w:rPr>
        <w:t>. ATmega238P 32-TQFP (7x7)</w:t>
      </w:r>
      <w:bookmarkEnd w:id="49"/>
    </w:p>
    <w:p w:rsidR="006339FF" w:rsidRDefault="00AE1DAD" w:rsidP="006339FF">
      <w:pPr>
        <w:keepNext/>
        <w:ind w:firstLine="0"/>
        <w:jc w:val="center"/>
      </w:pPr>
      <w:r>
        <w:rPr>
          <w:noProof/>
          <w:lang w:eastAsia="es-CO"/>
        </w:rPr>
        <w:drawing>
          <wp:inline distT="0" distB="0" distL="0" distR="0" wp14:anchorId="6C873069" wp14:editId="195917E5">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197606" w:rsidRPr="006339FF" w:rsidRDefault="00B7104F" w:rsidP="006339FF">
      <w:pPr>
        <w:pStyle w:val="Descripcin"/>
        <w:jc w:val="left"/>
        <w:rPr>
          <w:sz w:val="24"/>
          <w:szCs w:val="24"/>
        </w:rPr>
      </w:pPr>
      <w:r>
        <w:rPr>
          <w:sz w:val="24"/>
          <w:szCs w:val="24"/>
        </w:rPr>
        <w:t>Fuente:</w:t>
      </w:r>
      <w:r w:rsidR="002E7A69">
        <w:rPr>
          <w:sz w:val="24"/>
          <w:szCs w:val="24"/>
        </w:rPr>
        <w:t xml:space="preserve"> </w:t>
      </w:r>
      <w:r w:rsidR="003205C9" w:rsidRPr="003205C9">
        <w:rPr>
          <w:sz w:val="24"/>
          <w:szCs w:val="24"/>
        </w:rPr>
        <w:t>microchip.com/en/ATmega328p</w:t>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w:t>
      </w:r>
      <w:proofErr w:type="spellStart"/>
      <w:r w:rsidR="000E29F2">
        <w:t>PCB</w:t>
      </w:r>
      <w:r w:rsidR="007802A3">
        <w:t>’s</w:t>
      </w:r>
      <w:proofErr w:type="spellEnd"/>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proofErr w:type="spellStart"/>
      <w:r w:rsidR="005357A2" w:rsidRPr="005357A2">
        <w:rPr>
          <w:i/>
        </w:rPr>
        <w:t>uC</w:t>
      </w:r>
      <w:proofErr w:type="spellEnd"/>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4244E2" w:rsidRPr="006339FF">
        <w:rPr>
          <w:szCs w:val="24"/>
        </w:rPr>
        <w:t xml:space="preserve">Figura </w:t>
      </w:r>
      <w:r w:rsidR="004244E2">
        <w:rPr>
          <w:noProof/>
          <w:szCs w:val="24"/>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proofErr w:type="spellStart"/>
      <w:r w:rsidR="00A31EC7" w:rsidRPr="005357A2">
        <w:rPr>
          <w:i/>
        </w:rPr>
        <w:t>uC</w:t>
      </w:r>
      <w:proofErr w:type="spellEnd"/>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proofErr w:type="spellStart"/>
      <w:r w:rsidR="00BB2296">
        <w:t>arduino</w:t>
      </w:r>
      <w:proofErr w:type="spellEnd"/>
      <w:r w:rsidR="00BB2296">
        <w:t>.</w:t>
      </w:r>
      <w:r w:rsidR="00C46C11">
        <w:t xml:space="preserve"> </w:t>
      </w:r>
      <w:r w:rsidR="00BB2296">
        <w:t>G</w:t>
      </w:r>
      <w:r w:rsidR="00C46C11">
        <w:t xml:space="preserve">racias </w:t>
      </w:r>
      <w:r w:rsidR="005C6F57">
        <w:t>a esto</w:t>
      </w:r>
      <w:r w:rsidR="00D15E13">
        <w:t xml:space="preserve"> se</w:t>
      </w:r>
      <w:r w:rsidR="00514B61">
        <w:t xml:space="preserve"> puede construir el hardware </w:t>
      </w:r>
      <w:r w:rsidR="005459C5">
        <w:t>conforme se necesite</w:t>
      </w:r>
      <w:r w:rsidR="00885C07">
        <w:t xml:space="preserve"> con este</w:t>
      </w:r>
      <w:r w:rsidR="002663A3">
        <w:t xml:space="preserve"> </w:t>
      </w:r>
      <w:proofErr w:type="spellStart"/>
      <w:r w:rsidR="002663A3" w:rsidRPr="002663A3">
        <w:rPr>
          <w:i/>
        </w:rPr>
        <w:t>uC</w:t>
      </w:r>
      <w:proofErr w:type="spellEnd"/>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w:t>
      </w:r>
      <w:proofErr w:type="spellStart"/>
      <w:r w:rsidR="00307009">
        <w:t>arduino</w:t>
      </w:r>
      <w:proofErr w:type="spellEnd"/>
      <w:r w:rsidR="007F2839">
        <w:t>. S</w:t>
      </w:r>
      <w:r w:rsidR="00814CA4">
        <w:t>iendo este</w:t>
      </w:r>
      <w:r w:rsidR="009A2985">
        <w:t xml:space="preserve"> IDE</w:t>
      </w:r>
      <w:r w:rsidR="00814CA4">
        <w:t xml:space="preserve"> </w:t>
      </w:r>
      <w:r w:rsidR="00814CA4" w:rsidRPr="00267684">
        <w:rPr>
          <w:highlight w:val="yellow"/>
        </w:rPr>
        <w:t xml:space="preserve">open </w:t>
      </w:r>
      <w:proofErr w:type="spellStart"/>
      <w:r w:rsidR="00814CA4" w:rsidRPr="00267684">
        <w:rPr>
          <w:highlight w:val="yellow"/>
        </w:rPr>
        <w:t>source</w:t>
      </w:r>
      <w:proofErr w:type="spellEnd"/>
      <w:r w:rsidR="008E0E1D">
        <w:t>,</w:t>
      </w:r>
      <w:r w:rsidR="00814CA4">
        <w:t xml:space="preserve"> no representa gasto </w:t>
      </w:r>
      <w:r w:rsidR="00084B70">
        <w:t>económico</w:t>
      </w:r>
      <w:r w:rsidR="00814CA4">
        <w:t xml:space="preserve"> y ayuda a que el desarrollo de la programación sea </w:t>
      </w:r>
      <w:r w:rsidR="00D04188">
        <w:t>más sencillo</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 xml:space="preserve">cual es deseable cuando se está </w:t>
      </w:r>
      <w:proofErr w:type="spellStart"/>
      <w:r w:rsidR="00B11108">
        <w:t>prototipando</w:t>
      </w:r>
      <w:proofErr w:type="spellEnd"/>
      <w:r w:rsidR="00B11108">
        <w:t>.</w:t>
      </w:r>
    </w:p>
    <w:p w:rsidR="006C662E" w:rsidRDefault="009218F6" w:rsidP="00B82ECB">
      <w:r>
        <w:lastRenderedPageBreak/>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w:t>
      </w:r>
      <w:proofErr w:type="spellStart"/>
      <w:r w:rsidR="00D02494">
        <w:t>arduino</w:t>
      </w:r>
      <w:proofErr w:type="spellEnd"/>
      <w:r w:rsidR="00D02494">
        <w:t xml:space="preserve">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50" w:name="_Toc514524542"/>
      <w:proofErr w:type="spellStart"/>
      <w:r>
        <w:t>Bioimpedanciometro</w:t>
      </w:r>
      <w:proofErr w:type="spellEnd"/>
      <w:r w:rsidR="00EA6F92">
        <w:t>.</w:t>
      </w:r>
      <w:bookmarkEnd w:id="50"/>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0C699D">
        <w:t xml:space="preserve"> con los que</w:t>
      </w:r>
      <w:r w:rsidR="0022737E">
        <w:t xml:space="preserve"> se desarrollan</w:t>
      </w:r>
      <w:r w:rsidR="00251717">
        <w:t xml:space="preserve"> las</w:t>
      </w:r>
      <w:r w:rsidR="007A2837" w:rsidRPr="007A2837">
        <w:t xml:space="preserve"> pruebas de c</w:t>
      </w:r>
      <w:r w:rsidR="005654DE">
        <w:t xml:space="preserve">orte de la unidad </w:t>
      </w:r>
      <w:proofErr w:type="spellStart"/>
      <w:r w:rsidR="007A2837" w:rsidRPr="007A2837">
        <w:t>electroquirúrgica</w:t>
      </w:r>
      <w:proofErr w:type="spellEnd"/>
      <w:r w:rsidR="007A2837" w:rsidRPr="007A2837">
        <w:t>.</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CE513D" w:rsidRDefault="000257AB" w:rsidP="005F578A">
      <w:pPr>
        <w:pStyle w:val="Ttulo4"/>
      </w:pPr>
      <w:r>
        <w:t>Diagrama de Bloques</w:t>
      </w:r>
    </w:p>
    <w:p w:rsidR="00E7666B" w:rsidRPr="00E7666B" w:rsidRDefault="00E7666B" w:rsidP="00E7666B">
      <w:pPr>
        <w:pStyle w:val="Textoindependiente"/>
      </w:pPr>
    </w:p>
    <w:p w:rsidR="009603E0" w:rsidRPr="001C78DD" w:rsidRDefault="003C478C" w:rsidP="001C78DD">
      <w:pPr>
        <w:pStyle w:val="Descripcin"/>
        <w:keepNext/>
        <w:jc w:val="left"/>
        <w:rPr>
          <w:sz w:val="24"/>
          <w:szCs w:val="24"/>
        </w:rPr>
      </w:pPr>
      <w:bookmarkStart w:id="51" w:name="_Ref514360413"/>
      <w:bookmarkStart w:id="52" w:name="_Toc514524571"/>
      <w:r w:rsidRPr="001C78D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2</w:t>
      </w:r>
      <w:r w:rsidR="00816E5A">
        <w:rPr>
          <w:sz w:val="24"/>
          <w:szCs w:val="24"/>
        </w:rPr>
        <w:fldChar w:fldCharType="end"/>
      </w:r>
      <w:bookmarkEnd w:id="51"/>
      <w:r w:rsidRPr="001C78DD">
        <w:rPr>
          <w:sz w:val="24"/>
          <w:szCs w:val="24"/>
        </w:rPr>
        <w:t>. Diagrama de Bloques para el Sistema de Bioimpedanciometría</w:t>
      </w:r>
      <w:bookmarkEnd w:id="52"/>
    </w:p>
    <w:p w:rsidR="008C12EF" w:rsidRDefault="00145F21" w:rsidP="008C12EF">
      <w:pPr>
        <w:keepNext/>
        <w:jc w:val="center"/>
      </w:pPr>
      <w:r>
        <w:rPr>
          <w:noProof/>
          <w:lang w:eastAsia="es-CO"/>
        </w:rPr>
        <w:drawing>
          <wp:inline distT="0" distB="0" distL="0" distR="0" wp14:anchorId="09F66777" wp14:editId="4CEBE758">
            <wp:extent cx="5954232" cy="2891790"/>
            <wp:effectExtent l="0" t="0" r="8890" b="381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rotWithShape="1">
                    <a:blip r:embed="rId19">
                      <a:extLst>
                        <a:ext uri="{28A0092B-C50C-407E-A947-70E740481C1C}">
                          <a14:useLocalDpi xmlns:a14="http://schemas.microsoft.com/office/drawing/2010/main" val="0"/>
                        </a:ext>
                      </a:extLst>
                    </a:blip>
                    <a:srcRect t="4000" b="3187"/>
                    <a:stretch/>
                  </pic:blipFill>
                  <pic:spPr bwMode="auto">
                    <a:xfrm>
                      <a:off x="0" y="0"/>
                      <a:ext cx="5983338" cy="2905926"/>
                    </a:xfrm>
                    <a:prstGeom prst="rect">
                      <a:avLst/>
                    </a:prstGeom>
                    <a:ln>
                      <a:noFill/>
                    </a:ln>
                    <a:extLst>
                      <a:ext uri="{53640926-AAD7-44D8-BBD7-CCE9431645EC}">
                        <a14:shadowObscured xmlns:a14="http://schemas.microsoft.com/office/drawing/2010/main"/>
                      </a:ext>
                    </a:extLst>
                  </pic:spPr>
                </pic:pic>
              </a:graphicData>
            </a:graphic>
          </wp:inline>
        </w:drawing>
      </w:r>
    </w:p>
    <w:p w:rsidR="00145F21" w:rsidRPr="001C78DD" w:rsidRDefault="001C78DD" w:rsidP="001C78DD">
      <w:pPr>
        <w:pStyle w:val="Descripcin"/>
        <w:jc w:val="left"/>
        <w:rPr>
          <w:sz w:val="24"/>
          <w:szCs w:val="24"/>
        </w:rPr>
      </w:pPr>
      <w:r>
        <w:rPr>
          <w:sz w:val="24"/>
          <w:szCs w:val="24"/>
        </w:rPr>
        <w:t>Fuente: Autores</w:t>
      </w:r>
    </w:p>
    <w:p w:rsidR="008C12EF" w:rsidRDefault="008C12EF" w:rsidP="00145F21"/>
    <w:p w:rsidR="00EA6F92" w:rsidRDefault="00F31DC0" w:rsidP="00145F21">
      <w:r>
        <w:t>Para l</w:t>
      </w:r>
      <w:r w:rsidR="0092494D">
        <w:t>a</w:t>
      </w:r>
      <w:r w:rsidR="00CC783B">
        <w:t xml:space="preserve"> elección de los comp</w:t>
      </w:r>
      <w:r w:rsidR="0097309B">
        <w:t xml:space="preserve">onentes </w:t>
      </w:r>
      <w:proofErr w:type="spellStart"/>
      <w:r w:rsidR="0097309B">
        <w:t>circuitales</w:t>
      </w:r>
      <w:proofErr w:type="spellEnd"/>
      <w:r w:rsidR="0097309B">
        <w:t xml:space="preserve">,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4244E2" w:rsidRPr="001C78DD">
        <w:rPr>
          <w:szCs w:val="24"/>
        </w:rPr>
        <w:t xml:space="preserve">Figura </w:t>
      </w:r>
      <w:r w:rsidR="004244E2">
        <w:rPr>
          <w:noProof/>
          <w:szCs w:val="24"/>
        </w:rPr>
        <w:t>12</w:t>
      </w:r>
      <w:r w:rsidR="00361FE6">
        <w:fldChar w:fldCharType="end"/>
      </w:r>
      <w:r w:rsidR="003C478C">
        <w:t>)</w:t>
      </w:r>
      <w:r w:rsidR="00145F21">
        <w:t>.</w:t>
      </w:r>
    </w:p>
    <w:p w:rsidR="00E465C2" w:rsidRPr="00857DF7" w:rsidRDefault="000F3166" w:rsidP="00EA6F92">
      <w:pPr>
        <w:pStyle w:val="Ttulo5"/>
        <w:rPr>
          <w:vanish/>
          <w:specVanish/>
        </w:rPr>
      </w:pPr>
      <w:r>
        <w:t xml:space="preserve">Funcionamiento del </w:t>
      </w:r>
      <w:proofErr w:type="spellStart"/>
      <w:r>
        <w:t>bioimpedanciometro</w:t>
      </w:r>
      <w:proofErr w:type="spellEnd"/>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FB6336">
        <w:t xml:space="preserve">el bloque del </w:t>
      </w:r>
      <w:proofErr w:type="spellStart"/>
      <w:r w:rsidR="00FB6336">
        <w:t>b</w:t>
      </w:r>
      <w:r w:rsidR="002845B5">
        <w:t>ioimpedanciometro</w:t>
      </w:r>
      <w:proofErr w:type="spellEnd"/>
      <w:r w:rsidR="002845B5">
        <w:t xml:space="preserve"> genere </w:t>
      </w:r>
      <w:r w:rsidR="00814D9F">
        <w:t>una señal de excitación</w:t>
      </w:r>
      <w:r w:rsidR="002845B5">
        <w:t xml:space="preserve">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proofErr w:type="spellStart"/>
      <w:r>
        <w:rPr>
          <w:rFonts w:cs="Times New Roman"/>
          <w:iCs/>
        </w:rPr>
        <w:t>sensado</w:t>
      </w:r>
      <w:proofErr w:type="spellEnd"/>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w:t>
      </w:r>
      <w:r w:rsidR="00E24778">
        <w:rPr>
          <w:rFonts w:cs="Times New Roman"/>
          <w:szCs w:val="24"/>
        </w:rPr>
        <w:t>T</w:t>
      </w:r>
      <w:r w:rsidR="002845B5">
        <w:rPr>
          <w:rFonts w:cs="Times New Roman"/>
          <w:szCs w:val="24"/>
        </w:rPr>
        <w: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sidR="00B131A6">
        <w:rPr>
          <w:rFonts w:cs="Times New Roman"/>
          <w:szCs w:val="24"/>
        </w:rPr>
        <w:t>impedanc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53"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244E2">
              <w:rPr>
                <w:i w:val="0"/>
                <w:noProof/>
                <w:sz w:val="24"/>
                <w:szCs w:val="24"/>
              </w:rPr>
              <w:t>1</w:t>
            </w:r>
            <w:r w:rsidRPr="009A03AF">
              <w:rPr>
                <w:i w:val="0"/>
                <w:sz w:val="24"/>
                <w:szCs w:val="24"/>
              </w:rPr>
              <w:fldChar w:fldCharType="end"/>
            </w:r>
            <w:r w:rsidRPr="009A03AF">
              <w:rPr>
                <w:i w:val="0"/>
                <w:sz w:val="24"/>
                <w:szCs w:val="24"/>
              </w:rPr>
              <w:t>)</w:t>
            </w:r>
            <w:bookmarkEnd w:id="53"/>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54"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244E2">
              <w:rPr>
                <w:i w:val="0"/>
                <w:noProof/>
                <w:sz w:val="24"/>
                <w:szCs w:val="24"/>
              </w:rPr>
              <w:t>2</w:t>
            </w:r>
            <w:r w:rsidRPr="009A03AF">
              <w:rPr>
                <w:i w:val="0"/>
                <w:sz w:val="24"/>
                <w:szCs w:val="24"/>
              </w:rPr>
              <w:fldChar w:fldCharType="end"/>
            </w:r>
            <w:r w:rsidRPr="009A03AF">
              <w:rPr>
                <w:i w:val="0"/>
                <w:sz w:val="24"/>
                <w:szCs w:val="24"/>
              </w:rPr>
              <w:t>)</w:t>
            </w:r>
            <w:bookmarkEnd w:id="54"/>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4244E2" w:rsidRPr="004244E2">
        <w:rPr>
          <w:i/>
          <w:szCs w:val="24"/>
        </w:rPr>
        <w:t xml:space="preserve">( </w:t>
      </w:r>
      <w:r w:rsidR="004244E2">
        <w:rPr>
          <w:i/>
          <w:noProof/>
          <w:szCs w:val="24"/>
        </w:rPr>
        <w:t>1</w:t>
      </w:r>
      <w:r w:rsidR="004244E2" w:rsidRPr="004244E2">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4244E2" w:rsidRPr="009A03AF">
        <w:rPr>
          <w:szCs w:val="24"/>
        </w:rPr>
        <w:t xml:space="preserve">( </w:t>
      </w:r>
      <w:r w:rsidR="004244E2">
        <w:rPr>
          <w:i/>
          <w:noProof/>
          <w:szCs w:val="24"/>
        </w:rPr>
        <w:t>2</w:t>
      </w:r>
      <w:r w:rsidR="004244E2"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244E2">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lastRenderedPageBreak/>
        <w:t xml:space="preserve">Posterior a ello, </w:t>
      </w:r>
      <w:r w:rsidR="00917CED">
        <w:t>se realiza</w:t>
      </w:r>
      <w:r>
        <w:t xml:space="preserve"> una </w:t>
      </w:r>
      <w:proofErr w:type="spellStart"/>
      <w:r>
        <w:t>linealización</w:t>
      </w:r>
      <w:proofErr w:type="spellEnd"/>
      <w:r>
        <w:t>, que compare los datos obtenidos, con los datos deseados y ge</w:t>
      </w:r>
      <w:r w:rsidR="00465EB4">
        <w:t>nerar finalmente una salida de b</w:t>
      </w:r>
      <w:r>
        <w:t>ioim</w:t>
      </w:r>
      <w:r w:rsidR="00C54B3F">
        <w:t>pedancia</w:t>
      </w:r>
      <w:r>
        <w:t>.</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EA6F92" w:rsidRDefault="00857DF7" w:rsidP="00482C3A">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 xml:space="preserve">El </w:t>
      </w:r>
      <w:proofErr w:type="spellStart"/>
      <w:r w:rsidR="00F2399B">
        <w:t>Bioimpedanciometro</w:t>
      </w:r>
      <w:proofErr w:type="spellEnd"/>
      <w:r w:rsidR="001A3B0B">
        <w:t>, es decir,</w:t>
      </w:r>
      <w:r w:rsidR="0057722A">
        <w:t xml:space="preserve"> </w:t>
      </w:r>
      <w:r w:rsidR="001A3B0B">
        <w:t xml:space="preserve">como </w:t>
      </w:r>
      <w:r w:rsidR="002C1B1C">
        <w:t>tal el</w:t>
      </w:r>
      <w:r w:rsidR="001A3B0B">
        <w:t xml:space="preserve"> circuito integrado, </w:t>
      </w:r>
      <w:r w:rsidR="0057722A">
        <w:t>podía realizarse de modo</w:t>
      </w:r>
      <w:r w:rsidR="00190CE9">
        <w:t xml:space="preserve"> </w:t>
      </w:r>
      <w:r w:rsidR="0057722A">
        <w:t xml:space="preserve">discreto por medio de otros elementos en conjunto, sin </w:t>
      </w:r>
      <w:r w:rsidR="00CE1E23">
        <w:t>embargo,</w:t>
      </w:r>
      <w:r w:rsidR="0057722A">
        <w:t xml:space="preserve"> esto </w:t>
      </w:r>
      <w:r w:rsidR="001A3B0B">
        <w:t>le restaba confiabilidad a</w:t>
      </w:r>
      <w:r w:rsidR="00F2399B">
        <w:t>l dato recopilado, los gastos superiores y el tiempo empleado para su construcción, hubieran retrasado considerablemente el avance del proyecto</w:t>
      </w:r>
      <w:r w:rsidR="0057722A">
        <w:t>.</w:t>
      </w:r>
    </w:p>
    <w:p w:rsidR="00CE64EA" w:rsidRPr="00482C3A" w:rsidRDefault="00CE64EA" w:rsidP="00482C3A">
      <w:pPr>
        <w:pStyle w:val="Descripcin"/>
        <w:keepNext/>
        <w:jc w:val="left"/>
        <w:rPr>
          <w:sz w:val="24"/>
          <w:szCs w:val="24"/>
        </w:rPr>
      </w:pPr>
      <w:bookmarkStart w:id="55" w:name="_Ref514360603"/>
      <w:bookmarkStart w:id="56" w:name="_Toc514524572"/>
      <w:r w:rsidRPr="00482C3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3</w:t>
      </w:r>
      <w:r w:rsidR="00816E5A">
        <w:rPr>
          <w:sz w:val="24"/>
          <w:szCs w:val="24"/>
        </w:rPr>
        <w:fldChar w:fldCharType="end"/>
      </w:r>
      <w:bookmarkEnd w:id="55"/>
      <w:r w:rsidRPr="00482C3A">
        <w:rPr>
          <w:sz w:val="24"/>
          <w:szCs w:val="24"/>
        </w:rPr>
        <w:t>. Sistema Convertidor de Impedancia de alta Precisión AD5933</w:t>
      </w:r>
      <w:bookmarkEnd w:id="56"/>
    </w:p>
    <w:p w:rsidR="00482C3A" w:rsidRDefault="00F02950" w:rsidP="00482C3A">
      <w:pPr>
        <w:keepNext/>
        <w:jc w:val="center"/>
      </w:pPr>
      <w:r w:rsidRPr="00D4387E">
        <w:rPr>
          <w:rFonts w:cs="Times New Roman"/>
          <w:noProof/>
          <w:szCs w:val="24"/>
          <w:lang w:eastAsia="es-CO"/>
        </w:rPr>
        <w:drawing>
          <wp:inline distT="0" distB="0" distL="0" distR="0" wp14:anchorId="1116EDC5" wp14:editId="37AC470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Pr="00482C3A" w:rsidRDefault="00482C3A" w:rsidP="00482C3A">
      <w:pPr>
        <w:pStyle w:val="Descripcin"/>
        <w:jc w:val="left"/>
        <w:rPr>
          <w:sz w:val="24"/>
          <w:szCs w:val="24"/>
          <w:lang w:val="en-US"/>
        </w:rPr>
      </w:pPr>
      <w:r w:rsidRPr="00482C3A">
        <w:rPr>
          <w:sz w:val="24"/>
          <w:szCs w:val="24"/>
          <w:lang w:val="en-US"/>
        </w:rPr>
        <w:t>Fuente: Analog Devices, AD5933 [Material Safety Data Sheet], 2005</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4244E2" w:rsidRPr="001C78DD">
        <w:rPr>
          <w:szCs w:val="24"/>
        </w:rPr>
        <w:t xml:space="preserve">Figura </w:t>
      </w:r>
      <w:r w:rsidR="004244E2">
        <w:rPr>
          <w:noProof/>
          <w:szCs w:val="24"/>
        </w:rPr>
        <w:t>12</w:t>
      </w:r>
      <w:r w:rsidR="00AB08B4">
        <w:rPr>
          <w:highlight w:val="yellow"/>
        </w:rPr>
        <w:fldChar w:fldCharType="end"/>
      </w:r>
      <w:r w:rsidR="00CE64EA" w:rsidRPr="007F2B30">
        <w:t>)</w:t>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w:t>
      </w:r>
      <w:r w:rsidR="00877D91">
        <w:lastRenderedPageBreak/>
        <w:t xml:space="preserve">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EA6F92" w:rsidRDefault="006F5471" w:rsidP="006F5471">
      <w:r>
        <w:t>Finalmente el dato complejo de impedancia</w:t>
      </w:r>
      <w:r w:rsidR="00817470">
        <w:t>,</w:t>
      </w:r>
      <w:r w:rsidR="0027120A">
        <w:t xml:space="preserve"> </w:t>
      </w:r>
      <w:r>
        <w:t xml:space="preserve">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sidR="00F2368D">
        <w:rPr>
          <w:rFonts w:cs="Times New Roman"/>
          <w:iCs/>
        </w:rPr>
        <w:t>.</w:t>
      </w:r>
    </w:p>
    <w:p w:rsidR="00B124AE" w:rsidRPr="00C87D30" w:rsidRDefault="00B65A74" w:rsidP="00B124AE">
      <w:pPr>
        <w:pStyle w:val="Ttulo5"/>
        <w:rPr>
          <w:vanish/>
          <w:specVanish/>
        </w:rPr>
      </w:pPr>
      <w:r>
        <w:t xml:space="preserve">Adaptación y </w:t>
      </w:r>
      <w:proofErr w:type="spellStart"/>
      <w:r>
        <w:t>Sensado</w:t>
      </w:r>
      <w:proofErr w:type="spellEnd"/>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84EB9" w:rsidRPr="00784EB9" w:rsidRDefault="00481BA0" w:rsidP="00784EB9">
      <w:pPr>
        <w:rPr>
          <w:rFonts w:cs="Times New Roman"/>
          <w:szCs w:val="24"/>
        </w:rPr>
      </w:pPr>
      <w:r>
        <w:t xml:space="preserve">Para su correcto desempeño, el AD5933 requiere un diseño que le permita </w:t>
      </w:r>
      <w:proofErr w:type="spellStart"/>
      <w:r>
        <w:t>sensar</w:t>
      </w:r>
      <w:proofErr w:type="spellEnd"/>
      <w:r>
        <w:t xml:space="preserve">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4244E2" w:rsidRPr="00482C3A">
        <w:rPr>
          <w:szCs w:val="24"/>
        </w:rPr>
        <w:t xml:space="preserve">Figura </w:t>
      </w:r>
      <w:r w:rsidR="004244E2">
        <w:rPr>
          <w:noProof/>
          <w:szCs w:val="24"/>
        </w:rPr>
        <w:t>13</w:t>
      </w:r>
      <w:r w:rsidR="003835D7">
        <w:fldChar w:fldCharType="end"/>
      </w:r>
      <w:r w:rsidR="003835D7">
        <w:t>)</w:t>
      </w:r>
      <w:r w:rsidR="00BF20C4">
        <w:fldChar w:fldCharType="begin"/>
      </w:r>
      <w:r w:rsidR="00BF20C4">
        <w:instrText xml:space="preserve"> REF _Ref504948434 \h </w:instrText>
      </w:r>
      <w:r w:rsidR="00BF20C4">
        <w:fldChar w:fldCharType="separate"/>
      </w:r>
      <w:r w:rsidR="004244E2">
        <w:rPr>
          <w:b/>
          <w:bCs/>
          <w:lang w:val="es-ES"/>
        </w:rPr>
        <w:t>¡Error! No se encuentra el origen de la referencia.</w:t>
      </w:r>
      <w:r w:rsidR="00BF20C4">
        <w:fldChar w:fldCharType="end"/>
      </w:r>
      <w:r>
        <w:t>,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 xml:space="preserve">para el ratio de impedancias </w:t>
      </w:r>
      <w:proofErr w:type="spellStart"/>
      <w:r w:rsidR="00C7119F">
        <w:rPr>
          <w:rFonts w:cs="Times New Roman"/>
          <w:szCs w:val="24"/>
        </w:rPr>
        <w:t>sensadas</w:t>
      </w:r>
      <w:proofErr w:type="spellEnd"/>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784EB9" w:rsidRPr="00FA1320" w:rsidRDefault="00784EB9" w:rsidP="00784EB9">
      <w:pPr>
        <w:pStyle w:val="Descripcin"/>
        <w:keepNext/>
        <w:ind w:firstLine="0"/>
        <w:rPr>
          <w:sz w:val="24"/>
          <w:szCs w:val="24"/>
        </w:rPr>
      </w:pPr>
      <w:bookmarkStart w:id="57" w:name="_Toc514524573"/>
      <w:r w:rsidRPr="00FA1320">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4</w:t>
      </w:r>
      <w:r w:rsidR="00816E5A">
        <w:rPr>
          <w:sz w:val="24"/>
          <w:szCs w:val="24"/>
        </w:rPr>
        <w:fldChar w:fldCharType="end"/>
      </w:r>
      <w:r w:rsidRPr="00FA1320">
        <w:rPr>
          <w:sz w:val="24"/>
          <w:szCs w:val="24"/>
        </w:rPr>
        <w:t xml:space="preserve">. Sistemas de acoplamiento y </w:t>
      </w:r>
      <w:proofErr w:type="spellStart"/>
      <w:r w:rsidRPr="00FA1320">
        <w:rPr>
          <w:sz w:val="24"/>
          <w:szCs w:val="24"/>
        </w:rPr>
        <w:t>sensado</w:t>
      </w:r>
      <w:proofErr w:type="spellEnd"/>
      <w:r w:rsidRPr="00FA1320">
        <w:rPr>
          <w:sz w:val="24"/>
          <w:szCs w:val="24"/>
        </w:rPr>
        <w:t xml:space="preserve"> de bioimpedancia</w:t>
      </w:r>
      <w:bookmarkEnd w:id="57"/>
    </w:p>
    <w:p w:rsidR="00784EB9" w:rsidRDefault="00784EB9" w:rsidP="00385D8A">
      <w:pPr>
        <w:keepNext/>
        <w:jc w:val="center"/>
      </w:pPr>
      <w:r>
        <w:rPr>
          <w:noProof/>
          <w:lang w:eastAsia="es-CO"/>
        </w:rPr>
        <w:drawing>
          <wp:inline distT="0" distB="0" distL="0" distR="0" wp14:anchorId="672DB4AD" wp14:editId="5F794895">
            <wp:extent cx="5762743" cy="2593927"/>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816056" cy="2617924"/>
                    </a:xfrm>
                    <a:prstGeom prst="rect">
                      <a:avLst/>
                    </a:prstGeom>
                  </pic:spPr>
                </pic:pic>
              </a:graphicData>
            </a:graphic>
          </wp:inline>
        </w:drawing>
      </w:r>
    </w:p>
    <w:p w:rsidR="00784EB9" w:rsidRDefault="00784EB9" w:rsidP="00784EB9">
      <w:pPr>
        <w:pStyle w:val="Descripcin"/>
      </w:pPr>
      <w:r w:rsidRPr="00633ACB">
        <w:rPr>
          <w:sz w:val="24"/>
          <w:szCs w:val="24"/>
        </w:rPr>
        <w:t>Fuente: Autores</w:t>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mo</w:t>
      </w:r>
      <w:r w:rsidR="0003109A">
        <w:t xml:space="preserve">dulo puede realizar mediciones </w:t>
      </w:r>
      <w:r w:rsidR="005C06C2">
        <w:t xml:space="preserve">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BF4B03">
        <w:t xml:space="preserve">mediciones en </w:t>
      </w:r>
      <w:r w:rsidR="00D04B32">
        <w:t xml:space="preserve"> </w:t>
      </w:r>
      <w:r w:rsidR="00031CCD">
        <w:t>carne de cerdo magra</w:t>
      </w:r>
      <w:r w:rsidR="00D04B32">
        <w:t xml:space="preserve"> (tejido sin grasa)</w:t>
      </w:r>
      <w:r w:rsidR="00845BBD">
        <w:t xml:space="preserve"> </w:t>
      </w:r>
      <w:r w:rsidR="008C3DDD">
        <w:rPr>
          <w:rStyle w:val="nfasis"/>
          <w:b w:val="0"/>
          <w:iCs w:val="0"/>
        </w:rPr>
        <w:t>valor</w:t>
      </w:r>
      <w:r w:rsidR="0061799C">
        <w:rPr>
          <w:rStyle w:val="nfasis"/>
          <w:b w:val="0"/>
          <w:iCs w:val="0"/>
        </w:rPr>
        <w:t xml:space="preserve">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C92171" w:rsidRDefault="006F4F0D" w:rsidP="006A4132">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255F25">
        <w:fldChar w:fldCharType="begin"/>
      </w:r>
      <w:r w:rsidR="00255F25">
        <w:instrText xml:space="preserve"> REF _Ref514513588 \h </w:instrText>
      </w:r>
      <w:r w:rsidR="00255F25">
        <w:fldChar w:fldCharType="separate"/>
      </w:r>
      <w:r w:rsidR="004244E2" w:rsidRPr="00C0050D">
        <w:rPr>
          <w:szCs w:val="24"/>
        </w:rPr>
        <w:t xml:space="preserve">Figura </w:t>
      </w:r>
      <w:r w:rsidR="004244E2">
        <w:rPr>
          <w:noProof/>
          <w:szCs w:val="24"/>
        </w:rPr>
        <w:t>15</w:t>
      </w:r>
      <w:r w:rsidR="00255F25">
        <w:fldChar w:fldCharType="end"/>
      </w:r>
      <w:r w:rsidR="00255F25">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262B93" w:rsidRPr="00C0050D" w:rsidRDefault="00262B93" w:rsidP="006A4132">
      <w:pPr>
        <w:pStyle w:val="Descripcin"/>
        <w:keepNext/>
        <w:jc w:val="left"/>
        <w:rPr>
          <w:sz w:val="24"/>
          <w:szCs w:val="24"/>
        </w:rPr>
      </w:pPr>
      <w:bookmarkStart w:id="58" w:name="_Ref514513137"/>
      <w:bookmarkStart w:id="59" w:name="_Ref514513588"/>
      <w:bookmarkStart w:id="60" w:name="_Toc514524574"/>
      <w:r w:rsidRPr="00C0050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5</w:t>
      </w:r>
      <w:r w:rsidR="00816E5A">
        <w:rPr>
          <w:sz w:val="24"/>
          <w:szCs w:val="24"/>
        </w:rPr>
        <w:fldChar w:fldCharType="end"/>
      </w:r>
      <w:bookmarkEnd w:id="59"/>
      <w:r w:rsidR="00282D1C" w:rsidRPr="00C0050D">
        <w:rPr>
          <w:sz w:val="24"/>
          <w:szCs w:val="24"/>
        </w:rPr>
        <w:t>.</w:t>
      </w:r>
      <w:r w:rsidRPr="00C0050D">
        <w:rPr>
          <w:sz w:val="24"/>
          <w:szCs w:val="24"/>
        </w:rPr>
        <w:t xml:space="preserve"> Representación de un Tejido mediante un Circuito Eléctrico</w:t>
      </w:r>
      <w:bookmarkEnd w:id="58"/>
      <w:bookmarkEnd w:id="60"/>
    </w:p>
    <w:p w:rsidR="00C0050D" w:rsidRDefault="00A121DC" w:rsidP="00C0050D">
      <w:pPr>
        <w:keepNext/>
        <w:jc w:val="center"/>
      </w:pPr>
      <w:r>
        <w:rPr>
          <w:noProof/>
          <w:lang w:eastAsia="es-CO"/>
        </w:rPr>
        <w:drawing>
          <wp:inline distT="0" distB="0" distL="0" distR="0" wp14:anchorId="4AE26002" wp14:editId="698A0B6F">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Pr="00C0050D" w:rsidRDefault="00C0050D" w:rsidP="00C0050D">
      <w:pPr>
        <w:pStyle w:val="Descripcin"/>
        <w:jc w:val="left"/>
        <w:rPr>
          <w:sz w:val="24"/>
          <w:szCs w:val="24"/>
        </w:rPr>
      </w:pPr>
      <w:r w:rsidRPr="00C0050D">
        <w:rPr>
          <w:sz w:val="24"/>
          <w:szCs w:val="24"/>
        </w:rPr>
        <w:t>Fuente: Autores</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4244E2" w:rsidRPr="00CC7BAB">
        <w:rPr>
          <w:szCs w:val="24"/>
        </w:rPr>
        <w:t xml:space="preserve">Figura </w:t>
      </w:r>
      <w:r w:rsidR="004244E2">
        <w:rPr>
          <w:noProof/>
          <w:szCs w:val="24"/>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Pr="00CC7BAB" w:rsidRDefault="005E1180" w:rsidP="00CC7BAB">
      <w:pPr>
        <w:pStyle w:val="Descripcin"/>
        <w:keepNext/>
        <w:jc w:val="left"/>
        <w:rPr>
          <w:sz w:val="24"/>
          <w:szCs w:val="24"/>
        </w:rPr>
      </w:pPr>
      <w:bookmarkStart w:id="61" w:name="_Ref514362462"/>
      <w:bookmarkStart w:id="62" w:name="_Toc514524575"/>
      <w:r w:rsidRPr="00CC7BAB">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6</w:t>
      </w:r>
      <w:r w:rsidR="00816E5A">
        <w:rPr>
          <w:sz w:val="24"/>
          <w:szCs w:val="24"/>
        </w:rPr>
        <w:fldChar w:fldCharType="end"/>
      </w:r>
      <w:bookmarkEnd w:id="61"/>
      <w:r w:rsidRPr="00CC7BAB">
        <w:rPr>
          <w:sz w:val="24"/>
          <w:szCs w:val="24"/>
        </w:rPr>
        <w:t>.</w:t>
      </w:r>
      <w:r w:rsidR="009F3005" w:rsidRPr="00CC7BAB">
        <w:rPr>
          <w:sz w:val="24"/>
          <w:szCs w:val="24"/>
        </w:rPr>
        <w:t xml:space="preserve"> </w:t>
      </w:r>
      <w:r w:rsidR="008613BC" w:rsidRPr="00CC7BAB">
        <w:rPr>
          <w:sz w:val="24"/>
          <w:szCs w:val="24"/>
        </w:rPr>
        <w:t>Pruebas de impedancia entre secciones de placa de retorno.</w:t>
      </w:r>
      <w:bookmarkEnd w:id="62"/>
    </w:p>
    <w:p w:rsidR="00E71F5E" w:rsidRDefault="00920D89" w:rsidP="00E71F5E">
      <w:pPr>
        <w:keepNext/>
      </w:pPr>
      <w:r>
        <w:rPr>
          <w:noProof/>
          <w:lang w:eastAsia="es-CO"/>
        </w:rPr>
        <w:drawing>
          <wp:inline distT="0" distB="0" distL="0" distR="0" wp14:anchorId="6FE591F0" wp14:editId="551CA49D">
            <wp:extent cx="5612130" cy="1722474"/>
            <wp:effectExtent l="0" t="0" r="762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21056" cy="1725214"/>
                    </a:xfrm>
                    <a:prstGeom prst="rect">
                      <a:avLst/>
                    </a:prstGeom>
                  </pic:spPr>
                </pic:pic>
              </a:graphicData>
            </a:graphic>
          </wp:inline>
        </w:drawing>
      </w:r>
    </w:p>
    <w:p w:rsidR="003F4957" w:rsidRPr="00E71F5E" w:rsidRDefault="00E71F5E" w:rsidP="00E71F5E">
      <w:pPr>
        <w:pStyle w:val="Descripcin"/>
        <w:rPr>
          <w:sz w:val="24"/>
          <w:szCs w:val="24"/>
        </w:rPr>
      </w:pPr>
      <w:r w:rsidRPr="00E71F5E">
        <w:rPr>
          <w:sz w:val="24"/>
          <w:szCs w:val="24"/>
        </w:rPr>
        <w:t>Fuente: Autores</w:t>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w:t>
      </w:r>
      <w:r w:rsidR="00F90816">
        <w:lastRenderedPageBreak/>
        <w:t>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4244E2" w:rsidRPr="00CC7BAB">
        <w:rPr>
          <w:szCs w:val="24"/>
        </w:rPr>
        <w:t xml:space="preserve">Figura </w:t>
      </w:r>
      <w:r w:rsidR="004244E2">
        <w:rPr>
          <w:noProof/>
          <w:szCs w:val="24"/>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4244E2" w:rsidRPr="00CC7BAB">
        <w:rPr>
          <w:szCs w:val="24"/>
        </w:rPr>
        <w:t xml:space="preserve">Figura </w:t>
      </w:r>
      <w:r w:rsidR="004244E2">
        <w:rPr>
          <w:noProof/>
          <w:szCs w:val="24"/>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Pr="00163EA9" w:rsidRDefault="00231C5A" w:rsidP="002B3BE7">
      <w:pPr>
        <w:pStyle w:val="Descripcin"/>
        <w:keepNext/>
        <w:jc w:val="left"/>
        <w:rPr>
          <w:sz w:val="24"/>
          <w:szCs w:val="24"/>
        </w:rPr>
      </w:pPr>
      <w:bookmarkStart w:id="63" w:name="_Ref514363666"/>
      <w:bookmarkStart w:id="64" w:name="_Toc514524641"/>
      <w:r w:rsidRPr="00163EA9">
        <w:rPr>
          <w:sz w:val="24"/>
          <w:szCs w:val="24"/>
        </w:rPr>
        <w:t xml:space="preserve">Tabla </w:t>
      </w:r>
      <w:r w:rsidR="0012254C" w:rsidRPr="00163EA9">
        <w:rPr>
          <w:sz w:val="24"/>
          <w:szCs w:val="24"/>
        </w:rPr>
        <w:fldChar w:fldCharType="begin"/>
      </w:r>
      <w:r w:rsidR="0012254C" w:rsidRPr="00163EA9">
        <w:rPr>
          <w:sz w:val="24"/>
          <w:szCs w:val="24"/>
        </w:rPr>
        <w:instrText xml:space="preserve"> SEQ Tabla \* ARABIC </w:instrText>
      </w:r>
      <w:r w:rsidR="0012254C" w:rsidRPr="00163EA9">
        <w:rPr>
          <w:sz w:val="24"/>
          <w:szCs w:val="24"/>
        </w:rPr>
        <w:fldChar w:fldCharType="separate"/>
      </w:r>
      <w:r w:rsidR="004244E2">
        <w:rPr>
          <w:noProof/>
          <w:sz w:val="24"/>
          <w:szCs w:val="24"/>
        </w:rPr>
        <w:t>4</w:t>
      </w:r>
      <w:r w:rsidR="0012254C" w:rsidRPr="00163EA9">
        <w:rPr>
          <w:noProof/>
          <w:sz w:val="24"/>
          <w:szCs w:val="24"/>
        </w:rPr>
        <w:fldChar w:fldCharType="end"/>
      </w:r>
      <w:bookmarkEnd w:id="63"/>
      <w:r w:rsidR="00B71DB4" w:rsidRPr="00163EA9">
        <w:rPr>
          <w:sz w:val="24"/>
          <w:szCs w:val="24"/>
        </w:rPr>
        <w:t xml:space="preserve">. </w:t>
      </w:r>
      <w:r w:rsidR="006B51C0" w:rsidRPr="00163EA9">
        <w:rPr>
          <w:sz w:val="24"/>
          <w:szCs w:val="24"/>
        </w:rPr>
        <w:t xml:space="preserve">Datos obtenidos de </w:t>
      </w:r>
      <w:r w:rsidR="00DC3E79" w:rsidRPr="00163EA9">
        <w:rPr>
          <w:sz w:val="24"/>
          <w:szCs w:val="24"/>
        </w:rPr>
        <w:t>medición de banco de resistencias experimental.</w:t>
      </w:r>
      <w:bookmarkEnd w:id="64"/>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2B3BE7">
            <w:pPr>
              <w:keepNext/>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Pr="002B3BE7" w:rsidRDefault="002B3BE7" w:rsidP="00C301AA">
      <w:pPr>
        <w:pStyle w:val="Descripcin"/>
        <w:rPr>
          <w:sz w:val="24"/>
          <w:szCs w:val="24"/>
        </w:rPr>
      </w:pPr>
      <w:r w:rsidRPr="002B3BE7">
        <w:rPr>
          <w:sz w:val="24"/>
          <w:szCs w:val="24"/>
        </w:rPr>
        <w:t>Fuente: Autores</w:t>
      </w:r>
    </w:p>
    <w:p w:rsidR="002B0868" w:rsidRDefault="00FC28A3" w:rsidP="009F52EB">
      <w:pPr>
        <w:keepNext/>
      </w:pPr>
      <w:r>
        <w:t xml:space="preserve">Se construye un banco de pruebas con resistencias </w:t>
      </w:r>
      <w:r w:rsidR="00FD51A7">
        <w:t xml:space="preserve">de fibra de carbono con tolerancia del 5% </w:t>
      </w:r>
      <w:r w:rsidR="0021103E">
        <w:t xml:space="preserve">y se toman medidas con el </w:t>
      </w:r>
      <w:proofErr w:type="spellStart"/>
      <w:r w:rsidR="0021103E">
        <w:t>impedanci</w:t>
      </w:r>
      <w:r w:rsidR="00200D0F">
        <w:t>ome</w:t>
      </w:r>
      <w:r w:rsidR="0021103E">
        <w:t>tro</w:t>
      </w:r>
      <w:proofErr w:type="spellEnd"/>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4244E2" w:rsidRPr="00163EA9">
        <w:rPr>
          <w:szCs w:val="24"/>
        </w:rPr>
        <w:t xml:space="preserve">Tabla </w:t>
      </w:r>
      <w:r w:rsidR="004244E2">
        <w:rPr>
          <w:noProof/>
          <w:szCs w:val="24"/>
        </w:rPr>
        <w:t>4</w:t>
      </w:r>
      <w:r w:rsidR="006C773D">
        <w:fldChar w:fldCharType="end"/>
      </w:r>
      <w:r w:rsidR="006C773D">
        <w:t xml:space="preserve"> </w:t>
      </w:r>
      <w:r w:rsidR="007C3C90">
        <w:t xml:space="preserve">se muestra el resultado </w:t>
      </w:r>
      <w:r w:rsidR="0045323B">
        <w:t>de los</w:t>
      </w:r>
      <w:r w:rsidR="00F47084">
        <w:t xml:space="preserve">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4244E2" w:rsidRPr="001C78DD">
        <w:rPr>
          <w:szCs w:val="24"/>
        </w:rPr>
        <w:t xml:space="preserve">Figura </w:t>
      </w:r>
      <w:r w:rsidR="004244E2">
        <w:rPr>
          <w:noProof/>
          <w:szCs w:val="24"/>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w:t>
      </w:r>
      <w:r w:rsidR="005F06EB">
        <w:lastRenderedPageBreak/>
        <w:t>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w:t>
      </w:r>
      <w:r w:rsidR="00B33557">
        <w:rPr>
          <w:rFonts w:cs="Times New Roman"/>
          <w:iCs/>
        </w:rPr>
        <w:t>os datos enviados por el IC AD5</w:t>
      </w:r>
      <w:r>
        <w:rPr>
          <w:rFonts w:cs="Times New Roman"/>
          <w:iCs/>
        </w:rPr>
        <w:t>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65" w:name="_Toc514524543"/>
      <w:r>
        <w:t xml:space="preserve">Gestor de Salidas </w:t>
      </w:r>
      <w:r w:rsidR="00506355">
        <w:t>(Administrador de puertos de salida)</w:t>
      </w:r>
      <w:bookmarkEnd w:id="65"/>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B72F6C">
        <w:t xml:space="preserve"> (ver </w:t>
      </w:r>
      <w:r w:rsidR="00B72F6C">
        <w:fldChar w:fldCharType="begin"/>
      </w:r>
      <w:r w:rsidR="00B72F6C">
        <w:instrText xml:space="preserve"> REF _Ref514404505 \h </w:instrText>
      </w:r>
      <w:r w:rsidR="00B72F6C">
        <w:fldChar w:fldCharType="separate"/>
      </w:r>
      <w:r w:rsidR="004244E2" w:rsidRPr="00A541B4">
        <w:rPr>
          <w:szCs w:val="24"/>
        </w:rPr>
        <w:t xml:space="preserve">Figura </w:t>
      </w:r>
      <w:r w:rsidR="004244E2">
        <w:rPr>
          <w:noProof/>
          <w:szCs w:val="24"/>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0E4E5A" w:rsidRPr="000E4E5A" w:rsidRDefault="00C218F5" w:rsidP="000E4E5A">
      <w:pPr>
        <w:pStyle w:val="Descripcin"/>
        <w:keepNext/>
        <w:jc w:val="left"/>
        <w:rPr>
          <w:sz w:val="24"/>
          <w:szCs w:val="24"/>
        </w:rPr>
      </w:pPr>
      <w:bookmarkStart w:id="66" w:name="_Ref514404505"/>
      <w:bookmarkStart w:id="67" w:name="_Toc514524576"/>
      <w:r w:rsidRPr="00A541B4">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7</w:t>
      </w:r>
      <w:r w:rsidR="00816E5A">
        <w:rPr>
          <w:sz w:val="24"/>
          <w:szCs w:val="24"/>
        </w:rPr>
        <w:fldChar w:fldCharType="end"/>
      </w:r>
      <w:bookmarkEnd w:id="66"/>
      <w:r w:rsidRPr="00A541B4">
        <w:rPr>
          <w:sz w:val="24"/>
          <w:szCs w:val="24"/>
        </w:rPr>
        <w:t>.</w:t>
      </w:r>
      <w:r w:rsidR="00492862" w:rsidRPr="00A541B4">
        <w:rPr>
          <w:sz w:val="24"/>
          <w:szCs w:val="24"/>
        </w:rPr>
        <w:t xml:space="preserve"> </w:t>
      </w:r>
      <w:r w:rsidR="00D75FAD" w:rsidRPr="00A541B4">
        <w:rPr>
          <w:sz w:val="24"/>
          <w:szCs w:val="24"/>
        </w:rPr>
        <w:t xml:space="preserve">Vista frontal de la unidad </w:t>
      </w:r>
      <w:proofErr w:type="spellStart"/>
      <w:r w:rsidR="00D75FAD" w:rsidRPr="00A541B4">
        <w:rPr>
          <w:sz w:val="24"/>
          <w:szCs w:val="24"/>
        </w:rPr>
        <w:t>electroquirú</w:t>
      </w:r>
      <w:r w:rsidR="005201A3" w:rsidRPr="00A541B4">
        <w:rPr>
          <w:sz w:val="24"/>
          <w:szCs w:val="24"/>
        </w:rPr>
        <w:t>r</w:t>
      </w:r>
      <w:r w:rsidR="00D75FAD" w:rsidRPr="00A541B4">
        <w:rPr>
          <w:sz w:val="24"/>
          <w:szCs w:val="24"/>
        </w:rPr>
        <w:t>gica</w:t>
      </w:r>
      <w:bookmarkEnd w:id="67"/>
      <w:proofErr w:type="spellEnd"/>
    </w:p>
    <w:p w:rsidR="00A541B4" w:rsidRPr="00A541B4" w:rsidRDefault="0098344B" w:rsidP="00A541B4">
      <w:pPr>
        <w:keepNext/>
        <w:jc w:val="center"/>
        <w:rPr>
          <w:szCs w:val="24"/>
        </w:rPr>
      </w:pPr>
      <w:r>
        <w:rPr>
          <w:noProof/>
          <w:lang w:eastAsia="es-CO"/>
        </w:rPr>
        <w:drawing>
          <wp:inline distT="0" distB="0" distL="0" distR="0" wp14:anchorId="46E401C3" wp14:editId="342470CE">
            <wp:extent cx="5441633" cy="2391542"/>
            <wp:effectExtent l="0" t="0" r="6985" b="889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25056" r="2811" b="1302"/>
                    <a:stretch/>
                  </pic:blipFill>
                  <pic:spPr bwMode="auto">
                    <a:xfrm>
                      <a:off x="0" y="0"/>
                      <a:ext cx="5474960" cy="2406189"/>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267235" w:rsidRPr="00A541B4" w:rsidRDefault="00A541B4" w:rsidP="00A541B4">
      <w:pPr>
        <w:pStyle w:val="Descripcin"/>
        <w:jc w:val="left"/>
        <w:rPr>
          <w:sz w:val="24"/>
          <w:szCs w:val="24"/>
        </w:rPr>
      </w:pPr>
      <w:r w:rsidRPr="00A541B4">
        <w:rPr>
          <w:sz w:val="24"/>
          <w:szCs w:val="24"/>
        </w:rPr>
        <w:t>Fuente</w:t>
      </w:r>
      <w:r>
        <w:rPr>
          <w:sz w:val="24"/>
          <w:szCs w:val="24"/>
        </w:rPr>
        <w:t>:</w:t>
      </w:r>
      <w:r w:rsidRPr="00A541B4">
        <w:rPr>
          <w:sz w:val="24"/>
          <w:szCs w:val="24"/>
        </w:rPr>
        <w:t xml:space="preserve"> Autores</w:t>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4244E2" w:rsidRPr="00475E47">
        <w:rPr>
          <w:szCs w:val="24"/>
        </w:rPr>
        <w:t xml:space="preserve">Figura </w:t>
      </w:r>
      <w:r w:rsidR="004244E2">
        <w:rPr>
          <w:noProof/>
          <w:szCs w:val="24"/>
        </w:rPr>
        <w:t>18</w:t>
      </w:r>
      <w:r w:rsidR="006E332C">
        <w:fldChar w:fldCharType="end"/>
      </w:r>
      <w:r w:rsidR="006E332C">
        <w:t xml:space="preserve"> </w:t>
      </w:r>
      <w:r>
        <w:t>y realiza conexiones físicas desde los puertos externos a la circuitería</w:t>
      </w:r>
      <w:r w:rsidR="00E541B0">
        <w:t xml:space="preserve"> interna</w:t>
      </w:r>
      <w:r>
        <w:t xml:space="preserve">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p>
    <w:p w:rsidR="00E51710" w:rsidRPr="00475E47" w:rsidRDefault="00E51710" w:rsidP="00475E47">
      <w:pPr>
        <w:pStyle w:val="Descripcin"/>
        <w:keepNext/>
        <w:jc w:val="left"/>
        <w:rPr>
          <w:sz w:val="24"/>
          <w:szCs w:val="24"/>
        </w:rPr>
      </w:pPr>
      <w:bookmarkStart w:id="68" w:name="_Ref514365733"/>
      <w:bookmarkStart w:id="69" w:name="_Toc514524577"/>
      <w:r w:rsidRPr="00475E47">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8</w:t>
      </w:r>
      <w:r w:rsidR="00816E5A">
        <w:rPr>
          <w:sz w:val="24"/>
          <w:szCs w:val="24"/>
        </w:rPr>
        <w:fldChar w:fldCharType="end"/>
      </w:r>
      <w:bookmarkEnd w:id="68"/>
      <w:r w:rsidRPr="00475E47">
        <w:rPr>
          <w:sz w:val="24"/>
          <w:szCs w:val="24"/>
        </w:rPr>
        <w:t xml:space="preserve">. </w:t>
      </w:r>
      <w:r w:rsidR="000B1CCB" w:rsidRPr="00475E47">
        <w:rPr>
          <w:sz w:val="24"/>
          <w:szCs w:val="24"/>
        </w:rPr>
        <w:t>Tarjeta de administración de puertos de salidas.</w:t>
      </w:r>
      <w:bookmarkEnd w:id="69"/>
    </w:p>
    <w:p w:rsidR="007E0A78" w:rsidRDefault="000F748D" w:rsidP="007E0A78">
      <w:pPr>
        <w:keepNext/>
        <w:jc w:val="center"/>
      </w:pPr>
      <w:r>
        <w:rPr>
          <w:noProof/>
          <w:lang w:eastAsia="es-CO"/>
        </w:rPr>
        <w:drawing>
          <wp:inline distT="0" distB="0" distL="0" distR="0" wp14:anchorId="750855F1" wp14:editId="5BD5E6D9">
            <wp:extent cx="5104478" cy="2286000"/>
            <wp:effectExtent l="0" t="0" r="127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24737" cy="2295073"/>
                    </a:xfrm>
                    <a:prstGeom prst="rect">
                      <a:avLst/>
                    </a:prstGeom>
                    <a:ln>
                      <a:noFill/>
                    </a:ln>
                    <a:extLst>
                      <a:ext uri="{53640926-AAD7-44D8-BBD7-CCE9431645EC}">
                        <a14:shadowObscured xmlns:a14="http://schemas.microsoft.com/office/drawing/2010/main"/>
                      </a:ext>
                    </a:extLst>
                  </pic:spPr>
                </pic:pic>
              </a:graphicData>
            </a:graphic>
          </wp:inline>
        </w:drawing>
      </w:r>
    </w:p>
    <w:p w:rsidR="00C77B4E" w:rsidRPr="007E0A78" w:rsidRDefault="007E0A78" w:rsidP="007E0A78">
      <w:pPr>
        <w:pStyle w:val="Descripcin"/>
        <w:jc w:val="left"/>
        <w:rPr>
          <w:noProof/>
          <w:sz w:val="24"/>
          <w:szCs w:val="24"/>
          <w:lang w:eastAsia="es-CO"/>
        </w:rPr>
      </w:pPr>
      <w:r w:rsidRPr="007E0A78">
        <w:rPr>
          <w:sz w:val="24"/>
          <w:szCs w:val="24"/>
        </w:rPr>
        <w:t>Fuente: Autores</w:t>
      </w:r>
    </w:p>
    <w:p w:rsidR="00590659" w:rsidRDefault="00590659" w:rsidP="008F7DEE">
      <w:pPr>
        <w:jc w:val="center"/>
      </w:pPr>
    </w:p>
    <w:p w:rsidR="002B0073" w:rsidRDefault="002B0073" w:rsidP="002B0073">
      <w:pPr>
        <w:pStyle w:val="Ttulo3"/>
      </w:pPr>
      <w:bookmarkStart w:id="70" w:name="_Ref514244152"/>
      <w:bookmarkStart w:id="71" w:name="_Toc514524544"/>
      <w:r>
        <w:lastRenderedPageBreak/>
        <w:t>Amplificador de Potencia</w:t>
      </w:r>
      <w:bookmarkEnd w:id="70"/>
      <w:bookmarkEnd w:id="71"/>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Default="0059722C" w:rsidP="00AA7CAF">
      <w:pPr>
        <w:pStyle w:val="Ttulo4"/>
      </w:pPr>
      <w:r>
        <w:t>Diagrama de Bloques</w:t>
      </w:r>
    </w:p>
    <w:p w:rsidR="00E9104D" w:rsidRPr="00E9104D" w:rsidRDefault="00E9104D" w:rsidP="00E9104D">
      <w:pPr>
        <w:pStyle w:val="Textoindependiente"/>
      </w:pPr>
    </w:p>
    <w:p w:rsidR="003C6805" w:rsidRPr="00256B1F" w:rsidRDefault="003C6805" w:rsidP="00E9104D">
      <w:pPr>
        <w:pStyle w:val="Descripcin"/>
        <w:keepNext/>
        <w:jc w:val="left"/>
        <w:rPr>
          <w:sz w:val="24"/>
          <w:szCs w:val="24"/>
        </w:rPr>
      </w:pPr>
      <w:bookmarkStart w:id="72" w:name="_Toc514524578"/>
      <w:r w:rsidRPr="00256B1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9</w:t>
      </w:r>
      <w:r w:rsidR="00816E5A">
        <w:rPr>
          <w:sz w:val="24"/>
          <w:szCs w:val="24"/>
        </w:rPr>
        <w:fldChar w:fldCharType="end"/>
      </w:r>
      <w:r w:rsidR="00C37318" w:rsidRPr="00256B1F">
        <w:rPr>
          <w:sz w:val="24"/>
          <w:szCs w:val="24"/>
        </w:rPr>
        <w:t xml:space="preserve">. </w:t>
      </w:r>
      <w:r w:rsidR="00E94A52" w:rsidRPr="00256B1F">
        <w:rPr>
          <w:sz w:val="24"/>
          <w:szCs w:val="24"/>
        </w:rPr>
        <w:t>Diagrama de bloques de potencia.</w:t>
      </w:r>
      <w:bookmarkEnd w:id="72"/>
    </w:p>
    <w:p w:rsidR="00E9104D" w:rsidRDefault="003C6805" w:rsidP="00E9104D">
      <w:pPr>
        <w:pStyle w:val="Textoindependiente"/>
        <w:keepNext/>
        <w:jc w:val="center"/>
      </w:pPr>
      <w:r>
        <w:rPr>
          <w:noProof/>
          <w:lang w:eastAsia="es-CO"/>
        </w:rPr>
        <w:drawing>
          <wp:inline distT="0" distB="0" distL="0" distR="0" wp14:anchorId="38060D0A" wp14:editId="5B2F1C49">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3C6805" w:rsidRPr="00256B1F" w:rsidRDefault="00256B1F" w:rsidP="00256B1F">
      <w:pPr>
        <w:pStyle w:val="Descripcin"/>
        <w:jc w:val="left"/>
        <w:rPr>
          <w:sz w:val="24"/>
          <w:szCs w:val="24"/>
        </w:rPr>
      </w:pPr>
      <w:r w:rsidRPr="00256B1F">
        <w:rPr>
          <w:sz w:val="24"/>
          <w:szCs w:val="24"/>
        </w:rPr>
        <w:t>Fuente: Autores</w:t>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proofErr w:type="spellStart"/>
      <w:r w:rsidR="007C3D8D">
        <w:t>flyback</w:t>
      </w:r>
      <w:proofErr w:type="spellEnd"/>
      <w:r w:rsidR="007C3D8D">
        <w:t>.</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4244E2" w:rsidRPr="003B65F2">
        <w:rPr>
          <w:szCs w:val="24"/>
        </w:rPr>
        <w:t xml:space="preserve">Figura </w:t>
      </w:r>
      <w:r w:rsidR="004244E2">
        <w:rPr>
          <w:noProof/>
          <w:szCs w:val="24"/>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2F0624" w:rsidRPr="003B65F2" w:rsidRDefault="00622659" w:rsidP="003B65F2">
      <w:pPr>
        <w:pStyle w:val="Descripcin"/>
        <w:keepNext/>
        <w:jc w:val="left"/>
        <w:rPr>
          <w:sz w:val="24"/>
          <w:szCs w:val="24"/>
        </w:rPr>
      </w:pPr>
      <w:bookmarkStart w:id="73" w:name="_Ref514405364"/>
      <w:bookmarkStart w:id="74" w:name="_Toc514524579"/>
      <w:r w:rsidRPr="003B65F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0</w:t>
      </w:r>
      <w:r w:rsidR="00816E5A">
        <w:rPr>
          <w:sz w:val="24"/>
          <w:szCs w:val="24"/>
        </w:rPr>
        <w:fldChar w:fldCharType="end"/>
      </w:r>
      <w:bookmarkEnd w:id="73"/>
      <w:r w:rsidRPr="003B65F2">
        <w:rPr>
          <w:sz w:val="24"/>
          <w:szCs w:val="24"/>
        </w:rPr>
        <w:t xml:space="preserve">. Fuente conmutada </w:t>
      </w:r>
      <w:r w:rsidR="002E4D62" w:rsidRPr="003B65F2">
        <w:rPr>
          <w:sz w:val="24"/>
          <w:szCs w:val="24"/>
        </w:rPr>
        <w:t>1200 Watts</w:t>
      </w:r>
      <w:r w:rsidR="00016B4E" w:rsidRPr="003B65F2">
        <w:rPr>
          <w:sz w:val="24"/>
          <w:szCs w:val="24"/>
        </w:rPr>
        <w:t xml:space="preserve"> tipo</w:t>
      </w:r>
      <w:r w:rsidR="00D8465D" w:rsidRPr="003B65F2">
        <w:rPr>
          <w:sz w:val="24"/>
          <w:szCs w:val="24"/>
        </w:rPr>
        <w:t xml:space="preserve"> </w:t>
      </w:r>
      <w:proofErr w:type="spellStart"/>
      <w:r w:rsidR="00D8465D" w:rsidRPr="003B65F2">
        <w:rPr>
          <w:sz w:val="24"/>
          <w:szCs w:val="24"/>
        </w:rPr>
        <w:t>boost</w:t>
      </w:r>
      <w:bookmarkEnd w:id="74"/>
      <w:proofErr w:type="spellEnd"/>
    </w:p>
    <w:p w:rsidR="003B65F2" w:rsidRDefault="00622659" w:rsidP="003B65F2">
      <w:pPr>
        <w:pStyle w:val="Textoindependiente"/>
        <w:keepNext/>
        <w:jc w:val="center"/>
      </w:pPr>
      <w:r>
        <w:rPr>
          <w:noProof/>
          <w:lang w:eastAsia="es-CO"/>
        </w:rPr>
        <w:drawing>
          <wp:inline distT="0" distB="0" distL="0" distR="0" wp14:anchorId="395D0CB0" wp14:editId="41BC928E">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CC2D36" w:rsidRPr="008B21CB" w:rsidRDefault="008B21CB" w:rsidP="008B21CB">
      <w:pPr>
        <w:pStyle w:val="Descripcin"/>
        <w:jc w:val="left"/>
        <w:rPr>
          <w:sz w:val="24"/>
          <w:szCs w:val="24"/>
        </w:rPr>
      </w:pPr>
      <w:r w:rsidRPr="008B21CB">
        <w:rPr>
          <w:sz w:val="24"/>
          <w:szCs w:val="24"/>
        </w:rPr>
        <w:t>Fuente: Autor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w:t>
      </w:r>
      <w:proofErr w:type="spellStart"/>
      <w:r w:rsidRPr="005671DF">
        <w:t>MosFet</w:t>
      </w:r>
      <w:proofErr w:type="spellEnd"/>
      <w:r w:rsidRPr="005671DF">
        <w:t xml:space="preserve">)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4244E2" w:rsidRPr="00602C2C">
        <w:rPr>
          <w:szCs w:val="24"/>
        </w:rPr>
        <w:t xml:space="preserve">Figura </w:t>
      </w:r>
      <w:r w:rsidR="004244E2">
        <w:rPr>
          <w:noProof/>
          <w:szCs w:val="24"/>
        </w:rPr>
        <w:t>21</w:t>
      </w:r>
      <w:r w:rsidR="00096DB8">
        <w:rPr>
          <w:highlight w:val="yellow"/>
        </w:rPr>
        <w:fldChar w:fldCharType="end"/>
      </w:r>
      <w:r w:rsidRPr="005671DF">
        <w:t>, permitiendo trabajar a grandes velocidades pudiendo cambiar su estado en pocos nanosegundos.</w:t>
      </w:r>
    </w:p>
    <w:p w:rsidR="00753B4A" w:rsidRPr="00602C2C" w:rsidRDefault="00753B4A" w:rsidP="006A41F9">
      <w:pPr>
        <w:pStyle w:val="Descripcin"/>
        <w:keepNext/>
        <w:jc w:val="left"/>
        <w:rPr>
          <w:sz w:val="24"/>
          <w:szCs w:val="24"/>
        </w:rPr>
      </w:pPr>
      <w:bookmarkStart w:id="75" w:name="_Ref514370708"/>
      <w:bookmarkStart w:id="76" w:name="_Toc514524580"/>
      <w:r w:rsidRPr="00602C2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1</w:t>
      </w:r>
      <w:r w:rsidR="00816E5A">
        <w:rPr>
          <w:sz w:val="24"/>
          <w:szCs w:val="24"/>
        </w:rPr>
        <w:fldChar w:fldCharType="end"/>
      </w:r>
      <w:bookmarkEnd w:id="75"/>
      <w:r w:rsidRPr="00602C2C">
        <w:rPr>
          <w:sz w:val="24"/>
          <w:szCs w:val="24"/>
        </w:rPr>
        <w:t xml:space="preserve">. </w:t>
      </w:r>
      <w:proofErr w:type="spellStart"/>
      <w:r w:rsidRPr="00602C2C">
        <w:rPr>
          <w:sz w:val="24"/>
          <w:szCs w:val="24"/>
        </w:rPr>
        <w:t>Mosfet</w:t>
      </w:r>
      <w:proofErr w:type="spellEnd"/>
      <w:r w:rsidRPr="00602C2C">
        <w:rPr>
          <w:sz w:val="24"/>
          <w:szCs w:val="24"/>
        </w:rPr>
        <w:t xml:space="preserve"> IRF840</w:t>
      </w:r>
      <w:bookmarkEnd w:id="76"/>
    </w:p>
    <w:p w:rsidR="006A41F9" w:rsidRDefault="00753B4A" w:rsidP="006A41F9">
      <w:pPr>
        <w:keepNext/>
        <w:jc w:val="center"/>
      </w:pPr>
      <w:r>
        <w:rPr>
          <w:noProof/>
          <w:lang w:eastAsia="es-CO"/>
        </w:rPr>
        <w:drawing>
          <wp:inline distT="0" distB="0" distL="0" distR="0" wp14:anchorId="7A4F2A86" wp14:editId="4A1F47D2">
            <wp:extent cx="3617965" cy="1933099"/>
            <wp:effectExtent l="0" t="0" r="190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3634612" cy="1941993"/>
                    </a:xfrm>
                    <a:prstGeom prst="rect">
                      <a:avLst/>
                    </a:prstGeom>
                  </pic:spPr>
                </pic:pic>
              </a:graphicData>
            </a:graphic>
          </wp:inline>
        </w:drawing>
      </w:r>
    </w:p>
    <w:p w:rsidR="00753B4A" w:rsidRPr="00602C2C" w:rsidRDefault="006A41F9" w:rsidP="00CC10A7">
      <w:pPr>
        <w:pStyle w:val="Descripcin"/>
        <w:rPr>
          <w:sz w:val="24"/>
          <w:szCs w:val="24"/>
        </w:rPr>
      </w:pPr>
      <w:r w:rsidRPr="00602C2C">
        <w:rPr>
          <w:sz w:val="24"/>
          <w:szCs w:val="24"/>
        </w:rPr>
        <w:t xml:space="preserve">Fuente: </w:t>
      </w:r>
      <w:r w:rsidR="00364FC1" w:rsidRPr="00602C2C">
        <w:rPr>
          <w:sz w:val="24"/>
          <w:szCs w:val="24"/>
          <w:highlight w:val="yellow"/>
        </w:rPr>
        <w:t>Pendiente</w:t>
      </w:r>
    </w:p>
    <w:p w:rsidR="002506C3" w:rsidRDefault="002506C3" w:rsidP="002506C3">
      <w:r>
        <w:lastRenderedPageBreak/>
        <w:t>Los MOSFET de potencia como el IRF840 proporcionan al diseñador una mejor combinación de conmutación rápida, contando con una tensión Dreno-Fuente (</w:t>
      </w:r>
      <w:proofErr w:type="spellStart"/>
      <w:r>
        <w:t>Vds</w:t>
      </w:r>
      <w:proofErr w:type="spellEnd"/>
      <w:r>
        <w:t>) de 500 [V], una corriente de Dreno (Id) de 8.0 [A] a temperatura ambiente (25°C) y es bajo en resistencia.</w:t>
      </w:r>
      <w:r w:rsidR="009B4AAE">
        <w:t xml:space="preserve"> </w:t>
      </w:r>
      <w:r>
        <w:t>(</w:t>
      </w:r>
      <w:proofErr w:type="spellStart"/>
      <w:r>
        <w:t>Siliconix</w:t>
      </w:r>
      <w:proofErr w:type="spellEnd"/>
      <w:r>
        <w:t>, 2016a).</w:t>
      </w:r>
    </w:p>
    <w:p w:rsidR="002506C3" w:rsidRDefault="002506C3" w:rsidP="002506C3">
      <w:r>
        <w:t xml:space="preserve">Para realizar el control de corriente, cuya magnitud es considerablemente alta, se implementa un arreglo de 4 </w:t>
      </w:r>
      <w:proofErr w:type="spellStart"/>
      <w:r>
        <w:t>Mosfet</w:t>
      </w:r>
      <w:proofErr w:type="spellEnd"/>
      <w:r>
        <w:t xml:space="preserve">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w:t>
      </w:r>
      <w:r w:rsidR="00087687">
        <w:t xml:space="preserve">de ancho, para cada uno de los </w:t>
      </w:r>
      <w:proofErr w:type="spellStart"/>
      <w:r w:rsidR="00087687">
        <w:t>mosf</w:t>
      </w:r>
      <w:r>
        <w:t>et</w:t>
      </w:r>
      <w:proofErr w:type="spellEnd"/>
      <w:r>
        <w:t>. Cabe d</w:t>
      </w:r>
      <w:r w:rsidR="00087687">
        <w:t xml:space="preserve">estacar que cada </w:t>
      </w:r>
      <w:proofErr w:type="spellStart"/>
      <w:r w:rsidR="00087687">
        <w:t>mosf</w:t>
      </w:r>
      <w:r w:rsidR="005335A4">
        <w:t>et</w:t>
      </w:r>
      <w:proofErr w:type="spellEnd"/>
      <w:r w:rsidR="005335A4">
        <w:t xml:space="preserve"> se </w:t>
      </w:r>
      <w:r w:rsidR="00B9418D">
        <w:t>aísla</w:t>
      </w:r>
      <w:r>
        <w:t xml:space="preserve"> eléctricamente de su correspondiente disipador usando láminas no conductoras usadas para encapsulado TO-220. Otro elemento que ayuda en l</w:t>
      </w:r>
      <w:r w:rsidR="00087687">
        <w:t xml:space="preserve">a refrigeración del arreglo de </w:t>
      </w:r>
      <w:proofErr w:type="spellStart"/>
      <w:r w:rsidR="00087687">
        <w:t>mosf</w:t>
      </w:r>
      <w:r>
        <w:t>et</w:t>
      </w:r>
      <w:proofErr w:type="spellEnd"/>
      <w:r>
        <w:t xml:space="preserve"> es</w:t>
      </w:r>
      <w:r w:rsidR="00447DC1">
        <w:t xml:space="preserve"> el </w:t>
      </w:r>
      <w:proofErr w:type="spellStart"/>
      <w:r w:rsidR="00447DC1">
        <w:t>cooler</w:t>
      </w:r>
      <w:proofErr w:type="spellEnd"/>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4244E2" w:rsidRPr="00524578">
        <w:rPr>
          <w:szCs w:val="24"/>
        </w:rPr>
        <w:t xml:space="preserve">Figura </w:t>
      </w:r>
      <w:r w:rsidR="004244E2">
        <w:rPr>
          <w:noProof/>
          <w:szCs w:val="24"/>
        </w:rPr>
        <w:t>23</w:t>
      </w:r>
      <w:r w:rsidR="005F7B63">
        <w:fldChar w:fldCharType="end"/>
      </w:r>
      <w:r w:rsidR="005F7B63">
        <w:t>)</w:t>
      </w:r>
    </w:p>
    <w:p w:rsidR="002950AE" w:rsidRPr="00400012" w:rsidRDefault="002950AE" w:rsidP="00400012">
      <w:pPr>
        <w:pStyle w:val="Descripcin"/>
        <w:keepNext/>
        <w:jc w:val="left"/>
        <w:rPr>
          <w:sz w:val="24"/>
          <w:szCs w:val="24"/>
        </w:rPr>
      </w:pPr>
      <w:bookmarkStart w:id="77" w:name="_Ref514371025"/>
      <w:bookmarkStart w:id="78" w:name="_Toc514524581"/>
      <w:r w:rsidRPr="0040001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2</w:t>
      </w:r>
      <w:r w:rsidR="00816E5A">
        <w:rPr>
          <w:sz w:val="24"/>
          <w:szCs w:val="24"/>
        </w:rPr>
        <w:fldChar w:fldCharType="end"/>
      </w:r>
      <w:bookmarkEnd w:id="77"/>
      <w:r w:rsidRPr="00400012">
        <w:rPr>
          <w:sz w:val="24"/>
          <w:szCs w:val="24"/>
        </w:rPr>
        <w:t>.</w:t>
      </w:r>
      <w:r w:rsidR="00CB3792" w:rsidRPr="00400012">
        <w:rPr>
          <w:sz w:val="24"/>
          <w:szCs w:val="24"/>
        </w:rPr>
        <w:t xml:space="preserve"> Amplificador de potencia sintonizado basado en </w:t>
      </w:r>
      <w:proofErr w:type="spellStart"/>
      <w:r w:rsidR="00CB3792" w:rsidRPr="00400012">
        <w:rPr>
          <w:sz w:val="24"/>
          <w:szCs w:val="24"/>
        </w:rPr>
        <w:t>mosfet</w:t>
      </w:r>
      <w:proofErr w:type="spellEnd"/>
      <w:r w:rsidR="00CB3792" w:rsidRPr="00400012">
        <w:rPr>
          <w:sz w:val="24"/>
          <w:szCs w:val="24"/>
        </w:rPr>
        <w:t xml:space="preserve"> tipo N.</w:t>
      </w:r>
      <w:bookmarkEnd w:id="78"/>
    </w:p>
    <w:p w:rsidR="00400012" w:rsidRDefault="002950AE" w:rsidP="00400012">
      <w:pPr>
        <w:keepNext/>
      </w:pPr>
      <w:r>
        <w:rPr>
          <w:b/>
          <w:bCs/>
          <w:noProof/>
          <w:lang w:eastAsia="es-CO"/>
        </w:rPr>
        <w:drawing>
          <wp:inline distT="0" distB="0" distL="0" distR="0" wp14:anchorId="2D1327EB" wp14:editId="52EF3A09">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2950AE" w:rsidRPr="00400012" w:rsidRDefault="00400012" w:rsidP="00400012">
      <w:pPr>
        <w:pStyle w:val="Descripcin"/>
        <w:rPr>
          <w:sz w:val="24"/>
          <w:szCs w:val="24"/>
        </w:rPr>
      </w:pPr>
      <w:r w:rsidRPr="00400012">
        <w:rPr>
          <w:sz w:val="24"/>
          <w:szCs w:val="24"/>
        </w:rPr>
        <w:t>Fuente: Autores</w:t>
      </w:r>
    </w:p>
    <w:p w:rsidR="00D2566E" w:rsidRDefault="003F59EE" w:rsidP="005F7B63">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4244E2" w:rsidRPr="00400012">
        <w:rPr>
          <w:szCs w:val="24"/>
        </w:rPr>
        <w:t xml:space="preserve">Figura </w:t>
      </w:r>
      <w:r w:rsidR="004244E2">
        <w:rPr>
          <w:noProof/>
          <w:szCs w:val="24"/>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w:t>
      </w:r>
      <w:r>
        <w:lastRenderedPageBreak/>
        <w:t>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Pr="00524578" w:rsidRDefault="00D2566E" w:rsidP="00524578">
      <w:pPr>
        <w:pStyle w:val="Descripcin"/>
        <w:keepNext/>
        <w:jc w:val="left"/>
        <w:rPr>
          <w:sz w:val="24"/>
          <w:szCs w:val="24"/>
        </w:rPr>
      </w:pPr>
      <w:bookmarkStart w:id="79" w:name="_Ref514405529"/>
      <w:bookmarkStart w:id="80" w:name="_Toc514524582"/>
      <w:r w:rsidRPr="0052457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3</w:t>
      </w:r>
      <w:r w:rsidR="00816E5A">
        <w:rPr>
          <w:sz w:val="24"/>
          <w:szCs w:val="24"/>
        </w:rPr>
        <w:fldChar w:fldCharType="end"/>
      </w:r>
      <w:bookmarkEnd w:id="79"/>
      <w:r w:rsidRPr="00524578">
        <w:rPr>
          <w:sz w:val="24"/>
          <w:szCs w:val="24"/>
        </w:rPr>
        <w:t xml:space="preserve">. Tarjeta arreglo de </w:t>
      </w:r>
      <w:proofErr w:type="spellStart"/>
      <w:r w:rsidRPr="00524578">
        <w:rPr>
          <w:sz w:val="24"/>
          <w:szCs w:val="24"/>
        </w:rPr>
        <w:t>mosfets</w:t>
      </w:r>
      <w:proofErr w:type="spellEnd"/>
      <w:r w:rsidRPr="00524578">
        <w:rPr>
          <w:sz w:val="24"/>
          <w:szCs w:val="24"/>
        </w:rPr>
        <w:t xml:space="preserve"> de potencia.</w:t>
      </w:r>
      <w:bookmarkEnd w:id="80"/>
    </w:p>
    <w:p w:rsidR="00524578" w:rsidRDefault="00D2566E" w:rsidP="00524578">
      <w:pPr>
        <w:keepNext/>
        <w:jc w:val="center"/>
      </w:pPr>
      <w:r>
        <w:rPr>
          <w:noProof/>
          <w:lang w:eastAsia="es-CO"/>
        </w:rPr>
        <w:drawing>
          <wp:inline distT="0" distB="0" distL="0" distR="0" wp14:anchorId="3E92590A" wp14:editId="0F6EB272">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D2566E" w:rsidRPr="00524578" w:rsidRDefault="00524578" w:rsidP="00524578">
      <w:pPr>
        <w:pStyle w:val="Descripcin"/>
        <w:jc w:val="left"/>
        <w:rPr>
          <w:sz w:val="24"/>
          <w:szCs w:val="24"/>
        </w:rPr>
      </w:pPr>
      <w:r w:rsidRPr="00524578">
        <w:rPr>
          <w:sz w:val="24"/>
          <w:szCs w:val="24"/>
        </w:rPr>
        <w:t>Fuente: Autores</w:t>
      </w:r>
    </w:p>
    <w:p w:rsidR="003F59EE" w:rsidRDefault="00BF5C7F" w:rsidP="003F59EE">
      <w:r>
        <w:t>L</w:t>
      </w:r>
      <w:r w:rsidR="003F59EE">
        <w:t>a tarjet</w:t>
      </w:r>
      <w:r>
        <w:t>a Generadora de Ondas es la</w:t>
      </w:r>
      <w:r w:rsidR="003F59EE">
        <w:t xml:space="preserve"> responsable de la act</w:t>
      </w:r>
      <w:r w:rsidR="0088297A">
        <w:t xml:space="preserve">ivación de los </w:t>
      </w:r>
      <w:proofErr w:type="spellStart"/>
      <w:r w:rsidR="0088297A">
        <w:t>m</w:t>
      </w:r>
      <w:r w:rsidR="00F7492F">
        <w:t>osfet</w:t>
      </w:r>
      <w:r w:rsidR="00866085">
        <w:t>s</w:t>
      </w:r>
      <w:proofErr w:type="spellEnd"/>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w:t>
      </w:r>
      <w:proofErr w:type="spellStart"/>
      <w:r w:rsidR="003F59EE">
        <w:t>electroquirúrgica</w:t>
      </w:r>
      <w:proofErr w:type="spellEnd"/>
      <w:r w:rsidR="003F59EE">
        <w:t>.</w:t>
      </w:r>
    </w:p>
    <w:p w:rsidR="00B61893" w:rsidRDefault="00253C71" w:rsidP="00D1221B">
      <w:pPr>
        <w:pStyle w:val="Ttulo5"/>
      </w:pPr>
      <w:r w:rsidRPr="00253C71">
        <w:t>Transformador de Potencia de Alta Frecuencia.</w:t>
      </w:r>
    </w:p>
    <w:p w:rsidR="00C97A38" w:rsidRDefault="00C97A38" w:rsidP="00C97A38">
      <w:r>
        <w:t>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w:t>
      </w:r>
      <w:r w:rsidR="00FC4780">
        <w:t xml:space="preserve"> </w:t>
      </w:r>
      <w:r w:rsidR="00B21A2E">
        <w:t>quirúrgica</w:t>
      </w:r>
      <w:r>
        <w:t xml:space="preserve">, en corte y coagulación. Dicho esto, el proceso de selección del transformador a usar es de gran importancia, no solo hay que fijarse en la potencia, sino, hay que tener en cuenta la frecuencia de </w:t>
      </w:r>
      <w:r>
        <w:lastRenderedPageBreak/>
        <w:t>operación, relación entre devanados, inductancias de las bobinas, tipo de núcleo, entre otros aspectos.</w:t>
      </w:r>
    </w:p>
    <w:p w:rsidR="00D1221B" w:rsidRDefault="00C97A38" w:rsidP="00C97A38">
      <w:r>
        <w:t xml:space="preserve">N2880-AL es un transformador ofrecido por </w:t>
      </w:r>
      <w:proofErr w:type="spellStart"/>
      <w:r>
        <w:t>Coilcraft</w:t>
      </w:r>
      <w:proofErr w:type="spellEnd"/>
      <w:r w:rsidR="001F5864">
        <w:t>,</w:t>
      </w:r>
      <w:r>
        <w:t xml:space="preserve"> con una potencia de salida de hasta 175 Watts, lo que es suficiente para el proyecto, adicionalmente es una de las referencias que el fabricante da como muestras gratis.</w:t>
      </w:r>
    </w:p>
    <w:p w:rsidR="00295B9B" w:rsidRPr="001F51F9" w:rsidRDefault="00295B9B" w:rsidP="00BB0F86">
      <w:pPr>
        <w:pStyle w:val="Descripcin"/>
        <w:keepNext/>
        <w:ind w:left="708" w:hanging="424"/>
        <w:jc w:val="left"/>
        <w:rPr>
          <w:sz w:val="24"/>
          <w:szCs w:val="24"/>
        </w:rPr>
      </w:pPr>
      <w:bookmarkStart w:id="81" w:name="_Ref514374159"/>
      <w:bookmarkStart w:id="82" w:name="_Toc514524583"/>
      <w:r w:rsidRPr="001F51F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4</w:t>
      </w:r>
      <w:r w:rsidR="00816E5A">
        <w:rPr>
          <w:sz w:val="24"/>
          <w:szCs w:val="24"/>
        </w:rPr>
        <w:fldChar w:fldCharType="end"/>
      </w:r>
      <w:bookmarkEnd w:id="81"/>
      <w:r w:rsidR="008A1512" w:rsidRPr="001F51F9">
        <w:rPr>
          <w:sz w:val="24"/>
          <w:szCs w:val="24"/>
        </w:rPr>
        <w:t xml:space="preserve">. </w:t>
      </w:r>
      <w:r w:rsidR="005D4BA4" w:rsidRPr="001F51F9">
        <w:rPr>
          <w:sz w:val="24"/>
          <w:szCs w:val="24"/>
        </w:rPr>
        <w:t>Transformador de Potencia N2880-AL de Alta Frecuencia</w:t>
      </w:r>
      <w:bookmarkEnd w:id="82"/>
    </w:p>
    <w:p w:rsidR="00C73F6F" w:rsidRDefault="00295B9B" w:rsidP="00C73F6F">
      <w:pPr>
        <w:keepNext/>
        <w:jc w:val="center"/>
      </w:pPr>
      <w:r>
        <w:rPr>
          <w:noProof/>
          <w:lang w:eastAsia="es-CO"/>
        </w:rPr>
        <w:drawing>
          <wp:inline distT="0" distB="0" distL="0" distR="0" wp14:anchorId="24C082C7" wp14:editId="0865CB16">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295B9B" w:rsidRPr="001F51F9" w:rsidRDefault="00C73F6F" w:rsidP="00BB0F86">
      <w:pPr>
        <w:pStyle w:val="Descripcin"/>
        <w:jc w:val="left"/>
        <w:rPr>
          <w:sz w:val="24"/>
          <w:szCs w:val="24"/>
        </w:rPr>
      </w:pPr>
      <w:r w:rsidRPr="001F51F9">
        <w:rPr>
          <w:sz w:val="24"/>
          <w:szCs w:val="24"/>
        </w:rPr>
        <w:t xml:space="preserve">Fuente: </w:t>
      </w:r>
      <w:r w:rsidRPr="001F51F9">
        <w:rPr>
          <w:sz w:val="24"/>
          <w:szCs w:val="24"/>
          <w:highlight w:val="yellow"/>
        </w:rPr>
        <w:t>Pendiente</w:t>
      </w:r>
    </w:p>
    <w:p w:rsidR="0079054A" w:rsidRDefault="0079054A" w:rsidP="0079054A">
      <w:pPr>
        <w:ind w:firstLine="0"/>
      </w:pPr>
      <w:r>
        <w:t xml:space="preserve">En la </w:t>
      </w:r>
      <w:r>
        <w:fldChar w:fldCharType="begin"/>
      </w:r>
      <w:r>
        <w:instrText xml:space="preserve"> REF _Ref514374159 \h </w:instrText>
      </w:r>
      <w:r>
        <w:fldChar w:fldCharType="separate"/>
      </w:r>
      <w:r w:rsidR="004244E2" w:rsidRPr="001F51F9">
        <w:rPr>
          <w:szCs w:val="24"/>
        </w:rPr>
        <w:t xml:space="preserve">Figura </w:t>
      </w:r>
      <w:r w:rsidR="004244E2">
        <w:rPr>
          <w:noProof/>
          <w:szCs w:val="24"/>
        </w:rPr>
        <w:t>24</w:t>
      </w:r>
      <w:r>
        <w:fldChar w:fldCharType="end"/>
      </w:r>
      <w:r>
        <w:t xml:space="preserve"> se observa la distribución de pines para su debida conexión como elevador. Con una indicación (L1) de 8,7 </w:t>
      </w:r>
      <w:proofErr w:type="spellStart"/>
      <w:r>
        <w:t>uH</w:t>
      </w:r>
      <w:proofErr w:type="spellEnd"/>
      <w:r>
        <w:t xml:space="preserve"> y 960/780 </w:t>
      </w:r>
      <w:proofErr w:type="spellStart"/>
      <w:r>
        <w:t>uH</w:t>
      </w:r>
      <w:proofErr w:type="spellEnd"/>
      <w:r>
        <w:t xml:space="preserve"> de L2, mencionados</w:t>
      </w:r>
      <w:r w:rsidR="00CA36AB">
        <w:t xml:space="preserve"> en el</w:t>
      </w:r>
      <w:r>
        <w:t xml:space="preserve"> </w:t>
      </w:r>
      <w:proofErr w:type="spellStart"/>
      <w:r>
        <w:t>datasheet</w:t>
      </w:r>
      <w:proofErr w:type="spellEnd"/>
      <w:r>
        <w:t xml:space="preserve">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proofErr w:type="spellStart"/>
      <w:r w:rsidR="001D0F4C">
        <w:rPr>
          <w:lang w:val="es-419"/>
        </w:rPr>
        <w:t>snubber</w:t>
      </w:r>
      <w:proofErr w:type="spellEnd"/>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w:t>
      </w:r>
      <w:proofErr w:type="spellStart"/>
      <w:r w:rsidRPr="005532F1">
        <w:rPr>
          <w:lang w:val="es-419"/>
        </w:rPr>
        <w:t>snubber</w:t>
      </w:r>
      <w:proofErr w:type="spellEnd"/>
      <w:r w:rsidRPr="005532F1">
        <w:rPr>
          <w:lang w:val="es-419"/>
        </w:rPr>
        <w:t xml:space="preserve">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 xml:space="preserve">En este caso la red </w:t>
      </w:r>
      <w:proofErr w:type="spellStart"/>
      <w:r>
        <w:rPr>
          <w:lang w:val="es-419"/>
        </w:rPr>
        <w:t>snubber</w:t>
      </w:r>
      <w:proofErr w:type="spellEnd"/>
      <w:r>
        <w:rPr>
          <w:lang w:val="es-419"/>
        </w:rPr>
        <w:t xml:space="preserve">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4244E2" w:rsidRPr="008B5D39">
        <w:rPr>
          <w:szCs w:val="24"/>
        </w:rPr>
        <w:t xml:space="preserve">Figura </w:t>
      </w:r>
      <w:r w:rsidR="004244E2">
        <w:rPr>
          <w:noProof/>
          <w:szCs w:val="24"/>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Pr="008B5D39" w:rsidRDefault="00832ED1" w:rsidP="008B5D39">
      <w:pPr>
        <w:pStyle w:val="Descripcin"/>
        <w:keepNext/>
        <w:jc w:val="left"/>
        <w:rPr>
          <w:sz w:val="24"/>
          <w:szCs w:val="24"/>
        </w:rPr>
      </w:pPr>
      <w:bookmarkStart w:id="83" w:name="_Ref514374212"/>
      <w:bookmarkStart w:id="84" w:name="_Toc514524584"/>
      <w:r w:rsidRPr="008B5D3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5</w:t>
      </w:r>
      <w:r w:rsidR="00816E5A">
        <w:rPr>
          <w:sz w:val="24"/>
          <w:szCs w:val="24"/>
        </w:rPr>
        <w:fldChar w:fldCharType="end"/>
      </w:r>
      <w:bookmarkEnd w:id="83"/>
      <w:r w:rsidRPr="008B5D39">
        <w:rPr>
          <w:sz w:val="24"/>
          <w:szCs w:val="24"/>
        </w:rPr>
        <w:t>. Tanque LC implementado para la Etapa Amplificadora de Potencia</w:t>
      </w:r>
      <w:bookmarkEnd w:id="84"/>
    </w:p>
    <w:p w:rsidR="008B5D39" w:rsidRDefault="00832ED1" w:rsidP="008B5D39">
      <w:pPr>
        <w:keepNext/>
        <w:jc w:val="center"/>
      </w:pPr>
      <w:r>
        <w:rPr>
          <w:noProof/>
          <w:lang w:eastAsia="es-CO"/>
        </w:rPr>
        <w:drawing>
          <wp:inline distT="0" distB="0" distL="0" distR="0" wp14:anchorId="442CC6B6" wp14:editId="04D0050B">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E93387" w:rsidRPr="008B5D39" w:rsidRDefault="008B5D39" w:rsidP="008B5D39">
      <w:pPr>
        <w:pStyle w:val="Descripcin"/>
        <w:jc w:val="left"/>
        <w:rPr>
          <w:sz w:val="24"/>
          <w:szCs w:val="24"/>
        </w:rPr>
      </w:pPr>
      <w:r w:rsidRPr="008B5D39">
        <w:rPr>
          <w:sz w:val="24"/>
          <w:szCs w:val="24"/>
        </w:rPr>
        <w:t>Fuente: Autores</w:t>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 xml:space="preserve">La frecuencia generada por el circuito de control es de 300 KHz pues se encuentra en el rango recomendado para electrocirugía, y conociendo el valor de inductancia del bobinado primario L1 =8,7 </w:t>
      </w:r>
      <w:proofErr w:type="spellStart"/>
      <w:r w:rsidRPr="00157056">
        <w:t>uH</w:t>
      </w:r>
      <w:proofErr w:type="spellEnd"/>
      <w:r w:rsidRPr="00157056">
        <w:t>.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CD5960" w:rsidRDefault="002B0073" w:rsidP="00573E3E">
      <w:pPr>
        <w:pStyle w:val="Ttulo3"/>
      </w:pPr>
      <w:bookmarkStart w:id="85" w:name="_Toc514524545"/>
      <w:r>
        <w:t>Generador de Ondas</w:t>
      </w:r>
      <w:bookmarkEnd w:id="85"/>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 xml:space="preserve">rio con el generador JDS6600-30M de la marca </w:t>
      </w:r>
      <w:proofErr w:type="spellStart"/>
      <w:r w:rsidR="00E5533E">
        <w:t>Clequee</w:t>
      </w:r>
      <w:proofErr w:type="spellEnd"/>
      <w:r w:rsidR="003562E0">
        <w:t xml:space="preserve"> </w:t>
      </w:r>
      <w:r w:rsidR="00C4187C">
        <w:fldChar w:fldCharType="begin"/>
      </w:r>
      <w:r w:rsidR="00C4187C">
        <w:instrText xml:space="preserve"> REF _Ref514243342 \h </w:instrText>
      </w:r>
      <w:r w:rsidR="00C4187C">
        <w:fldChar w:fldCharType="separate"/>
      </w:r>
      <w:r w:rsidR="004244E2">
        <w:t xml:space="preserve">Figura </w:t>
      </w:r>
      <w:r w:rsidR="004244E2">
        <w:rPr>
          <w:noProof/>
        </w:rPr>
        <w:t>26</w:t>
      </w:r>
      <w:r w:rsidR="00C4187C">
        <w:fldChar w:fldCharType="end"/>
      </w:r>
      <w:r w:rsidR="007E3533">
        <w:t xml:space="preserve"> el cual se </w:t>
      </w:r>
      <w:r w:rsidR="007E3533">
        <w:lastRenderedPageBreak/>
        <w:t>obtiene por un precio de alrededor de $90</w:t>
      </w:r>
      <w:r w:rsidR="00691635">
        <w:t xml:space="preserve"> </w:t>
      </w:r>
      <w:r w:rsidR="00503610">
        <w:t>dólares</w:t>
      </w:r>
      <w:r w:rsidR="007E3533">
        <w:t>,</w:t>
      </w:r>
      <w:r w:rsidR="00C25FD6">
        <w:t xml:space="preserve"> se intentó usar los generadores de los laboratorios de la universi</w:t>
      </w:r>
      <w:r w:rsidR="004E6341">
        <w:t>dad, pero las pruebas se eran</w:t>
      </w:r>
      <w:r w:rsidR="00C25FD6">
        <w:t xml:space="preserve">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w:t>
      </w:r>
      <w:r w:rsidR="00D90C0C">
        <w:t>de salida, por lo cual se validaba</w:t>
      </w:r>
      <w:r w:rsidR="00066E28">
        <w:t xml:space="preserve"> con el osciloscopio, esto hace</w:t>
      </w:r>
      <w:r w:rsidR="00F07DB3">
        <w:t xml:space="preserve"> perder tiempo y al disponer só</w:t>
      </w:r>
      <w:r w:rsidR="002373DD">
        <w:t>lo de dos canales de entrada al osciloscopio no era la mejor opción.</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86" w:name="_Ref514243342"/>
      <w:bookmarkStart w:id="87" w:name="_Toc514524585"/>
      <w:r>
        <w:t xml:space="preserve">Figura </w:t>
      </w:r>
      <w:fldSimple w:instr=" SEQ Figura \* ARABIC ">
        <w:r w:rsidR="004244E2">
          <w:rPr>
            <w:noProof/>
          </w:rPr>
          <w:t>26</w:t>
        </w:r>
      </w:fldSimple>
      <w:bookmarkEnd w:id="86"/>
      <w:r w:rsidR="00967DA9">
        <w:t xml:space="preserve">. Generador de onda arbitraria </w:t>
      </w:r>
      <w:proofErr w:type="spellStart"/>
      <w:r w:rsidR="00967DA9">
        <w:t>Clequee</w:t>
      </w:r>
      <w:proofErr w:type="spellEnd"/>
      <w:r w:rsidR="00967DA9">
        <w:t xml:space="preserve"> JDS6600-30M</w:t>
      </w:r>
      <w:bookmarkEnd w:id="87"/>
    </w:p>
    <w:p w:rsidR="00E5533E" w:rsidRDefault="00C40381" w:rsidP="00E5533E">
      <w:pPr>
        <w:keepNext/>
        <w:jc w:val="center"/>
      </w:pPr>
      <w:r>
        <w:rPr>
          <w:noProof/>
          <w:lang w:eastAsia="es-CO"/>
        </w:rPr>
        <w:drawing>
          <wp:inline distT="0" distB="0" distL="0" distR="0" wp14:anchorId="3B5E3111" wp14:editId="278D2A40">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751508">
        <w:t xml:space="preserve"> contenido del </w:t>
      </w:r>
      <w:r w:rsidR="00436966">
        <w:t xml:space="preserve">capítulo </w:t>
      </w:r>
      <w:r w:rsidR="004C7B6C" w:rsidRPr="004C7B6C">
        <w:rPr>
          <w:b/>
        </w:rPr>
        <w:fldChar w:fldCharType="begin"/>
      </w:r>
      <w:r w:rsidR="004C7B6C" w:rsidRPr="004C7B6C">
        <w:rPr>
          <w:b/>
        </w:rPr>
        <w:instrText xml:space="preserve"> REF _Ref514375788 \h </w:instrText>
      </w:r>
      <w:r w:rsidR="004C7B6C">
        <w:rPr>
          <w:b/>
        </w:rPr>
        <w:instrText xml:space="preserve"> \* MERGEFORMAT </w:instrText>
      </w:r>
      <w:r w:rsidR="004C7B6C" w:rsidRPr="004C7B6C">
        <w:rPr>
          <w:b/>
        </w:rPr>
      </w:r>
      <w:r w:rsidR="004C7B6C" w:rsidRPr="004C7B6C">
        <w:rPr>
          <w:b/>
        </w:rPr>
        <w:fldChar w:fldCharType="separate"/>
      </w:r>
      <w:r w:rsidR="004244E2" w:rsidRPr="004244E2">
        <w:rPr>
          <w:b/>
        </w:rPr>
        <w:t>Fundamentos de la electrocirugía</w:t>
      </w:r>
      <w:r w:rsidR="004C7B6C" w:rsidRPr="004C7B6C">
        <w:rPr>
          <w:b/>
        </w:rPr>
        <w:fldChar w:fldCharType="end"/>
      </w:r>
      <w:r w:rsidR="004C7B6C">
        <w:rPr>
          <w:b/>
        </w:rPr>
        <w:t>,</w:t>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E36546" w:rsidRPr="00E36546" w:rsidRDefault="00E36546" w:rsidP="00E36546"/>
    <w:p w:rsidR="00114211" w:rsidRPr="00594AF4" w:rsidRDefault="00114211" w:rsidP="00594AF4">
      <w:pPr>
        <w:pStyle w:val="Descripcin"/>
        <w:keepNext/>
        <w:jc w:val="left"/>
        <w:rPr>
          <w:sz w:val="24"/>
          <w:szCs w:val="24"/>
        </w:rPr>
      </w:pPr>
      <w:bookmarkStart w:id="88" w:name="_Toc514524586"/>
      <w:r w:rsidRPr="00594AF4">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7</w:t>
      </w:r>
      <w:r w:rsidR="00816E5A">
        <w:rPr>
          <w:sz w:val="24"/>
          <w:szCs w:val="24"/>
        </w:rPr>
        <w:fldChar w:fldCharType="end"/>
      </w:r>
      <w:r w:rsidRPr="00594AF4">
        <w:rPr>
          <w:sz w:val="24"/>
          <w:szCs w:val="24"/>
        </w:rPr>
        <w:t>. Circuito impreso de módulo generador de señales.</w:t>
      </w:r>
      <w:bookmarkEnd w:id="88"/>
    </w:p>
    <w:p w:rsidR="00594AF4" w:rsidRDefault="00E67F84" w:rsidP="00594AF4">
      <w:pPr>
        <w:keepNext/>
        <w:jc w:val="center"/>
      </w:pPr>
      <w:r>
        <w:rPr>
          <w:noProof/>
          <w:lang w:eastAsia="es-CO"/>
        </w:rPr>
        <w:drawing>
          <wp:inline distT="0" distB="0" distL="0" distR="0" wp14:anchorId="6D9AA141" wp14:editId="602929C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3472B9" w:rsidRPr="00594AF4" w:rsidRDefault="00594AF4" w:rsidP="00594AF4">
      <w:pPr>
        <w:pStyle w:val="Descripcin"/>
        <w:jc w:val="left"/>
        <w:rPr>
          <w:sz w:val="24"/>
          <w:szCs w:val="24"/>
        </w:rPr>
      </w:pPr>
      <w:r w:rsidRPr="00594AF4">
        <w:rPr>
          <w:sz w:val="24"/>
          <w:szCs w:val="24"/>
        </w:rPr>
        <w:t>Fuente: Autores</w:t>
      </w:r>
    </w:p>
    <w:p w:rsidR="00DC4FA9" w:rsidRDefault="00DC4FA9" w:rsidP="00DC4FA9">
      <w:pPr>
        <w:pStyle w:val="Ttulo4"/>
      </w:pPr>
      <w:r>
        <w:t>Diagrama de Bloques</w:t>
      </w:r>
    </w:p>
    <w:p w:rsidR="00576D14" w:rsidRDefault="00576D14" w:rsidP="002705E9">
      <w:pPr>
        <w:pStyle w:val="Descripcin"/>
        <w:keepNext/>
        <w:jc w:val="center"/>
      </w:pPr>
    </w:p>
    <w:p w:rsidR="002705E9" w:rsidRPr="00E51151" w:rsidRDefault="002705E9" w:rsidP="00E51151">
      <w:pPr>
        <w:pStyle w:val="Descripcin"/>
        <w:rPr>
          <w:sz w:val="24"/>
          <w:szCs w:val="24"/>
        </w:rPr>
      </w:pPr>
      <w:bookmarkStart w:id="89" w:name="_Toc514524587"/>
      <w:r w:rsidRPr="00E5115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8</w:t>
      </w:r>
      <w:r w:rsidR="00816E5A">
        <w:rPr>
          <w:sz w:val="24"/>
          <w:szCs w:val="24"/>
        </w:rPr>
        <w:fldChar w:fldCharType="end"/>
      </w:r>
      <w:r w:rsidRPr="00E51151">
        <w:rPr>
          <w:sz w:val="24"/>
          <w:szCs w:val="24"/>
        </w:rPr>
        <w:t>. Diagrama de bloques de generador de señales.</w:t>
      </w:r>
      <w:bookmarkEnd w:id="89"/>
    </w:p>
    <w:p w:rsidR="00E51151" w:rsidRDefault="002D0997" w:rsidP="00E51151">
      <w:pPr>
        <w:pStyle w:val="Textoindependiente"/>
        <w:keepNext/>
        <w:jc w:val="center"/>
      </w:pPr>
      <w:r>
        <w:rPr>
          <w:noProof/>
          <w:lang w:eastAsia="es-CO"/>
        </w:rPr>
        <w:drawing>
          <wp:inline distT="0" distB="0" distL="0" distR="0" wp14:anchorId="2635B2F5" wp14:editId="751F22CA">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DB3306" w:rsidRPr="00E51151" w:rsidRDefault="00E51151" w:rsidP="00E51151">
      <w:pPr>
        <w:pStyle w:val="Descripcin"/>
        <w:rPr>
          <w:sz w:val="24"/>
          <w:szCs w:val="24"/>
        </w:rPr>
      </w:pPr>
      <w:r w:rsidRPr="00E51151">
        <w:rPr>
          <w:sz w:val="24"/>
          <w:szCs w:val="24"/>
        </w:rPr>
        <w:t>Fuente: Autores</w:t>
      </w:r>
    </w:p>
    <w:p w:rsidR="00A40698" w:rsidRPr="00A40698" w:rsidRDefault="006F4CE4" w:rsidP="00A40698">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w:t>
      </w:r>
      <w:r w:rsidRPr="009D3600">
        <w:lastRenderedPageBreak/>
        <w:t xml:space="preserve">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proofErr w:type="spellStart"/>
      <w:r>
        <w:t>Multiplexador</w:t>
      </w:r>
      <w:proofErr w:type="spellEnd"/>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4244E2">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4244E2" w:rsidRPr="00B944E4">
        <w:rPr>
          <w:szCs w:val="24"/>
        </w:rPr>
        <w:t xml:space="preserve">Figura </w:t>
      </w:r>
      <w:r w:rsidR="004244E2">
        <w:rPr>
          <w:noProof/>
          <w:szCs w:val="24"/>
        </w:rPr>
        <w:t>29</w:t>
      </w:r>
      <w:r w:rsidR="00B50C88">
        <w:fldChar w:fldCharType="end"/>
      </w:r>
      <w:r w:rsidR="00706ADD">
        <w:t xml:space="preserve"> se muestra el menú principal de control del equipo, donde se puede seleccionar el tipo de corte.</w:t>
      </w:r>
    </w:p>
    <w:p w:rsidR="003F2E0C" w:rsidRPr="00B944E4" w:rsidRDefault="003F2E0C" w:rsidP="00B944E4">
      <w:pPr>
        <w:pStyle w:val="Descripcin"/>
        <w:keepNext/>
        <w:jc w:val="left"/>
        <w:rPr>
          <w:sz w:val="24"/>
          <w:szCs w:val="24"/>
        </w:rPr>
      </w:pPr>
      <w:bookmarkStart w:id="90" w:name="_Ref514375722"/>
      <w:bookmarkStart w:id="91" w:name="_Toc514524588"/>
      <w:r w:rsidRPr="00B944E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9</w:t>
      </w:r>
      <w:r w:rsidR="00816E5A">
        <w:rPr>
          <w:sz w:val="24"/>
          <w:szCs w:val="24"/>
        </w:rPr>
        <w:fldChar w:fldCharType="end"/>
      </w:r>
      <w:bookmarkEnd w:id="90"/>
      <w:r w:rsidR="006C6B5D" w:rsidRPr="00B944E4">
        <w:rPr>
          <w:sz w:val="24"/>
          <w:szCs w:val="24"/>
        </w:rPr>
        <w:t xml:space="preserve">. </w:t>
      </w:r>
      <w:r w:rsidR="004B497A" w:rsidRPr="00B944E4">
        <w:rPr>
          <w:sz w:val="24"/>
          <w:szCs w:val="24"/>
        </w:rPr>
        <w:t>Menú principal del equipo.</w:t>
      </w:r>
      <w:bookmarkEnd w:id="91"/>
    </w:p>
    <w:p w:rsidR="00B944E4" w:rsidRDefault="00394B47" w:rsidP="00B944E4">
      <w:pPr>
        <w:keepNext/>
        <w:jc w:val="center"/>
      </w:pPr>
      <w:r>
        <w:rPr>
          <w:noProof/>
          <w:lang w:eastAsia="es-CO"/>
        </w:rPr>
        <w:drawing>
          <wp:inline distT="0" distB="0" distL="0" distR="0" wp14:anchorId="46868BA7" wp14:editId="32A871A4">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394B47" w:rsidRPr="00B944E4" w:rsidRDefault="00B944E4" w:rsidP="00B944E4">
      <w:pPr>
        <w:pStyle w:val="Descripcin"/>
        <w:jc w:val="left"/>
        <w:rPr>
          <w:sz w:val="24"/>
          <w:szCs w:val="24"/>
        </w:rPr>
      </w:pPr>
      <w:r w:rsidRPr="00B944E4">
        <w:rPr>
          <w:sz w:val="24"/>
          <w:szCs w:val="24"/>
        </w:rPr>
        <w:t>Fuente: Autores</w:t>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lastRenderedPageBreak/>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proofErr w:type="spellStart"/>
      <w:r w:rsidRPr="000A003D">
        <w:rPr>
          <w:i/>
        </w:rPr>
        <w:t>analog</w:t>
      </w:r>
      <w:proofErr w:type="spellEnd"/>
      <w:r w:rsidRPr="000A003D">
        <w:rPr>
          <w:i/>
        </w:rPr>
        <w:t xml:space="preserve"> </w:t>
      </w:r>
      <w:proofErr w:type="spellStart"/>
      <w:r w:rsidRPr="000A003D">
        <w:rPr>
          <w:i/>
        </w:rPr>
        <w:t>devices</w:t>
      </w:r>
      <w:proofErr w:type="spellEnd"/>
      <w:r w:rsidRPr="000A003D">
        <w:rPr>
          <w:i/>
        </w:rPr>
        <w:t xml:space="preserve">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bookmarkStart w:id="92" w:name="_Ref514523712"/>
      <w:r>
        <w:t xml:space="preserve">Módulo mínimo </w:t>
      </w:r>
      <w:r w:rsidR="001F64E7">
        <w:t>sangrado</w:t>
      </w:r>
      <w:r>
        <w:t xml:space="preserve"> (MinDo)</w:t>
      </w:r>
      <w:bookmarkEnd w:id="92"/>
    </w:p>
    <w:p w:rsidR="00A72B99" w:rsidRDefault="00A72B99" w:rsidP="00A72B99">
      <w:pPr>
        <w:pStyle w:val="Textoindependiente"/>
      </w:pPr>
      <w:r>
        <w:t xml:space="preserve">La finalidad de este módulo es generar la onda de mínimo sangrado como tipo de corte del </w:t>
      </w:r>
      <w:proofErr w:type="spellStart"/>
      <w:r>
        <w:t>electrobisturí</w:t>
      </w:r>
      <w:proofErr w:type="spellEnd"/>
      <w:r>
        <w:t xml:space="preserve">.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EA117A" w:rsidP="00A72B99">
      <w:pPr>
        <w:pStyle w:val="Textoindependiente"/>
      </w:pPr>
      <w:r>
        <w:t>Por tanto, al analizar</w:t>
      </w:r>
      <w:r w:rsidR="00A72B99">
        <w:t xml:space="preserve"> las diferentes opciones de adquisición de la señal de electrocardiografía se encuentra la fundamentada principalmente en ampli</w:t>
      </w:r>
      <w:r w:rsidR="00D01212">
        <w:t>ficadores de instrumentación (INA</w:t>
      </w:r>
      <w:r w:rsidR="00A72B99">
        <w:t xml:space="preserve">) con características especiales, para amplificar la señal ECG de unos pocos </w:t>
      </w:r>
      <w:proofErr w:type="spellStart"/>
      <w:r w:rsidR="00A72B99">
        <w:t>mV</w:t>
      </w:r>
      <w:proofErr w:type="spellEnd"/>
      <w:r w:rsidR="00A72B99">
        <w:t>. (</w:t>
      </w:r>
      <w:proofErr w:type="spellStart"/>
      <w:r w:rsidR="00A72B99">
        <w:t>Yapur</w:t>
      </w:r>
      <w:proofErr w:type="spellEnd"/>
      <w:r w:rsidR="00A72B99">
        <w:t xml:space="preserve"> &amp; Rodríguez, 2005)</w:t>
      </w:r>
    </w:p>
    <w:p w:rsidR="00A72B99" w:rsidRDefault="009D1790" w:rsidP="00A72B99">
      <w:pPr>
        <w:pStyle w:val="Textoindependiente"/>
      </w:pPr>
      <w:r>
        <w:lastRenderedPageBreak/>
        <w:t xml:space="preserve"> Otra es la ofrecida</w:t>
      </w:r>
      <w:r w:rsidR="00A72B99">
        <w:t xml:space="preserve"> por </w:t>
      </w:r>
      <w:proofErr w:type="spellStart"/>
      <w:r w:rsidR="00A72B99">
        <w:t>Analog</w:t>
      </w:r>
      <w:proofErr w:type="spellEnd"/>
      <w:r w:rsidR="00A72B99">
        <w:t xml:space="preserve"> </w:t>
      </w:r>
      <w:proofErr w:type="spellStart"/>
      <w:r w:rsidR="00A72B99">
        <w:t>Device</w:t>
      </w:r>
      <w:proofErr w:type="spellEnd"/>
      <w:r w:rsidR="00A72B99">
        <w:t>,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4244E2" w:rsidRPr="00E03FA6">
        <w:rPr>
          <w:szCs w:val="24"/>
        </w:rPr>
        <w:t xml:space="preserve">Figura </w:t>
      </w:r>
      <w:r w:rsidR="004244E2">
        <w:rPr>
          <w:noProof/>
          <w:szCs w:val="24"/>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Pr="00E03FA6" w:rsidRDefault="00C7625F" w:rsidP="00E03FA6">
      <w:pPr>
        <w:pStyle w:val="Descripcin"/>
        <w:keepNext/>
        <w:jc w:val="left"/>
        <w:rPr>
          <w:sz w:val="24"/>
          <w:szCs w:val="24"/>
        </w:rPr>
      </w:pPr>
      <w:bookmarkStart w:id="93" w:name="_Ref514376088"/>
      <w:bookmarkStart w:id="94" w:name="_Toc514524589"/>
      <w:r w:rsidRPr="00E03FA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0</w:t>
      </w:r>
      <w:r w:rsidR="00816E5A">
        <w:rPr>
          <w:sz w:val="24"/>
          <w:szCs w:val="24"/>
        </w:rPr>
        <w:fldChar w:fldCharType="end"/>
      </w:r>
      <w:bookmarkEnd w:id="93"/>
      <w:r w:rsidRPr="00E03FA6">
        <w:rPr>
          <w:sz w:val="24"/>
          <w:szCs w:val="24"/>
        </w:rPr>
        <w:t xml:space="preserve">. </w:t>
      </w:r>
      <w:r w:rsidR="00D3013B" w:rsidRPr="00E03FA6">
        <w:rPr>
          <w:sz w:val="24"/>
          <w:szCs w:val="24"/>
        </w:rPr>
        <w:t xml:space="preserve">Diagrama de bloques de </w:t>
      </w:r>
      <w:proofErr w:type="spellStart"/>
      <w:r w:rsidR="00D3013B" w:rsidRPr="00E03FA6">
        <w:rPr>
          <w:sz w:val="24"/>
          <w:szCs w:val="24"/>
        </w:rPr>
        <w:t>MinDO</w:t>
      </w:r>
      <w:proofErr w:type="spellEnd"/>
      <w:r w:rsidR="008078BD" w:rsidRPr="00E03FA6">
        <w:rPr>
          <w:sz w:val="24"/>
          <w:szCs w:val="24"/>
        </w:rPr>
        <w:t>.</w:t>
      </w:r>
      <w:bookmarkEnd w:id="94"/>
    </w:p>
    <w:p w:rsidR="00E03FA6" w:rsidRDefault="00DC3567" w:rsidP="00E03FA6">
      <w:pPr>
        <w:keepNext/>
        <w:jc w:val="center"/>
      </w:pPr>
      <w:r>
        <w:rPr>
          <w:noProof/>
          <w:lang w:eastAsia="es-CO"/>
        </w:rPr>
        <w:drawing>
          <wp:inline distT="0" distB="0" distL="0" distR="0" wp14:anchorId="031C709B" wp14:editId="75189D7B">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3567" w:rsidRPr="00E03FA6" w:rsidRDefault="00E03FA6" w:rsidP="00E03FA6">
      <w:pPr>
        <w:pStyle w:val="Descripcin"/>
        <w:jc w:val="left"/>
        <w:rPr>
          <w:sz w:val="24"/>
          <w:szCs w:val="24"/>
        </w:rPr>
      </w:pPr>
      <w:r w:rsidRPr="00E03FA6">
        <w:rPr>
          <w:sz w:val="24"/>
          <w:szCs w:val="24"/>
        </w:rPr>
        <w:t>Fuente: Autores</w:t>
      </w:r>
    </w:p>
    <w:p w:rsidR="00DC4FA9" w:rsidRDefault="00923CB1" w:rsidP="00923CB1">
      <w:pPr>
        <w:pStyle w:val="Ttulo5"/>
      </w:pPr>
      <w:r w:rsidRPr="00923CB1">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4244E2" w:rsidRPr="00F43D0F">
        <w:rPr>
          <w:szCs w:val="24"/>
        </w:rPr>
        <w:t xml:space="preserve">Figura </w:t>
      </w:r>
      <w:r w:rsidR="004244E2">
        <w:rPr>
          <w:noProof/>
          <w:szCs w:val="24"/>
        </w:rPr>
        <w:t>31</w:t>
      </w:r>
      <w:r w:rsidR="00D27BD3">
        <w:fldChar w:fldCharType="end"/>
      </w:r>
      <w:r w:rsidRPr="00923CB1">
        <w:t xml:space="preserve"> se muestra un electrocardiograma normal de dos latidos del corazón(</w:t>
      </w:r>
      <w:proofErr w:type="spellStart"/>
      <w:r w:rsidRPr="00923CB1">
        <w:t>Guyton</w:t>
      </w:r>
      <w:proofErr w:type="spellEnd"/>
      <w:r w:rsidRPr="00923CB1">
        <w:t xml:space="preserve"> &amp; Hall, 2011). la señ</w:t>
      </w:r>
      <w:r w:rsidR="003A0094">
        <w:t xml:space="preserve">al a adquirir tiene componentes </w:t>
      </w:r>
      <w:proofErr w:type="spellStart"/>
      <w:r w:rsidR="003A0094">
        <w:t>frecuenciales</w:t>
      </w:r>
      <w:proofErr w:type="spellEnd"/>
      <w:r w:rsidR="003A0094">
        <w:t xml:space="preserve">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71528E" w:rsidRPr="00F43D0F" w:rsidRDefault="0071528E" w:rsidP="00F43D0F">
      <w:pPr>
        <w:pStyle w:val="Descripcin"/>
        <w:keepNext/>
        <w:jc w:val="left"/>
        <w:rPr>
          <w:sz w:val="24"/>
          <w:szCs w:val="24"/>
        </w:rPr>
      </w:pPr>
      <w:bookmarkStart w:id="95" w:name="_Ref514376139"/>
      <w:bookmarkStart w:id="96" w:name="_Toc514524590"/>
      <w:r w:rsidRPr="00F43D0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1</w:t>
      </w:r>
      <w:r w:rsidR="00816E5A">
        <w:rPr>
          <w:sz w:val="24"/>
          <w:szCs w:val="24"/>
        </w:rPr>
        <w:fldChar w:fldCharType="end"/>
      </w:r>
      <w:bookmarkEnd w:id="95"/>
      <w:r w:rsidRPr="00F43D0F">
        <w:rPr>
          <w:sz w:val="24"/>
          <w:szCs w:val="24"/>
        </w:rPr>
        <w:t xml:space="preserve">. </w:t>
      </w:r>
      <w:r w:rsidR="003E188E" w:rsidRPr="00F43D0F">
        <w:rPr>
          <w:sz w:val="24"/>
          <w:szCs w:val="24"/>
        </w:rPr>
        <w:t>Formas de ondas representativas de una señal ECG.</w:t>
      </w:r>
      <w:bookmarkEnd w:id="96"/>
    </w:p>
    <w:p w:rsidR="00F43D0F" w:rsidRDefault="00923CB1" w:rsidP="00F43D0F">
      <w:pPr>
        <w:keepNext/>
        <w:ind w:firstLine="0"/>
        <w:jc w:val="center"/>
      </w:pPr>
      <w:r>
        <w:rPr>
          <w:noProof/>
          <w:lang w:eastAsia="es-CO"/>
        </w:rPr>
        <w:drawing>
          <wp:inline distT="0" distB="0" distL="0" distR="0" wp14:anchorId="4C5E7A36" wp14:editId="5F834434">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9C1B5C" w:rsidRPr="00F43D0F" w:rsidRDefault="00F43D0F" w:rsidP="00F43D0F">
      <w:pPr>
        <w:pStyle w:val="Descripcin"/>
        <w:jc w:val="left"/>
        <w:rPr>
          <w:sz w:val="24"/>
          <w:szCs w:val="24"/>
        </w:rPr>
      </w:pPr>
      <w:r w:rsidRPr="00F43D0F">
        <w:rPr>
          <w:sz w:val="24"/>
          <w:szCs w:val="24"/>
        </w:rPr>
        <w:t xml:space="preserve">Fuente: </w:t>
      </w:r>
      <w:r w:rsidRPr="0077736D">
        <w:rPr>
          <w:sz w:val="24"/>
          <w:szCs w:val="24"/>
          <w:highlight w:val="yellow"/>
        </w:rPr>
        <w:t>Autores</w:t>
      </w:r>
    </w:p>
    <w:p w:rsidR="006D477D" w:rsidRDefault="0029740F" w:rsidP="0029740F">
      <w:pPr>
        <w:ind w:firstLine="0"/>
      </w:pPr>
      <w:r w:rsidRPr="0029740F">
        <w:lastRenderedPageBreak/>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xml:space="preserve">. (Vidal Silva &amp; </w:t>
      </w:r>
      <w:proofErr w:type="spellStart"/>
      <w:r w:rsidRPr="002131B9">
        <w:t>Pavesi</w:t>
      </w:r>
      <w:proofErr w:type="spellEnd"/>
      <w:r w:rsidRPr="002131B9">
        <w:t xml:space="preserve"> </w:t>
      </w:r>
      <w:proofErr w:type="spellStart"/>
      <w:r w:rsidRPr="002131B9">
        <w:t>Farriol</w:t>
      </w:r>
      <w:proofErr w:type="spellEnd"/>
      <w:r w:rsidRPr="002131B9">
        <w:t>, 2005).</w:t>
      </w:r>
    </w:p>
    <w:p w:rsidR="00C3628E" w:rsidRPr="003E2822" w:rsidRDefault="00C3628E" w:rsidP="003E2822">
      <w:pPr>
        <w:pStyle w:val="Descripcin"/>
        <w:keepNext/>
        <w:jc w:val="left"/>
        <w:rPr>
          <w:sz w:val="24"/>
          <w:szCs w:val="24"/>
        </w:rPr>
      </w:pPr>
      <w:bookmarkStart w:id="97" w:name="_Ref514376707"/>
      <w:bookmarkStart w:id="98" w:name="_Toc514524591"/>
      <w:r w:rsidRPr="003E282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2</w:t>
      </w:r>
      <w:r w:rsidR="00816E5A">
        <w:rPr>
          <w:sz w:val="24"/>
          <w:szCs w:val="24"/>
        </w:rPr>
        <w:fldChar w:fldCharType="end"/>
      </w:r>
      <w:bookmarkEnd w:id="97"/>
      <w:r w:rsidRPr="003E2822">
        <w:rPr>
          <w:sz w:val="24"/>
          <w:szCs w:val="24"/>
        </w:rPr>
        <w:t>. Señal ECG sin Aplicación de Filtro</w:t>
      </w:r>
      <w:bookmarkEnd w:id="98"/>
    </w:p>
    <w:p w:rsidR="003E2822" w:rsidRDefault="00C3628E" w:rsidP="003E2822">
      <w:pPr>
        <w:keepNext/>
        <w:ind w:firstLine="0"/>
        <w:jc w:val="center"/>
      </w:pPr>
      <w:r>
        <w:rPr>
          <w:noProof/>
          <w:lang w:eastAsia="es-CO"/>
        </w:rPr>
        <w:drawing>
          <wp:inline distT="0" distB="0" distL="0" distR="0" wp14:anchorId="49DC6FE2" wp14:editId="28BD07A5">
            <wp:extent cx="5612130" cy="2466754"/>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6438" cy="2468647"/>
                    </a:xfrm>
                    <a:prstGeom prst="rect">
                      <a:avLst/>
                    </a:prstGeom>
                  </pic:spPr>
                </pic:pic>
              </a:graphicData>
            </a:graphic>
          </wp:inline>
        </w:drawing>
      </w:r>
    </w:p>
    <w:p w:rsidR="006D477D" w:rsidRPr="003E2822" w:rsidRDefault="003E2822" w:rsidP="003E2822">
      <w:pPr>
        <w:pStyle w:val="Descripcin"/>
        <w:jc w:val="left"/>
        <w:rPr>
          <w:sz w:val="24"/>
          <w:szCs w:val="24"/>
        </w:rPr>
      </w:pPr>
      <w:r w:rsidRPr="003E2822">
        <w:rPr>
          <w:sz w:val="24"/>
          <w:szCs w:val="24"/>
        </w:rPr>
        <w:t>Fuente: Autores</w:t>
      </w:r>
    </w:p>
    <w:p w:rsidR="005A2D03" w:rsidRDefault="006D477D" w:rsidP="00F05553">
      <w:pPr>
        <w:ind w:firstLine="0"/>
      </w:pPr>
      <w:r w:rsidRPr="006D477D">
        <w:t>Al adquirir la tensión de la señal cardiac</w:t>
      </w:r>
      <w:r w:rsidR="00516DC1">
        <w:t>a</w:t>
      </w:r>
      <w:r w:rsidRPr="006D477D">
        <w:t xml:space="preserve">, esta es procesada por el IC AD8232 que proporciona una señal </w:t>
      </w:r>
      <w:r w:rsidR="00232BBD">
        <w:t>analógica a la salida</w:t>
      </w:r>
      <w:r w:rsidRPr="006D477D">
        <w:t xml:space="preserve">, </w:t>
      </w:r>
      <w:r w:rsidR="005A2D03">
        <w:fldChar w:fldCharType="begin"/>
      </w:r>
      <w:r w:rsidR="005A2D03">
        <w:instrText xml:space="preserve"> REF _Ref514376707 \h </w:instrText>
      </w:r>
      <w:r w:rsidR="005A2D03">
        <w:fldChar w:fldCharType="separate"/>
      </w:r>
      <w:r w:rsidR="004244E2" w:rsidRPr="003E2822">
        <w:rPr>
          <w:szCs w:val="24"/>
        </w:rPr>
        <w:t xml:space="preserve">Figura </w:t>
      </w:r>
      <w:r w:rsidR="004244E2">
        <w:rPr>
          <w:noProof/>
          <w:szCs w:val="24"/>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4244E2" w:rsidRPr="009E22DA">
        <w:rPr>
          <w:szCs w:val="24"/>
        </w:rPr>
        <w:t xml:space="preserve">Tabla </w:t>
      </w:r>
      <w:r w:rsidR="004244E2">
        <w:rPr>
          <w:noProof/>
          <w:szCs w:val="24"/>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C5468F" w:rsidRDefault="00C5468F" w:rsidP="00F05553">
      <w:pPr>
        <w:ind w:firstLine="0"/>
      </w:pPr>
    </w:p>
    <w:p w:rsidR="00C5468F" w:rsidRDefault="00C5468F" w:rsidP="00F05553">
      <w:pPr>
        <w:ind w:firstLine="0"/>
      </w:pPr>
    </w:p>
    <w:p w:rsidR="00C5468F" w:rsidRDefault="00C5468F" w:rsidP="00F05553">
      <w:pPr>
        <w:ind w:firstLine="0"/>
      </w:pPr>
    </w:p>
    <w:p w:rsidR="005A2D03" w:rsidRPr="009E22DA" w:rsidRDefault="005A2D03" w:rsidP="009E22DA">
      <w:pPr>
        <w:pStyle w:val="Descripcin"/>
        <w:keepNext/>
        <w:jc w:val="left"/>
        <w:rPr>
          <w:sz w:val="24"/>
          <w:szCs w:val="24"/>
        </w:rPr>
      </w:pPr>
      <w:bookmarkStart w:id="99" w:name="_Ref514376958"/>
      <w:bookmarkStart w:id="100" w:name="_Ref514376864"/>
      <w:bookmarkStart w:id="101" w:name="_Toc514524642"/>
      <w:r w:rsidRPr="009E22DA">
        <w:rPr>
          <w:sz w:val="24"/>
          <w:szCs w:val="24"/>
        </w:rPr>
        <w:lastRenderedPageBreak/>
        <w:t xml:space="preserve">Tabla </w:t>
      </w:r>
      <w:r w:rsidR="0012254C" w:rsidRPr="009E22DA">
        <w:rPr>
          <w:sz w:val="24"/>
          <w:szCs w:val="24"/>
        </w:rPr>
        <w:fldChar w:fldCharType="begin"/>
      </w:r>
      <w:r w:rsidR="0012254C" w:rsidRPr="009E22DA">
        <w:rPr>
          <w:sz w:val="24"/>
          <w:szCs w:val="24"/>
        </w:rPr>
        <w:instrText xml:space="preserve"> SEQ Tabla \* ARABIC </w:instrText>
      </w:r>
      <w:r w:rsidR="0012254C" w:rsidRPr="009E22DA">
        <w:rPr>
          <w:sz w:val="24"/>
          <w:szCs w:val="24"/>
        </w:rPr>
        <w:fldChar w:fldCharType="separate"/>
      </w:r>
      <w:r w:rsidR="004244E2">
        <w:rPr>
          <w:noProof/>
          <w:sz w:val="24"/>
          <w:szCs w:val="24"/>
        </w:rPr>
        <w:t>5</w:t>
      </w:r>
      <w:r w:rsidR="0012254C" w:rsidRPr="009E22DA">
        <w:rPr>
          <w:noProof/>
          <w:sz w:val="24"/>
          <w:szCs w:val="24"/>
        </w:rPr>
        <w:fldChar w:fldCharType="end"/>
      </w:r>
      <w:bookmarkEnd w:id="99"/>
      <w:r w:rsidRPr="009E22DA">
        <w:rPr>
          <w:sz w:val="24"/>
          <w:szCs w:val="24"/>
        </w:rPr>
        <w:t>.</w:t>
      </w:r>
      <w:r w:rsidRPr="009E22DA">
        <w:rPr>
          <w:b/>
          <w:sz w:val="24"/>
          <w:szCs w:val="24"/>
        </w:rPr>
        <w:t xml:space="preserve"> </w:t>
      </w:r>
      <w:r w:rsidRPr="009E22DA">
        <w:rPr>
          <w:sz w:val="24"/>
          <w:szCs w:val="24"/>
        </w:rPr>
        <w:t>Caracter</w:t>
      </w:r>
      <w:r w:rsidR="00F05553" w:rsidRPr="009E22DA">
        <w:rPr>
          <w:sz w:val="24"/>
          <w:szCs w:val="24"/>
        </w:rPr>
        <w:t xml:space="preserve">ísticas de la señal ECG procesada </w:t>
      </w:r>
      <w:r w:rsidRPr="009E22DA">
        <w:rPr>
          <w:sz w:val="24"/>
          <w:szCs w:val="24"/>
        </w:rPr>
        <w:t>por AD8232</w:t>
      </w:r>
      <w:bookmarkEnd w:id="100"/>
      <w:bookmarkEnd w:id="101"/>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9E22DA">
            <w:pPr>
              <w:keepNext/>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Pr="009E22DA" w:rsidRDefault="009E22DA" w:rsidP="009E22DA">
      <w:pPr>
        <w:pStyle w:val="Descripcin"/>
        <w:rPr>
          <w:sz w:val="24"/>
          <w:szCs w:val="24"/>
        </w:rPr>
      </w:pPr>
      <w:r w:rsidRPr="009E22DA">
        <w:rPr>
          <w:sz w:val="24"/>
          <w:szCs w:val="24"/>
        </w:rPr>
        <w:t>Fuente: Autores</w:t>
      </w: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4244E2" w:rsidRPr="00D40B97">
        <w:rPr>
          <w:szCs w:val="24"/>
        </w:rPr>
        <w:t xml:space="preserve">Figura </w:t>
      </w:r>
      <w:r w:rsidR="004244E2">
        <w:rPr>
          <w:noProof/>
          <w:szCs w:val="24"/>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00D01966">
        <w:t>la señal de electrocardiografía.</w:t>
      </w:r>
    </w:p>
    <w:p w:rsidR="00D01966" w:rsidRPr="00D40B97" w:rsidRDefault="00D01966" w:rsidP="00D40B97">
      <w:pPr>
        <w:pStyle w:val="Descripcin"/>
        <w:keepNext/>
        <w:jc w:val="left"/>
        <w:rPr>
          <w:sz w:val="24"/>
          <w:szCs w:val="24"/>
        </w:rPr>
      </w:pPr>
      <w:bookmarkStart w:id="102" w:name="_Ref514379718"/>
      <w:bookmarkStart w:id="103" w:name="_Toc514524592"/>
      <w:r w:rsidRPr="00D40B97">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3</w:t>
      </w:r>
      <w:r w:rsidR="00816E5A">
        <w:rPr>
          <w:sz w:val="24"/>
          <w:szCs w:val="24"/>
        </w:rPr>
        <w:fldChar w:fldCharType="end"/>
      </w:r>
      <w:bookmarkEnd w:id="102"/>
      <w:r w:rsidRPr="00D40B97">
        <w:rPr>
          <w:sz w:val="24"/>
          <w:szCs w:val="24"/>
        </w:rPr>
        <w:t>. Espectro de las diferentes componentes cardiacas.</w:t>
      </w:r>
      <w:bookmarkEnd w:id="103"/>
    </w:p>
    <w:p w:rsidR="00D40B97" w:rsidRDefault="00D01966" w:rsidP="00D40B97">
      <w:pPr>
        <w:keepNext/>
        <w:jc w:val="center"/>
      </w:pPr>
      <w:r>
        <w:rPr>
          <w:noProof/>
          <w:lang w:eastAsia="es-CO"/>
        </w:rPr>
        <w:drawing>
          <wp:inline distT="0" distB="0" distL="0" distR="0" wp14:anchorId="76DB16E9" wp14:editId="4E0ADDE8">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Pr="00E13B4D" w:rsidRDefault="00D40B97" w:rsidP="00E13B4D">
      <w:pPr>
        <w:pStyle w:val="Descripcin"/>
        <w:jc w:val="left"/>
        <w:rPr>
          <w:sz w:val="24"/>
          <w:szCs w:val="24"/>
        </w:rPr>
      </w:pPr>
      <w:r w:rsidRPr="00D40B97">
        <w:rPr>
          <w:sz w:val="24"/>
          <w:szCs w:val="24"/>
        </w:rPr>
        <w:t xml:space="preserve">Fuente: </w:t>
      </w:r>
      <w:proofErr w:type="spellStart"/>
      <w:r w:rsidRPr="00D40B97">
        <w:rPr>
          <w:sz w:val="24"/>
          <w:szCs w:val="24"/>
        </w:rPr>
        <w:t>Bistel</w:t>
      </w:r>
      <w:proofErr w:type="spellEnd"/>
      <w:r w:rsidRPr="00D40B97">
        <w:rPr>
          <w:sz w:val="24"/>
          <w:szCs w:val="24"/>
        </w:rPr>
        <w:t xml:space="preserve"> E</w:t>
      </w:r>
      <w:r>
        <w:rPr>
          <w:sz w:val="24"/>
          <w:szCs w:val="24"/>
        </w:rPr>
        <w:t>squivel &amp; Fajardo Márquez, 2015</w:t>
      </w: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w:t>
      </w:r>
      <w:proofErr w:type="spellStart"/>
      <w:r w:rsidR="0098313A">
        <w:lastRenderedPageBreak/>
        <w:t>Valeska</w:t>
      </w:r>
      <w:proofErr w:type="spellEnd"/>
      <w:r w:rsidR="0098313A">
        <w:t xml:space="preserve">,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 xml:space="preserve">Vidal Silva &amp; </w:t>
      </w:r>
      <w:proofErr w:type="spellStart"/>
      <w:r w:rsidR="0098313A" w:rsidRPr="00B52DAE">
        <w:t>Pavesi</w:t>
      </w:r>
      <w:proofErr w:type="spellEnd"/>
      <w:r w:rsidR="0098313A" w:rsidRPr="00B52DAE">
        <w:t xml:space="preserve"> </w:t>
      </w:r>
      <w:proofErr w:type="spellStart"/>
      <w:r w:rsidR="0098313A" w:rsidRPr="00B52DAE">
        <w:t>Farriol</w:t>
      </w:r>
      <w:proofErr w:type="spellEnd"/>
      <w:r w:rsidR="0098313A" w:rsidRPr="00B52DAE">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4244E2" w:rsidRPr="00BC7264">
        <w:rPr>
          <w:szCs w:val="24"/>
        </w:rPr>
        <w:t xml:space="preserve">Figura </w:t>
      </w:r>
      <w:r w:rsidR="004244E2">
        <w:rPr>
          <w:noProof/>
          <w:szCs w:val="24"/>
        </w:rPr>
        <w:t>34</w:t>
      </w:r>
      <w:r w:rsidR="00B52DAE">
        <w:fldChar w:fldCharType="end"/>
      </w:r>
      <w:r>
        <w:t>, discrimina a las altas frecuencias.</w:t>
      </w:r>
    </w:p>
    <w:p w:rsidR="00B52DAE" w:rsidRPr="00BC7264" w:rsidRDefault="00B52DAE" w:rsidP="00BC7264">
      <w:pPr>
        <w:pStyle w:val="Descripcin"/>
        <w:keepNext/>
        <w:jc w:val="left"/>
        <w:rPr>
          <w:sz w:val="24"/>
          <w:szCs w:val="24"/>
        </w:rPr>
      </w:pPr>
      <w:bookmarkStart w:id="104" w:name="_Ref514380031"/>
      <w:bookmarkStart w:id="105" w:name="_Toc514524593"/>
      <w:r w:rsidRPr="00BC726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4</w:t>
      </w:r>
      <w:r w:rsidR="00816E5A">
        <w:rPr>
          <w:sz w:val="24"/>
          <w:szCs w:val="24"/>
        </w:rPr>
        <w:fldChar w:fldCharType="end"/>
      </w:r>
      <w:bookmarkEnd w:id="104"/>
      <w:r w:rsidR="00A25106">
        <w:rPr>
          <w:sz w:val="24"/>
          <w:szCs w:val="24"/>
        </w:rPr>
        <w:t xml:space="preserve">. Filtro </w:t>
      </w:r>
      <w:proofErr w:type="spellStart"/>
      <w:r w:rsidR="00A25106">
        <w:rPr>
          <w:sz w:val="24"/>
          <w:szCs w:val="24"/>
        </w:rPr>
        <w:t>pasabajas</w:t>
      </w:r>
      <w:proofErr w:type="spellEnd"/>
      <w:r w:rsidR="00A25106">
        <w:rPr>
          <w:sz w:val="24"/>
          <w:szCs w:val="24"/>
        </w:rPr>
        <w:t xml:space="preserve"> p</w:t>
      </w:r>
      <w:r w:rsidRPr="00BC7264">
        <w:rPr>
          <w:sz w:val="24"/>
          <w:szCs w:val="24"/>
        </w:rPr>
        <w:t>asivo RC</w:t>
      </w:r>
      <w:bookmarkEnd w:id="105"/>
    </w:p>
    <w:p w:rsidR="00BC7264" w:rsidRDefault="000805F0" w:rsidP="00BC7264">
      <w:pPr>
        <w:keepNext/>
        <w:jc w:val="center"/>
      </w:pPr>
      <w:r>
        <w:rPr>
          <w:noProof/>
          <w:lang w:eastAsia="es-CO"/>
        </w:rPr>
        <w:drawing>
          <wp:inline distT="0" distB="0" distL="0" distR="0" wp14:anchorId="11EFF177" wp14:editId="3D0F1016">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0805F0" w:rsidRPr="00BC7264" w:rsidRDefault="00BC7264" w:rsidP="00BC7264">
      <w:pPr>
        <w:pStyle w:val="Descripcin"/>
        <w:jc w:val="left"/>
        <w:rPr>
          <w:sz w:val="24"/>
          <w:szCs w:val="24"/>
        </w:rPr>
      </w:pPr>
      <w:r w:rsidRPr="00BC7264">
        <w:rPr>
          <w:sz w:val="24"/>
          <w:szCs w:val="24"/>
        </w:rPr>
        <w:t xml:space="preserve">Fuente: </w:t>
      </w:r>
      <w:r w:rsidRPr="00BC7264">
        <w:rPr>
          <w:sz w:val="24"/>
          <w:szCs w:val="24"/>
          <w:highlight w:val="yellow"/>
        </w:rPr>
        <w:t>Autores</w:t>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AE00AB"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009028D1" w:rsidRPr="009028D1">
        <w:t>siguiente ecuación:</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lastRenderedPageBreak/>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4244E2" w:rsidRPr="00C976DC">
        <w:rPr>
          <w:szCs w:val="24"/>
        </w:rPr>
        <w:t xml:space="preserve">Figura </w:t>
      </w:r>
      <w:r w:rsidR="004244E2">
        <w:rPr>
          <w:noProof/>
          <w:szCs w:val="24"/>
        </w:rPr>
        <w:t>35</w:t>
      </w:r>
      <w:r w:rsidR="00B52DAE">
        <w:rPr>
          <w:highlight w:val="yellow"/>
        </w:rPr>
        <w:fldChar w:fldCharType="end"/>
      </w:r>
      <w:r>
        <w:t xml:space="preserve">. Estos datos fueron adquiridos gracias al programa </w:t>
      </w:r>
      <w:proofErr w:type="spellStart"/>
      <w:r w:rsidRPr="00B52DAE">
        <w:rPr>
          <w:b/>
          <w:i/>
        </w:rPr>
        <w:t>WaveAnalysis</w:t>
      </w:r>
      <w:proofErr w:type="spellEnd"/>
      <w:r>
        <w:t xml:space="preserve"> compatibles con los osciloscopios presentes en el laboratorio de la universidad.</w:t>
      </w:r>
    </w:p>
    <w:p w:rsidR="00B52DAE" w:rsidRPr="00C976DC" w:rsidRDefault="00B52DAE" w:rsidP="00C976DC">
      <w:pPr>
        <w:pStyle w:val="Descripcin"/>
        <w:keepNext/>
        <w:jc w:val="left"/>
        <w:rPr>
          <w:sz w:val="24"/>
          <w:szCs w:val="24"/>
        </w:rPr>
      </w:pPr>
      <w:bookmarkStart w:id="106" w:name="_Ref514380216"/>
      <w:bookmarkStart w:id="107" w:name="_Toc514524594"/>
      <w:r w:rsidRPr="00C976D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5</w:t>
      </w:r>
      <w:r w:rsidR="00816E5A">
        <w:rPr>
          <w:sz w:val="24"/>
          <w:szCs w:val="24"/>
        </w:rPr>
        <w:fldChar w:fldCharType="end"/>
      </w:r>
      <w:bookmarkEnd w:id="106"/>
      <w:r w:rsidR="008A16C6">
        <w:rPr>
          <w:sz w:val="24"/>
          <w:szCs w:val="24"/>
        </w:rPr>
        <w:t>. Señal ECG filtrada usando filtro pasa b</w:t>
      </w:r>
      <w:r w:rsidRPr="00C976DC">
        <w:rPr>
          <w:sz w:val="24"/>
          <w:szCs w:val="24"/>
        </w:rPr>
        <w:t>ajas.</w:t>
      </w:r>
      <w:bookmarkEnd w:id="107"/>
    </w:p>
    <w:p w:rsidR="00C976DC" w:rsidRDefault="00B52DAE" w:rsidP="00C976DC">
      <w:pPr>
        <w:keepNext/>
        <w:ind w:firstLine="0"/>
        <w:jc w:val="center"/>
      </w:pPr>
      <w:r>
        <w:rPr>
          <w:noProof/>
          <w:lang w:eastAsia="es-CO"/>
        </w:rPr>
        <w:drawing>
          <wp:inline distT="0" distB="0" distL="0" distR="0" wp14:anchorId="05E8FC21" wp14:editId="561D3330">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8960D0" w:rsidRPr="00C976DC" w:rsidRDefault="00C976DC" w:rsidP="00C976DC">
      <w:pPr>
        <w:pStyle w:val="Descripcin"/>
        <w:jc w:val="left"/>
        <w:rPr>
          <w:sz w:val="24"/>
          <w:szCs w:val="24"/>
        </w:rPr>
      </w:pPr>
      <w:r w:rsidRPr="00C976DC">
        <w:rPr>
          <w:sz w:val="24"/>
          <w:szCs w:val="24"/>
        </w:rPr>
        <w:t>Fuente: Autores</w:t>
      </w:r>
    </w:p>
    <w:p w:rsidR="00235FAF" w:rsidRDefault="00BB1D01" w:rsidP="00D44AF7">
      <w:pPr>
        <w:pStyle w:val="Ttulo5"/>
      </w:pPr>
      <w:r w:rsidRPr="00BB1D01">
        <w:lastRenderedPageBreak/>
        <w:t>Adquisición de</w:t>
      </w:r>
      <w:r w:rsidR="00D44AF7">
        <w:t xml:space="preserve"> la</w:t>
      </w:r>
      <w:r w:rsidRPr="00BB1D01">
        <w:t xml:space="preserve"> </w:t>
      </w:r>
      <w:r w:rsidR="005700E4">
        <w:t>s</w:t>
      </w:r>
      <w:r w:rsidR="00D44AF7" w:rsidRPr="00BB1D01">
        <w:t xml:space="preserve">eñal </w:t>
      </w:r>
      <w:r w:rsidR="00D44AF7">
        <w:t xml:space="preserve">de </w:t>
      </w:r>
      <w:r w:rsidR="005700E4">
        <w:t>o</w:t>
      </w:r>
      <w:r w:rsidR="00D44AF7" w:rsidRPr="00BB1D01">
        <w:t>ximetr</w:t>
      </w:r>
      <w:r w:rsidR="00D44AF7">
        <w:t>ía</w:t>
      </w:r>
    </w:p>
    <w:p w:rsidR="00B67E0E" w:rsidRDefault="00B67E0E" w:rsidP="00B67E0E">
      <w:r>
        <w:t xml:space="preserve">El sensor </w:t>
      </w:r>
      <w:proofErr w:type="spellStart"/>
      <w:r w:rsidRPr="00D44AF7">
        <w:rPr>
          <w:b/>
          <w:i/>
        </w:rPr>
        <w:t>Easy</w:t>
      </w:r>
      <w:proofErr w:type="spellEnd"/>
      <w:r w:rsidRPr="00D44AF7">
        <w:rPr>
          <w:b/>
          <w:i/>
        </w:rPr>
        <w:t xml:space="preserve"> Pulse</w:t>
      </w:r>
      <w:r>
        <w:t xml:space="preserv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w:t>
      </w:r>
      <w:r w:rsidR="00D44AF7">
        <w:t>el extremo</w:t>
      </w:r>
      <w:r>
        <w:t xml:space="preserve">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4244E2" w:rsidRPr="00E90A1E">
        <w:rPr>
          <w:szCs w:val="24"/>
        </w:rPr>
        <w:t xml:space="preserve">Figura </w:t>
      </w:r>
      <w:r w:rsidR="004244E2">
        <w:rPr>
          <w:noProof/>
          <w:szCs w:val="24"/>
        </w:rPr>
        <w:t>36</w:t>
      </w:r>
      <w:r w:rsidR="00D44AF7">
        <w:fldChar w:fldCharType="end"/>
      </w:r>
      <w:r w:rsidR="00D44AF7">
        <w:t>.</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xml:space="preserve">. Como la luz no tiene que penetrar el cuerpo, la </w:t>
      </w:r>
      <w:proofErr w:type="spellStart"/>
      <w:r>
        <w:t>reflectancia</w:t>
      </w:r>
      <w:proofErr w:type="spellEnd"/>
      <w:r>
        <w:t xml:space="preserve">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Pr="00E90A1E" w:rsidRDefault="00D44AF7" w:rsidP="00E90A1E">
      <w:pPr>
        <w:pStyle w:val="Descripcin"/>
        <w:keepNext/>
        <w:jc w:val="left"/>
        <w:rPr>
          <w:sz w:val="24"/>
          <w:szCs w:val="24"/>
        </w:rPr>
      </w:pPr>
      <w:bookmarkStart w:id="108" w:name="_Ref514380559"/>
      <w:bookmarkStart w:id="109" w:name="_Toc514524595"/>
      <w:r w:rsidRPr="00E90A1E">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6</w:t>
      </w:r>
      <w:r w:rsidR="00816E5A">
        <w:rPr>
          <w:sz w:val="24"/>
          <w:szCs w:val="24"/>
        </w:rPr>
        <w:fldChar w:fldCharType="end"/>
      </w:r>
      <w:bookmarkEnd w:id="108"/>
      <w:r w:rsidR="00FC5C90" w:rsidRPr="00E90A1E">
        <w:rPr>
          <w:sz w:val="24"/>
          <w:szCs w:val="24"/>
        </w:rPr>
        <w:t xml:space="preserve">. Sensor de pulso con método de </w:t>
      </w:r>
      <w:proofErr w:type="spellStart"/>
      <w:r w:rsidR="00FC5C90" w:rsidRPr="00E90A1E">
        <w:rPr>
          <w:sz w:val="24"/>
          <w:szCs w:val="24"/>
        </w:rPr>
        <w:t>t</w:t>
      </w:r>
      <w:r w:rsidRPr="00E90A1E">
        <w:rPr>
          <w:sz w:val="24"/>
          <w:szCs w:val="24"/>
        </w:rPr>
        <w:t>ransmitancia</w:t>
      </w:r>
      <w:bookmarkEnd w:id="109"/>
      <w:proofErr w:type="spellEnd"/>
    </w:p>
    <w:p w:rsidR="00FC5C90" w:rsidRDefault="00516A49" w:rsidP="00FC5C90">
      <w:pPr>
        <w:keepNext/>
        <w:jc w:val="center"/>
      </w:pPr>
      <w:r>
        <w:rPr>
          <w:rFonts w:eastAsiaTheme="minorEastAsia"/>
          <w:noProof/>
          <w:sz w:val="22"/>
          <w:lang w:eastAsia="es-CO"/>
        </w:rPr>
        <w:drawing>
          <wp:inline distT="0" distB="0" distL="0" distR="0" wp14:anchorId="394190EE" wp14:editId="2361C1CB">
            <wp:extent cx="2064989" cy="211582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098462" cy="2150117"/>
                    </a:xfrm>
                    <a:prstGeom prst="rect">
                      <a:avLst/>
                    </a:prstGeom>
                  </pic:spPr>
                </pic:pic>
              </a:graphicData>
            </a:graphic>
          </wp:inline>
        </w:drawing>
      </w:r>
    </w:p>
    <w:p w:rsidR="00516A49" w:rsidRPr="00E90A1E" w:rsidRDefault="00807774" w:rsidP="00E90A1E">
      <w:pPr>
        <w:pStyle w:val="Descripcin"/>
        <w:jc w:val="left"/>
        <w:rPr>
          <w:sz w:val="24"/>
          <w:szCs w:val="24"/>
        </w:rPr>
      </w:pPr>
      <w:r>
        <w:rPr>
          <w:sz w:val="24"/>
          <w:szCs w:val="24"/>
        </w:rPr>
        <w:t>Fuente: Autores</w:t>
      </w:r>
    </w:p>
    <w:p w:rsidR="00516A49" w:rsidRDefault="00E375C4" w:rsidP="00E375C4">
      <w:r w:rsidRPr="00E375C4">
        <w:t xml:space="preserve">La señal es débil con una amplitud máxima de </w:t>
      </w:r>
      <w:r w:rsidR="00BB7E2B">
        <w:t>aproximadamente</w:t>
      </w:r>
      <w:r w:rsidRPr="00E375C4">
        <w:t xml:space="preserve"> 60 </w:t>
      </w:r>
      <w:proofErr w:type="spellStart"/>
      <w:r w:rsidRPr="00E375C4">
        <w:t>mV</w:t>
      </w:r>
      <w:proofErr w:type="spellEnd"/>
      <w:r w:rsidRPr="00E375C4">
        <w:t xml:space="preserve">. Y es procesada por la tarjeta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que se observa en la </w:t>
      </w:r>
      <w:r w:rsidR="00BB7E2B">
        <w:fldChar w:fldCharType="begin"/>
      </w:r>
      <w:r w:rsidR="00BB7E2B">
        <w:instrText xml:space="preserve"> REF _Ref514380979 \h </w:instrText>
      </w:r>
      <w:r w:rsidR="00BB7E2B">
        <w:fldChar w:fldCharType="separate"/>
      </w:r>
      <w:r w:rsidR="004244E2" w:rsidRPr="00A909D9">
        <w:rPr>
          <w:szCs w:val="24"/>
        </w:rPr>
        <w:t xml:space="preserve">Figura </w:t>
      </w:r>
      <w:r w:rsidR="004244E2">
        <w:rPr>
          <w:noProof/>
          <w:szCs w:val="24"/>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es una forma de onda analógica rail to rail, limpia y, perfecta para el canal de entrada ADC de un microcontrolador para su posterior procesamiento.</w:t>
      </w:r>
    </w:p>
    <w:p w:rsidR="00BB7E2B" w:rsidRPr="00A909D9" w:rsidRDefault="00BB7E2B" w:rsidP="00A909D9">
      <w:pPr>
        <w:pStyle w:val="Descripcin"/>
        <w:keepNext/>
        <w:jc w:val="left"/>
        <w:rPr>
          <w:sz w:val="24"/>
          <w:szCs w:val="24"/>
        </w:rPr>
      </w:pPr>
      <w:bookmarkStart w:id="110" w:name="_Ref514380979"/>
      <w:bookmarkStart w:id="111" w:name="_Toc514524596"/>
      <w:r w:rsidRPr="00A909D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7</w:t>
      </w:r>
      <w:r w:rsidR="00816E5A">
        <w:rPr>
          <w:sz w:val="24"/>
          <w:szCs w:val="24"/>
        </w:rPr>
        <w:fldChar w:fldCharType="end"/>
      </w:r>
      <w:bookmarkEnd w:id="110"/>
      <w:r w:rsidR="007F3BE2">
        <w:rPr>
          <w:sz w:val="24"/>
          <w:szCs w:val="24"/>
        </w:rPr>
        <w:t>. Sistema de o</w:t>
      </w:r>
      <w:r w:rsidRPr="00A909D9">
        <w:rPr>
          <w:sz w:val="24"/>
          <w:szCs w:val="24"/>
        </w:rPr>
        <w:t>ximetría MCP60021</w:t>
      </w:r>
      <w:bookmarkEnd w:id="111"/>
    </w:p>
    <w:p w:rsidR="004E08EE" w:rsidRDefault="00717825" w:rsidP="004E08EE">
      <w:pPr>
        <w:keepNext/>
        <w:jc w:val="center"/>
      </w:pPr>
      <w:r>
        <w:rPr>
          <w:rFonts w:eastAsiaTheme="minorEastAsia"/>
          <w:i/>
          <w:noProof/>
          <w:sz w:val="18"/>
          <w:szCs w:val="18"/>
          <w:lang w:eastAsia="es-CO"/>
        </w:rPr>
        <w:drawing>
          <wp:inline distT="0" distB="0" distL="0" distR="0" wp14:anchorId="78545F96" wp14:editId="57E3EB56">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Pr="00A909D9" w:rsidRDefault="001C7EBB" w:rsidP="00A909D9">
      <w:pPr>
        <w:pStyle w:val="Descripcin"/>
        <w:jc w:val="left"/>
        <w:rPr>
          <w:sz w:val="24"/>
          <w:szCs w:val="24"/>
        </w:rPr>
      </w:pPr>
      <w:r w:rsidRPr="00A909D9">
        <w:rPr>
          <w:sz w:val="24"/>
          <w:szCs w:val="24"/>
        </w:rPr>
        <w:t>Fuente: Autores</w:t>
      </w:r>
    </w:p>
    <w:p w:rsidR="00516A49" w:rsidRDefault="000E4E1B" w:rsidP="009F5ED5">
      <w:r w:rsidRPr="000E4E1B">
        <w:lastRenderedPageBreak/>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4244E2" w:rsidRPr="00804710">
        <w:rPr>
          <w:szCs w:val="24"/>
        </w:rPr>
        <w:t xml:space="preserve">Figura </w:t>
      </w:r>
      <w:r w:rsidR="004244E2">
        <w:rPr>
          <w:noProof/>
          <w:szCs w:val="24"/>
        </w:rPr>
        <w:t>38</w:t>
      </w:r>
      <w:r w:rsidR="00693D81">
        <w:fldChar w:fldCharType="end"/>
      </w:r>
      <w:r w:rsidR="00990653">
        <w:t>.</w:t>
      </w:r>
    </w:p>
    <w:p w:rsidR="00693D81" w:rsidRPr="00804710" w:rsidRDefault="00693D81" w:rsidP="0025257D">
      <w:pPr>
        <w:pStyle w:val="Descripcin"/>
        <w:keepNext/>
        <w:jc w:val="left"/>
        <w:rPr>
          <w:sz w:val="24"/>
          <w:szCs w:val="24"/>
        </w:rPr>
      </w:pPr>
      <w:bookmarkStart w:id="112" w:name="_Ref514381211"/>
      <w:bookmarkStart w:id="113" w:name="_Toc514524597"/>
      <w:r w:rsidRPr="00804710">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8</w:t>
      </w:r>
      <w:r w:rsidR="00816E5A">
        <w:rPr>
          <w:sz w:val="24"/>
          <w:szCs w:val="24"/>
        </w:rPr>
        <w:fldChar w:fldCharType="end"/>
      </w:r>
      <w:bookmarkEnd w:id="112"/>
      <w:r w:rsidRPr="00804710">
        <w:rPr>
          <w:sz w:val="24"/>
          <w:szCs w:val="24"/>
        </w:rPr>
        <w:t xml:space="preserve">. Señal </w:t>
      </w:r>
      <w:r w:rsidR="0025257D" w:rsidRPr="00804710">
        <w:rPr>
          <w:sz w:val="24"/>
          <w:szCs w:val="24"/>
        </w:rPr>
        <w:t>a</w:t>
      </w:r>
      <w:r w:rsidRPr="00804710">
        <w:rPr>
          <w:sz w:val="24"/>
          <w:szCs w:val="24"/>
        </w:rPr>
        <w:t xml:space="preserve">dquirida por el </w:t>
      </w:r>
      <w:r w:rsidR="0025257D" w:rsidRPr="00804710">
        <w:rPr>
          <w:sz w:val="24"/>
          <w:szCs w:val="24"/>
        </w:rPr>
        <w:t>o</w:t>
      </w:r>
      <w:r w:rsidRPr="00804710">
        <w:rPr>
          <w:sz w:val="24"/>
          <w:szCs w:val="24"/>
        </w:rPr>
        <w:t>ximetro.</w:t>
      </w:r>
      <w:bookmarkEnd w:id="113"/>
    </w:p>
    <w:p w:rsidR="00326C1E" w:rsidRDefault="00693D81" w:rsidP="00326C1E">
      <w:pPr>
        <w:keepNext/>
        <w:jc w:val="center"/>
      </w:pPr>
      <w:r>
        <w:rPr>
          <w:noProof/>
          <w:lang w:eastAsia="es-CO"/>
        </w:rPr>
        <w:drawing>
          <wp:inline distT="0" distB="0" distL="0" distR="0" wp14:anchorId="5DC8272B" wp14:editId="62939029">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Pr="00804710" w:rsidRDefault="00326C1E" w:rsidP="0025257D">
      <w:pPr>
        <w:pStyle w:val="Descripcin"/>
        <w:jc w:val="left"/>
        <w:rPr>
          <w:sz w:val="24"/>
          <w:szCs w:val="24"/>
        </w:rPr>
      </w:pPr>
      <w:r w:rsidRPr="00804710">
        <w:rPr>
          <w:sz w:val="24"/>
          <w:szCs w:val="24"/>
        </w:rPr>
        <w:t>Fuente: Autores</w:t>
      </w:r>
    </w:p>
    <w:p w:rsidR="00693D81"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4244E2" w:rsidRPr="00804710">
        <w:rPr>
          <w:szCs w:val="24"/>
        </w:rPr>
        <w:t xml:space="preserve">Figura </w:t>
      </w:r>
      <w:r w:rsidR="004244E2">
        <w:rPr>
          <w:noProof/>
          <w:szCs w:val="24"/>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4244E2" w:rsidRPr="00A515FE">
        <w:rPr>
          <w:szCs w:val="24"/>
        </w:rPr>
        <w:t xml:space="preserve">Tabla </w:t>
      </w:r>
      <w:r w:rsidR="004244E2">
        <w:rPr>
          <w:noProof/>
          <w:szCs w:val="24"/>
        </w:rPr>
        <w:t>6</w:t>
      </w:r>
      <w:r w:rsidR="009726D0">
        <w:fldChar w:fldCharType="end"/>
      </w:r>
      <w:r w:rsidRPr="00707FB7">
        <w:t>, recordando que esto varía dependiendo del paciente y de la calidad de vida que haya llevado. Es tomado de modelo un estudiante del proyecto.</w:t>
      </w:r>
    </w:p>
    <w:p w:rsidR="00693D81" w:rsidRPr="00A515FE" w:rsidRDefault="00693D81" w:rsidP="00A515FE">
      <w:pPr>
        <w:pStyle w:val="Descripcin"/>
        <w:keepNext/>
        <w:jc w:val="left"/>
        <w:rPr>
          <w:sz w:val="24"/>
          <w:szCs w:val="24"/>
        </w:rPr>
      </w:pPr>
      <w:bookmarkStart w:id="114" w:name="_Ref514381413"/>
      <w:bookmarkStart w:id="115" w:name="_Ref514381402"/>
      <w:bookmarkStart w:id="116" w:name="_Toc514524643"/>
      <w:r w:rsidRPr="00A515FE">
        <w:rPr>
          <w:sz w:val="24"/>
          <w:szCs w:val="24"/>
        </w:rPr>
        <w:t xml:space="preserve">Tabla </w:t>
      </w:r>
      <w:r w:rsidR="0012254C" w:rsidRPr="00A515FE">
        <w:rPr>
          <w:sz w:val="24"/>
          <w:szCs w:val="24"/>
        </w:rPr>
        <w:fldChar w:fldCharType="begin"/>
      </w:r>
      <w:r w:rsidR="0012254C" w:rsidRPr="00A515FE">
        <w:rPr>
          <w:sz w:val="24"/>
          <w:szCs w:val="24"/>
        </w:rPr>
        <w:instrText xml:space="preserve"> SEQ Tabla \* ARABIC </w:instrText>
      </w:r>
      <w:r w:rsidR="0012254C" w:rsidRPr="00A515FE">
        <w:rPr>
          <w:sz w:val="24"/>
          <w:szCs w:val="24"/>
        </w:rPr>
        <w:fldChar w:fldCharType="separate"/>
      </w:r>
      <w:r w:rsidR="004244E2">
        <w:rPr>
          <w:noProof/>
          <w:sz w:val="24"/>
          <w:szCs w:val="24"/>
        </w:rPr>
        <w:t>6</w:t>
      </w:r>
      <w:r w:rsidR="0012254C" w:rsidRPr="00A515FE">
        <w:rPr>
          <w:noProof/>
          <w:sz w:val="24"/>
          <w:szCs w:val="24"/>
        </w:rPr>
        <w:fldChar w:fldCharType="end"/>
      </w:r>
      <w:bookmarkEnd w:id="114"/>
      <w:r w:rsidRPr="00A515FE">
        <w:rPr>
          <w:sz w:val="24"/>
          <w:szCs w:val="24"/>
        </w:rPr>
        <w:t xml:space="preserve">  Características de la señal de oximetría</w:t>
      </w:r>
      <w:bookmarkEnd w:id="115"/>
      <w:bookmarkEnd w:id="116"/>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Alimentación oxí</w:t>
            </w:r>
            <w:r w:rsidR="00693D81" w:rsidRPr="008956D7">
              <w:rPr>
                <w:rFonts w:ascii="Calibri" w:eastAsia="Times New Roman" w:hAnsi="Calibri" w:cs="Calibri"/>
                <w:color w:val="000000"/>
                <w:sz w:val="22"/>
                <w:lang w:eastAsia="es-CO"/>
              </w:rPr>
              <w:t>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 xml:space="preserve">3.3 [v] </w:t>
            </w:r>
            <w:proofErr w:type="spellStart"/>
            <w:r w:rsidRPr="008956D7">
              <w:rPr>
                <w:rFonts w:ascii="Calibri" w:eastAsia="Times New Roman" w:hAnsi="Calibri" w:cs="Calibri"/>
                <w:color w:val="000000"/>
                <w:sz w:val="22"/>
                <w:lang w:eastAsia="es-CO"/>
              </w:rPr>
              <w:t>ó</w:t>
            </w:r>
            <w:proofErr w:type="spellEnd"/>
            <w:r w:rsidRPr="008956D7">
              <w:rPr>
                <w:rFonts w:ascii="Calibri" w:eastAsia="Times New Roman" w:hAnsi="Calibri" w:cs="Calibri"/>
                <w:color w:val="000000"/>
                <w:sz w:val="22"/>
                <w:lang w:eastAsia="es-CO"/>
              </w:rPr>
              <w:t xml:space="preserve">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A515FE">
            <w:pPr>
              <w:keepNext/>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Pr="00152395" w:rsidRDefault="00A515FE" w:rsidP="00152395">
      <w:pPr>
        <w:pStyle w:val="Descripcin"/>
        <w:rPr>
          <w:sz w:val="24"/>
          <w:szCs w:val="24"/>
          <w:highlight w:val="yellow"/>
        </w:rPr>
      </w:pPr>
      <w:r w:rsidRPr="00A515FE">
        <w:rPr>
          <w:sz w:val="24"/>
          <w:szCs w:val="24"/>
        </w:rPr>
        <w:t>Fuente: Autores</w:t>
      </w:r>
    </w:p>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009749FA">
        <w:rPr>
          <w:lang w:val="en-US"/>
        </w:rPr>
        <w:t>s</w:t>
      </w:r>
      <w:r w:rsidRPr="00A716E3">
        <w:rPr>
          <w:lang w:val="en-US"/>
        </w:rPr>
        <w:t>eñal</w:t>
      </w:r>
      <w:proofErr w:type="spellEnd"/>
      <w:r w:rsidRPr="00A716E3">
        <w:rPr>
          <w:lang w:val="en-US"/>
        </w:rPr>
        <w:t xml:space="preserve"> </w:t>
      </w:r>
    </w:p>
    <w:p w:rsidR="00ED0F9A" w:rsidRDefault="00ED0F9A" w:rsidP="00ED0F9A">
      <w:r>
        <w:t xml:space="preserve">Para la realización del corte de mínimo sangrado se puede procesar cualquiera de las dos opciones presentadas anteriormente. Por un lado, está la señal de electrocardiografía que analiza los potenciales eléctricos emitidos por el corazón y por el otro tenemos la </w:t>
      </w:r>
      <w:proofErr w:type="spellStart"/>
      <w:r>
        <w:t>fotopletismografía</w:t>
      </w:r>
      <w:proofErr w:type="spellEnd"/>
      <w:r>
        <w:t xml:space="preserve"> que </w:t>
      </w:r>
      <w:r>
        <w:lastRenderedPageBreak/>
        <w:t>analiza el flujo sanguíneo. A continuación, se mostrará el análisis llevado a cabo en cada tipo de señal.</w:t>
      </w:r>
    </w:p>
    <w:p w:rsidR="00B1626D" w:rsidRDefault="00B1626D" w:rsidP="00B1626D">
      <w:r w:rsidRPr="00577326">
        <w:rPr>
          <w:b/>
        </w:rPr>
        <w:t>Señal de electrocardiografía</w:t>
      </w:r>
      <w:r w:rsidR="00B744EA">
        <w:rPr>
          <w:b/>
        </w:rPr>
        <w:t>.</w:t>
      </w:r>
      <w:r>
        <w:t xml:space="preserve"> </w:t>
      </w:r>
      <w:r w:rsidR="00B8020E">
        <w:t xml:space="preserve">La </w:t>
      </w:r>
      <w:r w:rsidR="00B8020E">
        <w:fldChar w:fldCharType="begin"/>
      </w:r>
      <w:r w:rsidR="00B8020E">
        <w:instrText xml:space="preserve"> REF _Ref514516094 \h </w:instrText>
      </w:r>
      <w:r w:rsidR="00B8020E">
        <w:fldChar w:fldCharType="separate"/>
      </w:r>
      <w:r w:rsidR="004244E2" w:rsidRPr="00C02B6C">
        <w:rPr>
          <w:szCs w:val="24"/>
        </w:rPr>
        <w:t xml:space="preserve">Figura </w:t>
      </w:r>
      <w:r w:rsidR="004244E2">
        <w:rPr>
          <w:noProof/>
          <w:szCs w:val="24"/>
        </w:rPr>
        <w:t>39</w:t>
      </w:r>
      <w:r w:rsidR="004244E2" w:rsidRPr="00C02B6C">
        <w:rPr>
          <w:szCs w:val="24"/>
        </w:rPr>
        <w:t>. Señales Captadas Durante un Ciclo Cardiaco</w:t>
      </w:r>
      <w:r w:rsidR="00B8020E">
        <w:fldChar w:fldCharType="end"/>
      </w:r>
      <w:r>
        <w:t xml:space="preserve"> muestra los diferentes acontecimientos que se producen durante el ciclo cardíaco para el lado izquierdo del corazón. La curva superior representa un electrocardiograma, las tres curvas siguientes muestran los cambios de presión en la aorta, en el ventrículo izquierdo y en la aurícula izquierda, respectivamente. La quinta un </w:t>
      </w:r>
      <w:proofErr w:type="spellStart"/>
      <w:r>
        <w:t>fonocardiograma</w:t>
      </w:r>
      <w:proofErr w:type="spellEnd"/>
      <w:r>
        <w:t>, que es un registro de los ruidos que produce el corazón durante su función de bombeo y por ultimo esta la curva que representa los cambios del volumen ventricular izquierdo. (</w:t>
      </w:r>
      <w:proofErr w:type="spellStart"/>
      <w:r>
        <w:t>Guyton</w:t>
      </w:r>
      <w:proofErr w:type="spellEnd"/>
      <w:r>
        <w:t xml:space="preserve"> &amp; Hall, 2011).</w:t>
      </w:r>
    </w:p>
    <w:p w:rsidR="00ED0F9A" w:rsidRPr="00C02B6C" w:rsidRDefault="00ED0F9A" w:rsidP="00C02B6C">
      <w:pPr>
        <w:pStyle w:val="Descripcin"/>
        <w:keepNext/>
        <w:jc w:val="left"/>
        <w:rPr>
          <w:sz w:val="24"/>
          <w:szCs w:val="24"/>
        </w:rPr>
      </w:pPr>
      <w:bookmarkStart w:id="117" w:name="_Ref514516094"/>
      <w:bookmarkStart w:id="118" w:name="_Ref514381719"/>
      <w:bookmarkStart w:id="119" w:name="_Toc514524598"/>
      <w:r w:rsidRPr="00C02B6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9</w:t>
      </w:r>
      <w:r w:rsidR="00816E5A">
        <w:rPr>
          <w:sz w:val="24"/>
          <w:szCs w:val="24"/>
        </w:rPr>
        <w:fldChar w:fldCharType="end"/>
      </w:r>
      <w:bookmarkEnd w:id="118"/>
      <w:r w:rsidRPr="00C02B6C">
        <w:rPr>
          <w:sz w:val="24"/>
          <w:szCs w:val="24"/>
        </w:rPr>
        <w:t>. Señales Captadas Durante un Ciclo Cardiaco</w:t>
      </w:r>
      <w:bookmarkEnd w:id="117"/>
      <w:bookmarkEnd w:id="119"/>
    </w:p>
    <w:p w:rsidR="00C02B6C" w:rsidRDefault="003226EC" w:rsidP="00C02B6C">
      <w:pPr>
        <w:keepNext/>
        <w:jc w:val="center"/>
      </w:pPr>
      <w:r>
        <w:rPr>
          <w:noProof/>
          <w:lang w:eastAsia="es-CO"/>
        </w:rPr>
        <w:drawing>
          <wp:inline distT="0" distB="0" distL="0" distR="0" wp14:anchorId="520E522E" wp14:editId="0A738E06">
            <wp:extent cx="5550196" cy="4380230"/>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89091" cy="4410926"/>
                    </a:xfrm>
                    <a:prstGeom prst="rect">
                      <a:avLst/>
                    </a:prstGeom>
                    <a:noFill/>
                  </pic:spPr>
                </pic:pic>
              </a:graphicData>
            </a:graphic>
          </wp:inline>
        </w:drawing>
      </w:r>
    </w:p>
    <w:p w:rsidR="000268E4" w:rsidRDefault="00C02B6C" w:rsidP="00C02B6C">
      <w:pPr>
        <w:pStyle w:val="Descripcin"/>
        <w:jc w:val="left"/>
        <w:rPr>
          <w:sz w:val="24"/>
          <w:szCs w:val="24"/>
        </w:rPr>
      </w:pPr>
      <w:r w:rsidRPr="00C02B6C">
        <w:rPr>
          <w:sz w:val="24"/>
          <w:szCs w:val="24"/>
        </w:rPr>
        <w:t xml:space="preserve">Fuente: </w:t>
      </w:r>
      <w:r w:rsidRPr="00C02B6C">
        <w:rPr>
          <w:sz w:val="24"/>
          <w:szCs w:val="24"/>
          <w:highlight w:val="yellow"/>
        </w:rPr>
        <w:t>Pendiente</w:t>
      </w:r>
    </w:p>
    <w:p w:rsidR="002121B4" w:rsidRDefault="002121B4" w:rsidP="002121B4">
      <w:r>
        <w:lastRenderedPageBreak/>
        <w:t>En este trabajo sólo se considera relevante las curvas de presión y de electrocardiografía. Puesto que el valor máximo de flujo en los diferentes vasos sanguíneos coincide con la presión sistólica,</w:t>
      </w:r>
      <w:r w:rsidR="0090776E">
        <w:t xml:space="preserve"> como se aprecia en la </w:t>
      </w:r>
      <w:r w:rsidR="00DC748F">
        <w:fldChar w:fldCharType="begin"/>
      </w:r>
      <w:r w:rsidR="00DC748F">
        <w:instrText xml:space="preserve"> REF _Ref514381719 \h </w:instrText>
      </w:r>
      <w:r w:rsidR="00DC748F">
        <w:fldChar w:fldCharType="separate"/>
      </w:r>
      <w:r w:rsidR="004244E2" w:rsidRPr="00C02B6C">
        <w:rPr>
          <w:szCs w:val="24"/>
        </w:rPr>
        <w:t xml:space="preserve">Figura </w:t>
      </w:r>
      <w:r w:rsidR="004244E2">
        <w:rPr>
          <w:noProof/>
          <w:szCs w:val="24"/>
        </w:rPr>
        <w:t>39</w:t>
      </w:r>
      <w:r w:rsidR="00DC748F">
        <w:fldChar w:fldCharType="end"/>
      </w:r>
      <w:r w:rsidR="009E2557">
        <w:t>,</w:t>
      </w:r>
      <w:r>
        <w:t xml:space="preserve">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2121B4" w:rsidRDefault="002121B4" w:rsidP="002121B4">
      <w:r>
        <w:t xml:space="preserve">El complejo QRS es la característica dominante de la señal electrocardiográfica (ECG), y marca el inicio de la presión sístole, finalizando esta misma al término de la onda T. Por ésta razón se realiza la sincronización de la onda de corte de mínimo sangrado con la señal ECG, tomando como partida el periodo de esta señal que es aproximadamente de 0.8 s, con unas 75 BPS </w:t>
      </w:r>
      <w:proofErr w:type="spellStart"/>
      <w:r>
        <w:t>beats</w:t>
      </w:r>
      <w:proofErr w:type="spellEnd"/>
      <w:r>
        <w:t xml:space="preserve"> per minute (pulsos por minuto) considerando un paciente en reposo.</w:t>
      </w:r>
    </w:p>
    <w:p w:rsidR="002121B4" w:rsidRDefault="002121B4" w:rsidP="002121B4">
      <w:r>
        <w:t>El periodo de la señal de electrocardiografía se fracciona en el tiempo de contracción y de relajación,</w:t>
      </w:r>
      <w:r w:rsidR="00633BD0">
        <w:t xml:space="preserve"> como se observa en la </w:t>
      </w:r>
      <w:r w:rsidR="007530EE">
        <w:fldChar w:fldCharType="begin"/>
      </w:r>
      <w:r w:rsidR="007530EE">
        <w:instrText xml:space="preserve"> REF _Ref514381719 \h </w:instrText>
      </w:r>
      <w:r w:rsidR="007530EE">
        <w:fldChar w:fldCharType="separate"/>
      </w:r>
      <w:r w:rsidR="004244E2" w:rsidRPr="00C02B6C">
        <w:rPr>
          <w:szCs w:val="24"/>
        </w:rPr>
        <w:t xml:space="preserve">Figura </w:t>
      </w:r>
      <w:r w:rsidR="004244E2">
        <w:rPr>
          <w:noProof/>
          <w:szCs w:val="24"/>
        </w:rPr>
        <w:t>39</w:t>
      </w:r>
      <w:r w:rsidR="007530EE">
        <w:fldChar w:fldCharType="end"/>
      </w:r>
      <w:r>
        <w:t>, los ventrículos diástole están en reposo aproximadamente 0,6 s y los ventrículos sístole tiene su mayor amplitud durante aproximadamente unos 0,2 s. Eso quiere decir que el corazón pasa más tiempo en reposo que en trabajo.</w:t>
      </w:r>
    </w:p>
    <w:p w:rsidR="002121B4" w:rsidRDefault="002121B4" w:rsidP="002121B4">
      <w:r>
        <w:t xml:space="preserve">Tomando los datos anteriores y visualizando la gráfica de señales captadas durante un ciclo cardiaco, la presión sístole representa el 25% aproximadamente del periodo de la señal de electrocardiografía o ciclo cardiaco. Por tanto, el 75% aproximadamente, </w:t>
      </w:r>
      <w:r w:rsidR="005D456F">
        <w:t>corresponde al periodo diástole.</w:t>
      </w:r>
    </w:p>
    <w:p w:rsidR="002121B4" w:rsidRPr="002121B4" w:rsidRDefault="009041BD" w:rsidP="002121B4">
      <w:r>
        <w:t>Por ésta razón se realiza</w:t>
      </w:r>
      <w:r w:rsidR="002121B4">
        <w:t xml:space="preserve"> la sincronización de la onda de corte con la señal ECG; porque tiene características relevantes com</w:t>
      </w:r>
      <w:r w:rsidR="004D7D86">
        <w:t>o el complejo QRS que ayuda a la sincronía del</w:t>
      </w:r>
      <w:r w:rsidR="002121B4">
        <w:t xml:space="preserve"> corte de mínimo sangrado de la cual el control puede distinguir entre sístole y diástole, generando la onda de corte solamente en ésta </w:t>
      </w:r>
      <w:r w:rsidR="003210EF">
        <w:t xml:space="preserve">última fase ver </w:t>
      </w:r>
      <w:r w:rsidR="003210EF">
        <w:fldChar w:fldCharType="begin"/>
      </w:r>
      <w:r w:rsidR="003210EF">
        <w:instrText xml:space="preserve"> REF _Ref514516791 \h </w:instrText>
      </w:r>
      <w:r w:rsidR="003210EF">
        <w:fldChar w:fldCharType="separate"/>
      </w:r>
      <w:r w:rsidR="004244E2" w:rsidRPr="00C94830">
        <w:rPr>
          <w:szCs w:val="24"/>
        </w:rPr>
        <w:t xml:space="preserve">Figura </w:t>
      </w:r>
      <w:r w:rsidR="004244E2">
        <w:rPr>
          <w:noProof/>
          <w:szCs w:val="24"/>
        </w:rPr>
        <w:t>40</w:t>
      </w:r>
      <w:r w:rsidR="003210EF">
        <w:fldChar w:fldCharType="end"/>
      </w:r>
      <w:r w:rsidR="002121B4">
        <w:t>.</w:t>
      </w:r>
    </w:p>
    <w:p w:rsidR="00587E04" w:rsidRPr="00C94830" w:rsidRDefault="00587E04" w:rsidP="00587E04">
      <w:pPr>
        <w:pStyle w:val="Descripcin"/>
        <w:keepNext/>
        <w:jc w:val="left"/>
        <w:rPr>
          <w:sz w:val="24"/>
          <w:szCs w:val="24"/>
        </w:rPr>
      </w:pPr>
      <w:bookmarkStart w:id="120" w:name="_Ref514516791"/>
      <w:bookmarkStart w:id="121" w:name="_Toc514524599"/>
      <w:r w:rsidRPr="00C94830">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0</w:t>
      </w:r>
      <w:r w:rsidR="00816E5A">
        <w:rPr>
          <w:sz w:val="24"/>
          <w:szCs w:val="24"/>
        </w:rPr>
        <w:fldChar w:fldCharType="end"/>
      </w:r>
      <w:bookmarkEnd w:id="120"/>
      <w:r w:rsidRPr="00C94830">
        <w:rPr>
          <w:sz w:val="24"/>
          <w:szCs w:val="24"/>
        </w:rPr>
        <w:t xml:space="preserve">. </w:t>
      </w:r>
      <w:r w:rsidR="00C94830" w:rsidRPr="00C94830">
        <w:rPr>
          <w:sz w:val="24"/>
          <w:szCs w:val="24"/>
        </w:rPr>
        <w:t xml:space="preserve">Sincronización fase </w:t>
      </w:r>
      <w:r w:rsidR="00C94830" w:rsidRPr="00C94830">
        <w:rPr>
          <w:sz w:val="24"/>
          <w:szCs w:val="24"/>
          <w:highlight w:val="red"/>
        </w:rPr>
        <w:t>diastólica con onda de corte.</w:t>
      </w:r>
      <w:bookmarkEnd w:id="121"/>
    </w:p>
    <w:p w:rsidR="006A37D7" w:rsidRDefault="00FA523E" w:rsidP="00587E04">
      <w:pPr>
        <w:keepNext/>
        <w:jc w:val="left"/>
      </w:pPr>
      <w:r w:rsidRPr="00D763AB">
        <w:rPr>
          <w:noProof/>
          <w:color w:val="538135" w:themeColor="accent6" w:themeShade="BF"/>
          <w:lang w:eastAsia="es-CO"/>
        </w:rPr>
        <w:drawing>
          <wp:inline distT="0" distB="0" distL="0" distR="0" wp14:anchorId="0E1C3175" wp14:editId="6AA20E99">
            <wp:extent cx="4199255" cy="3147237"/>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211919" cy="3156729"/>
                    </a:xfrm>
                    <a:prstGeom prst="rect">
                      <a:avLst/>
                    </a:prstGeom>
                  </pic:spPr>
                </pic:pic>
              </a:graphicData>
            </a:graphic>
          </wp:inline>
        </w:drawing>
      </w:r>
    </w:p>
    <w:p w:rsidR="00FA523E" w:rsidRDefault="006A37D7" w:rsidP="00587E04">
      <w:pPr>
        <w:pStyle w:val="Descripcin"/>
        <w:jc w:val="left"/>
        <w:rPr>
          <w:sz w:val="24"/>
          <w:szCs w:val="24"/>
        </w:rPr>
      </w:pPr>
      <w:r w:rsidRPr="00C94830">
        <w:rPr>
          <w:sz w:val="24"/>
          <w:szCs w:val="24"/>
          <w:highlight w:val="yellow"/>
        </w:rPr>
        <w:t>Fuente: Pendiente</w:t>
      </w:r>
    </w:p>
    <w:p w:rsidR="002C6511" w:rsidRDefault="002C6511" w:rsidP="002C6511">
      <w:r w:rsidRPr="00CE04E1">
        <w:rPr>
          <w:b/>
        </w:rPr>
        <w:t>Señal de Fotopletismografia</w:t>
      </w:r>
      <w:r w:rsidR="00807C12">
        <w:t>.</w:t>
      </w:r>
      <w:r>
        <w:t xml:space="preserve"> Para el análisis de la señal </w:t>
      </w:r>
      <w:proofErr w:type="spellStart"/>
      <w:r>
        <w:t>fotopletismografíca</w:t>
      </w:r>
      <w:proofErr w:type="spellEnd"/>
      <w:r>
        <w:t xml:space="preserve"> no es nada diferente, </w:t>
      </w:r>
      <w:r w:rsidR="00905832">
        <w:t xml:space="preserve">podemos observar en la </w:t>
      </w:r>
      <w:r w:rsidR="00905832">
        <w:fldChar w:fldCharType="begin"/>
      </w:r>
      <w:r w:rsidR="00905832">
        <w:instrText xml:space="preserve"> REF _Ref514382463 \h </w:instrText>
      </w:r>
      <w:r w:rsidR="00905832">
        <w:fldChar w:fldCharType="separate"/>
      </w:r>
      <w:r w:rsidR="004244E2" w:rsidRPr="00A8155D">
        <w:rPr>
          <w:szCs w:val="24"/>
        </w:rPr>
        <w:t xml:space="preserve">Figura </w:t>
      </w:r>
      <w:r w:rsidR="004244E2">
        <w:rPr>
          <w:noProof/>
          <w:szCs w:val="24"/>
        </w:rPr>
        <w:t>41</w:t>
      </w:r>
      <w:r w:rsidR="00905832">
        <w:fldChar w:fldCharType="end"/>
      </w:r>
      <w:r>
        <w:t xml:space="preserve"> diversas características de pulso entre la señal de electrocardiografía (ECG) color negro y fotopletismografia (PPG) en color azul, grabadas simultáneamente.</w:t>
      </w:r>
    </w:p>
    <w:p w:rsidR="00DE3BEA" w:rsidRPr="00DE3BEA" w:rsidRDefault="002C6511" w:rsidP="002C6511">
      <w:r>
        <w:t xml:space="preserve">Donde PPI, es la diferencia de tiempo entre las sucesiones de pico de la señal PPG; </w:t>
      </w:r>
      <w:proofErr w:type="spellStart"/>
      <w:r>
        <w:t>amplitude</w:t>
      </w:r>
      <w:proofErr w:type="spellEnd"/>
      <w:r>
        <w:t xml:space="preserve">, es la altura del pico sistólico desde el pie; </w:t>
      </w:r>
      <w:proofErr w:type="spellStart"/>
      <w:r>
        <w:t>slope</w:t>
      </w:r>
      <w:proofErr w:type="spellEnd"/>
      <w:r>
        <w:t xml:space="preserve">, es el pico máximo de la primera derivada de cada pulso del volumen de sangre; </w:t>
      </w:r>
      <w:proofErr w:type="spellStart"/>
      <w:r>
        <w:t>Tcrest</w:t>
      </w:r>
      <w:proofErr w:type="spellEnd"/>
      <w:r>
        <w:t xml:space="preserve">, tiempo necesario para alcanzar el punto máximo desde el pie del mismo pulso; </w:t>
      </w:r>
      <w:proofErr w:type="spellStart"/>
      <w:r>
        <w:t>Tdecay</w:t>
      </w:r>
      <w:proofErr w:type="spellEnd"/>
      <w:r>
        <w:t>, el tiempo necesario de la señal PPG para disminuir desde el pico hasta el pie del siguiente pulso; PTT, retraso de tiempo entre el pico de la onda QRS de la señal ECG y el pie del pulso de la señal PPG.(</w:t>
      </w:r>
      <w:proofErr w:type="spellStart"/>
      <w:r>
        <w:t>Selvaraj</w:t>
      </w:r>
      <w:proofErr w:type="spellEnd"/>
      <w:r>
        <w:t xml:space="preserve">, </w:t>
      </w:r>
      <w:proofErr w:type="spellStart"/>
      <w:r>
        <w:t>Jaryal</w:t>
      </w:r>
      <w:proofErr w:type="spellEnd"/>
      <w:r>
        <w:t xml:space="preserve">, </w:t>
      </w:r>
      <w:proofErr w:type="spellStart"/>
      <w:r>
        <w:t>Santhosh</w:t>
      </w:r>
      <w:proofErr w:type="spellEnd"/>
      <w:r>
        <w:t xml:space="preserve">, </w:t>
      </w:r>
      <w:proofErr w:type="spellStart"/>
      <w:r>
        <w:t>Deepak</w:t>
      </w:r>
      <w:proofErr w:type="spellEnd"/>
      <w:r>
        <w:t xml:space="preserve">, &amp; </w:t>
      </w:r>
      <w:proofErr w:type="spellStart"/>
      <w:r>
        <w:t>Anand</w:t>
      </w:r>
      <w:proofErr w:type="spellEnd"/>
      <w:r>
        <w:t>, 2009).</w:t>
      </w:r>
    </w:p>
    <w:p w:rsidR="00FA523E" w:rsidRPr="00FA523E" w:rsidRDefault="00FA523E" w:rsidP="005E7716">
      <w:pPr>
        <w:ind w:firstLine="0"/>
        <w:rPr>
          <w:sz w:val="22"/>
        </w:rPr>
      </w:pPr>
    </w:p>
    <w:p w:rsidR="0013731B" w:rsidRPr="00A8155D" w:rsidRDefault="0013731B" w:rsidP="00A8155D">
      <w:pPr>
        <w:pStyle w:val="Descripcin"/>
        <w:keepNext/>
        <w:jc w:val="left"/>
        <w:rPr>
          <w:sz w:val="24"/>
          <w:szCs w:val="24"/>
        </w:rPr>
      </w:pPr>
      <w:bookmarkStart w:id="122" w:name="_Ref514382463"/>
      <w:bookmarkStart w:id="123" w:name="_Toc514524600"/>
      <w:r w:rsidRPr="00A8155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1</w:t>
      </w:r>
      <w:r w:rsidR="00816E5A">
        <w:rPr>
          <w:sz w:val="24"/>
          <w:szCs w:val="24"/>
        </w:rPr>
        <w:fldChar w:fldCharType="end"/>
      </w:r>
      <w:bookmarkEnd w:id="122"/>
      <w:r w:rsidRPr="00A8155D">
        <w:rPr>
          <w:sz w:val="24"/>
          <w:szCs w:val="24"/>
        </w:rPr>
        <w:t>. Señal ECG y Oximetría Simultáneamente</w:t>
      </w:r>
      <w:bookmarkEnd w:id="123"/>
    </w:p>
    <w:p w:rsidR="00A8155D" w:rsidRDefault="001D4121" w:rsidP="00A8155D">
      <w:pPr>
        <w:keepNext/>
        <w:jc w:val="center"/>
      </w:pPr>
      <w:r>
        <w:rPr>
          <w:noProof/>
          <w:sz w:val="23"/>
          <w:szCs w:val="23"/>
          <w:lang w:eastAsia="es-CO"/>
        </w:rPr>
        <w:drawing>
          <wp:inline distT="0" distB="0" distL="0" distR="0" wp14:anchorId="6616ED27" wp14:editId="1894EEC0">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8">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A8155D" w:rsidRDefault="00A8155D" w:rsidP="00A8155D">
      <w:pPr>
        <w:pStyle w:val="Descripcin"/>
        <w:jc w:val="left"/>
        <w:rPr>
          <w:sz w:val="24"/>
          <w:szCs w:val="24"/>
        </w:rPr>
      </w:pPr>
      <w:r w:rsidRPr="00A8155D">
        <w:rPr>
          <w:sz w:val="24"/>
          <w:szCs w:val="24"/>
        </w:rPr>
        <w:t>Fuente: Autores</w:t>
      </w:r>
    </w:p>
    <w:p w:rsidR="00FA523E" w:rsidRDefault="00FA523E" w:rsidP="00FA523E">
      <w:r>
        <w:t xml:space="preserve">Gracias a que el desfase presente entre las señales PTT se mantiene a lo largo de la onda, es posible caracterizar el corte de mínimo sangrado, partiendo de la señal de oximetría y derivando de esta la presión sistólica y diastólica necesarias para nuestro corte de mínimo sangrado.  </w:t>
      </w:r>
    </w:p>
    <w:p w:rsidR="00FA523E" w:rsidRDefault="00FA523E" w:rsidP="00FA523E">
      <w:r>
        <w:t xml:space="preserve">En este caso el comienzo de la presión sístole tiene lugar al inicio o pie de la señal </w:t>
      </w:r>
      <w:proofErr w:type="spellStart"/>
      <w:r>
        <w:t>fotopletismografíca</w:t>
      </w:r>
      <w:proofErr w:type="spellEnd"/>
      <w:r>
        <w:t xml:space="preserve"> (PPG) y, finaliza término medio de esta misma. Por ésta razón se realizó la sincronización de la onda de corte de mínimo sangrado con la señal PPG, tomando de referencia de igual forma el pico más alto sabiendo la diferencia con el pico QRS de la señal ECG es apr</w:t>
      </w:r>
      <w:r w:rsidR="0013288D">
        <w:t>o</w:t>
      </w:r>
      <w:r w:rsidR="00B633DF">
        <w:t xml:space="preserve">ximadamente 0.5 s. Ver </w:t>
      </w:r>
      <w:r w:rsidR="00B633DF">
        <w:fldChar w:fldCharType="begin"/>
      </w:r>
      <w:r w:rsidR="00B633DF">
        <w:instrText xml:space="preserve"> REF _Ref514383145 \h </w:instrText>
      </w:r>
      <w:r w:rsidR="00B633DF">
        <w:fldChar w:fldCharType="separate"/>
      </w:r>
      <w:r w:rsidR="004244E2" w:rsidRPr="00CC68F6">
        <w:rPr>
          <w:szCs w:val="24"/>
        </w:rPr>
        <w:t xml:space="preserve">Figura </w:t>
      </w:r>
      <w:r w:rsidR="004244E2">
        <w:rPr>
          <w:noProof/>
          <w:szCs w:val="24"/>
        </w:rPr>
        <w:t>42</w:t>
      </w:r>
      <w:r w:rsidR="00B633DF">
        <w:fldChar w:fldCharType="end"/>
      </w:r>
      <w:r>
        <w:t xml:space="preserve"> de gran simi</w:t>
      </w:r>
      <w:r w:rsidR="00B633DF">
        <w:t xml:space="preserve">litud a la señal de la </w:t>
      </w:r>
      <w:r w:rsidR="00B633DF">
        <w:fldChar w:fldCharType="begin"/>
      </w:r>
      <w:r w:rsidR="00B633DF">
        <w:instrText xml:space="preserve"> REF _Ref514382463 \h </w:instrText>
      </w:r>
      <w:r w:rsidR="00B633DF">
        <w:fldChar w:fldCharType="separate"/>
      </w:r>
      <w:r w:rsidR="004244E2" w:rsidRPr="00A8155D">
        <w:rPr>
          <w:szCs w:val="24"/>
        </w:rPr>
        <w:t xml:space="preserve">Figura </w:t>
      </w:r>
      <w:r w:rsidR="004244E2">
        <w:rPr>
          <w:noProof/>
          <w:szCs w:val="24"/>
        </w:rPr>
        <w:t>41</w:t>
      </w:r>
      <w:r w:rsidR="00B633DF">
        <w:fldChar w:fldCharType="end"/>
      </w:r>
      <w:r>
        <w:t>.</w:t>
      </w:r>
    </w:p>
    <w:p w:rsidR="00674A3D" w:rsidRPr="00CC68F6" w:rsidRDefault="00674A3D" w:rsidP="00CC68F6">
      <w:pPr>
        <w:pStyle w:val="Descripcin"/>
        <w:keepNext/>
        <w:jc w:val="left"/>
        <w:rPr>
          <w:sz w:val="24"/>
          <w:szCs w:val="24"/>
        </w:rPr>
      </w:pPr>
      <w:bookmarkStart w:id="124" w:name="_Ref514383145"/>
      <w:bookmarkStart w:id="125" w:name="_Toc514524601"/>
      <w:r w:rsidRPr="00CC68F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2</w:t>
      </w:r>
      <w:r w:rsidR="00816E5A">
        <w:rPr>
          <w:sz w:val="24"/>
          <w:szCs w:val="24"/>
        </w:rPr>
        <w:fldChar w:fldCharType="end"/>
      </w:r>
      <w:bookmarkEnd w:id="124"/>
      <w:r w:rsidRPr="00CC68F6">
        <w:rPr>
          <w:sz w:val="24"/>
          <w:szCs w:val="24"/>
        </w:rPr>
        <w:t>. Señal ECG y de Oximetría adquiridas simultáneamente.</w:t>
      </w:r>
      <w:bookmarkEnd w:id="125"/>
    </w:p>
    <w:p w:rsidR="00CC68F6" w:rsidRDefault="0013288D" w:rsidP="00CC68F6">
      <w:pPr>
        <w:keepNext/>
        <w:jc w:val="center"/>
      </w:pPr>
      <w:r>
        <w:rPr>
          <w:noProof/>
          <w:lang w:eastAsia="es-CO"/>
        </w:rPr>
        <w:drawing>
          <wp:inline distT="0" distB="0" distL="0" distR="0" wp14:anchorId="2497FFB6" wp14:editId="7639B94A">
            <wp:extent cx="5717512" cy="246634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sfase.PNG"/>
                    <pic:cNvPicPr/>
                  </pic:nvPicPr>
                  <pic:blipFill>
                    <a:blip r:embed="rId49">
                      <a:extLst>
                        <a:ext uri="{28A0092B-C50C-407E-A947-70E740481C1C}">
                          <a14:useLocalDpi xmlns:a14="http://schemas.microsoft.com/office/drawing/2010/main" val="0"/>
                        </a:ext>
                      </a:extLst>
                    </a:blip>
                    <a:stretch>
                      <a:fillRect/>
                    </a:stretch>
                  </pic:blipFill>
                  <pic:spPr>
                    <a:xfrm>
                      <a:off x="0" y="0"/>
                      <a:ext cx="5730714" cy="2472035"/>
                    </a:xfrm>
                    <a:prstGeom prst="rect">
                      <a:avLst/>
                    </a:prstGeom>
                  </pic:spPr>
                </pic:pic>
              </a:graphicData>
            </a:graphic>
          </wp:inline>
        </w:drawing>
      </w:r>
    </w:p>
    <w:p w:rsidR="001D4121" w:rsidRPr="00CC68F6" w:rsidRDefault="00CC68F6" w:rsidP="00CC68F6">
      <w:pPr>
        <w:pStyle w:val="Descripcin"/>
        <w:jc w:val="left"/>
        <w:rPr>
          <w:rFonts w:eastAsiaTheme="minorEastAsia" w:cs="Times New Roman"/>
          <w:sz w:val="24"/>
          <w:szCs w:val="24"/>
        </w:rPr>
      </w:pPr>
      <w:r w:rsidRPr="00CC68F6">
        <w:rPr>
          <w:sz w:val="24"/>
          <w:szCs w:val="24"/>
        </w:rPr>
        <w:t>Fuente: Autores</w:t>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4244E2" w:rsidRPr="004244E2">
        <w:rPr>
          <w:rFonts w:ascii="Times New Roman" w:hAnsi="Times New Roman" w:cs="Times New Roman"/>
        </w:rPr>
        <w:t xml:space="preserve">Figura </w:t>
      </w:r>
      <w:r w:rsidR="004244E2" w:rsidRPr="004244E2">
        <w:rPr>
          <w:rFonts w:ascii="Times New Roman" w:hAnsi="Times New Roman" w:cs="Times New Roman"/>
          <w:noProof/>
        </w:rPr>
        <w:t>43</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Pr="004B5119" w:rsidRDefault="006B3637" w:rsidP="004B5119">
      <w:pPr>
        <w:pStyle w:val="Descripcin"/>
        <w:keepNext/>
        <w:jc w:val="left"/>
        <w:rPr>
          <w:sz w:val="24"/>
          <w:szCs w:val="24"/>
        </w:rPr>
      </w:pPr>
      <w:bookmarkStart w:id="126" w:name="_Ref514383347"/>
      <w:bookmarkStart w:id="127" w:name="_Toc514524602"/>
      <w:r w:rsidRPr="004B511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3</w:t>
      </w:r>
      <w:r w:rsidR="00816E5A">
        <w:rPr>
          <w:sz w:val="24"/>
          <w:szCs w:val="24"/>
        </w:rPr>
        <w:fldChar w:fldCharType="end"/>
      </w:r>
      <w:bookmarkEnd w:id="126"/>
      <w:r w:rsidRPr="004B5119">
        <w:rPr>
          <w:sz w:val="24"/>
          <w:szCs w:val="24"/>
        </w:rPr>
        <w:t>. Diagrama de Pines del PIC16F688</w:t>
      </w:r>
      <w:bookmarkEnd w:id="127"/>
    </w:p>
    <w:p w:rsidR="004B5119" w:rsidRDefault="001D4121" w:rsidP="004B5119">
      <w:pPr>
        <w:keepNext/>
        <w:jc w:val="center"/>
      </w:pPr>
      <w:r w:rsidRPr="00AC2BB1">
        <w:rPr>
          <w:rFonts w:cs="Times New Roman"/>
          <w:noProof/>
          <w:sz w:val="22"/>
          <w:lang w:eastAsia="es-CO"/>
        </w:rPr>
        <w:drawing>
          <wp:inline distT="0" distB="0" distL="0" distR="0" wp14:anchorId="1F86335C" wp14:editId="7A6D246A">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50">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Default="004B5119" w:rsidP="004B5119">
      <w:pPr>
        <w:pStyle w:val="Descripcin"/>
        <w:jc w:val="left"/>
        <w:rPr>
          <w:sz w:val="24"/>
          <w:szCs w:val="24"/>
        </w:rPr>
      </w:pPr>
      <w:r w:rsidRPr="004B5119">
        <w:rPr>
          <w:sz w:val="24"/>
          <w:szCs w:val="24"/>
        </w:rPr>
        <w:t xml:space="preserve">Fuente: </w:t>
      </w:r>
      <w:r w:rsidRPr="004B5119">
        <w:rPr>
          <w:sz w:val="24"/>
          <w:szCs w:val="24"/>
          <w:highlight w:val="yellow"/>
        </w:rPr>
        <w:t>Pendiente</w:t>
      </w:r>
    </w:p>
    <w:p w:rsidR="003A7B26" w:rsidRDefault="003A7B26" w:rsidP="003A7B26">
      <w:r>
        <w:t xml:space="preserve">El conversor analógico digital permite la conversión de una señal de entrada analógica a una representación </w:t>
      </w:r>
      <w:r w:rsidR="00D641D1">
        <w:t>binaria de 10 bits.</w:t>
      </w:r>
    </w:p>
    <w:p w:rsidR="003A7B26" w:rsidRDefault="003A7B26" w:rsidP="003A7B26">
      <w:r>
        <w:lastRenderedPageBreak/>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3A7B26" w:rsidRPr="003A7B26" w:rsidRDefault="003A7B26" w:rsidP="003A7B26">
      <w:r>
        <w:t>Resolución: Mínimo valor de lectura. viene definido por la siguiente relación.</w:t>
      </w:r>
    </w:p>
    <w:p w:rsidR="001D4121" w:rsidRPr="00AC2BB1" w:rsidRDefault="001D4121" w:rsidP="001D4121">
      <w:pPr>
        <w:spacing w:line="240" w:lineRule="auto"/>
        <w:rPr>
          <w:rFonts w:cs="Times New Roman"/>
          <w:sz w:val="22"/>
        </w:rPr>
      </w:pP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w:t>
      </w:r>
      <w:proofErr w:type="spellStart"/>
      <w:r w:rsidRPr="00942E92">
        <w:rPr>
          <w:rFonts w:cs="Times New Roman"/>
          <w:i/>
          <w:szCs w:val="24"/>
        </w:rPr>
        <w:t>Tad</w:t>
      </w:r>
      <w:proofErr w:type="spellEnd"/>
      <w:r w:rsidRPr="00942E92">
        <w:rPr>
          <w:rFonts w:cs="Times New Roman"/>
          <w:i/>
          <w:szCs w:val="24"/>
        </w:rPr>
        <w:t>):</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dirigir el </w:t>
      </w:r>
      <w:r w:rsidRPr="00942E92">
        <w:rPr>
          <w:rFonts w:eastAsiaTheme="minorEastAsia" w:cs="Times New Roman"/>
          <w:szCs w:val="24"/>
          <w:lang w:val="es-419"/>
        </w:rPr>
        <w:lastRenderedPageBreak/>
        <w:t xml:space="preserve">funcionamiento del Conversor A/D. La rutina señalada fue escrita en lenguaje de programación C, utilizando como editor de texto PIC C </w:t>
      </w:r>
      <w:proofErr w:type="spellStart"/>
      <w:r w:rsidRPr="00942E92">
        <w:rPr>
          <w:rFonts w:eastAsiaTheme="minorEastAsia" w:cs="Times New Roman"/>
          <w:szCs w:val="24"/>
          <w:lang w:val="es-419"/>
        </w:rPr>
        <w:t>Compiler</w:t>
      </w:r>
      <w:proofErr w:type="spellEnd"/>
      <w:r w:rsidRPr="00942E92">
        <w:rPr>
          <w:rFonts w:eastAsiaTheme="minorEastAsia" w:cs="Times New Roman"/>
          <w:szCs w:val="24"/>
          <w:lang w:val="es-419"/>
        </w:rPr>
        <w:t xml:space="preserve">. </w:t>
      </w:r>
    </w:p>
    <w:p w:rsidR="001D4121" w:rsidRPr="00942E92" w:rsidRDefault="001D4121" w:rsidP="00942E92">
      <w:pPr>
        <w:rPr>
          <w:rFonts w:cs="Times New Roman"/>
          <w:szCs w:val="24"/>
        </w:rPr>
      </w:pPr>
      <w:r w:rsidRPr="009E18D5">
        <w:rPr>
          <w:rFonts w:cs="Times New Roman"/>
          <w:b/>
          <w:i/>
          <w:szCs w:val="24"/>
        </w:rPr>
        <w:t xml:space="preserve">PIC C </w:t>
      </w:r>
      <w:proofErr w:type="spellStart"/>
      <w:r w:rsidRPr="009E18D5">
        <w:rPr>
          <w:rFonts w:cs="Times New Roman"/>
          <w:b/>
          <w:i/>
          <w:szCs w:val="24"/>
        </w:rPr>
        <w:t>Compiler</w:t>
      </w:r>
      <w:proofErr w:type="spellEnd"/>
      <w:r w:rsidR="00F35858">
        <w:rPr>
          <w:rFonts w:cs="Times New Roman"/>
          <w:szCs w:val="24"/>
        </w:rPr>
        <w:t xml:space="preserve"> es un inteligente y</w:t>
      </w:r>
      <w:r w:rsidRPr="00942E92">
        <w:rPr>
          <w:rFonts w:cs="Times New Roman"/>
          <w:szCs w:val="24"/>
        </w:rPr>
        <w:t xml:space="preserve"> optimizado compilador C</w:t>
      </w:r>
      <w:r w:rsidR="004C503C">
        <w:rPr>
          <w:rFonts w:cs="Times New Roman"/>
          <w:szCs w:val="24"/>
        </w:rPr>
        <w:t>,</w:t>
      </w:r>
      <w:r w:rsidRPr="00942E92">
        <w:rPr>
          <w:rFonts w:cs="Times New Roman"/>
          <w:szCs w:val="24"/>
        </w:rPr>
        <w:t xml:space="preserve">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 xml:space="preserve">ramar microcontroladores PIC </w:t>
      </w:r>
      <w:proofErr w:type="gramStart"/>
      <w:r w:rsidR="00AC64EE">
        <w:rPr>
          <w:rFonts w:cs="Times New Roman"/>
          <w:szCs w:val="24"/>
        </w:rPr>
        <w:t>(.</w:t>
      </w:r>
      <w:r w:rsidRPr="009E18D5">
        <w:rPr>
          <w:rFonts w:cs="Times New Roman"/>
          <w:szCs w:val="24"/>
        </w:rPr>
        <w:t>HEX</w:t>
      </w:r>
      <w:proofErr w:type="gramEnd"/>
      <w:r w:rsidRPr="009E18D5">
        <w:rPr>
          <w:rFonts w:cs="Times New Roman"/>
          <w:szCs w:val="24"/>
        </w:rPr>
        <w:t xml:space="preserve">).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 xml:space="preserve">En esta etapa, se envía el pulso cuadrado originado en la región sistólica de la señal ECG u oximetría, al generador de señales </w:t>
      </w:r>
      <w:proofErr w:type="spellStart"/>
      <w:r w:rsidRPr="009E18D5">
        <w:rPr>
          <w:szCs w:val="24"/>
        </w:rPr>
        <w:t>electroquirúrgica</w:t>
      </w:r>
      <w:proofErr w:type="spellEnd"/>
      <w:r w:rsidRPr="009E18D5">
        <w:rPr>
          <w:szCs w:val="24"/>
        </w:rPr>
        <w:t xml:space="preserve">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128" w:name="_Ref514409512"/>
      <w:bookmarkStart w:id="129" w:name="_Toc514524546"/>
      <w:r>
        <w:lastRenderedPageBreak/>
        <w:t>Control de Potencia</w:t>
      </w:r>
      <w:bookmarkEnd w:id="128"/>
      <w:bookmarkEnd w:id="129"/>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4244E2" w:rsidRPr="004244E2">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 xml:space="preserve">Temperatura de Funcionamiento entre -40Cº y 150 </w:t>
      </w:r>
      <w:proofErr w:type="spellStart"/>
      <w:r w:rsidRPr="005C6135">
        <w:rPr>
          <w:rStyle w:val="nfasis"/>
          <w:i/>
        </w:rPr>
        <w:t>Cº</w:t>
      </w:r>
      <w:proofErr w:type="spellEnd"/>
    </w:p>
    <w:p w:rsidR="0053768B" w:rsidRPr="0053768B" w:rsidRDefault="0053768B" w:rsidP="0053768B">
      <w:r>
        <w:t>Potencia máxima 1200W</w:t>
      </w:r>
    </w:p>
    <w:p w:rsidR="00314471" w:rsidRDefault="00DC4FA9" w:rsidP="00314471">
      <w:pPr>
        <w:pStyle w:val="Ttulo4"/>
        <w:ind w:firstLine="0"/>
      </w:pPr>
      <w:r>
        <w:t>Diagrama de Bloques</w:t>
      </w:r>
      <w:r w:rsidR="00AC36C5">
        <w:t>.</w:t>
      </w:r>
    </w:p>
    <w:p w:rsidR="00314471" w:rsidRPr="00410285" w:rsidRDefault="009E18D5" w:rsidP="00410285">
      <w:pPr>
        <w:pStyle w:val="Descripcin"/>
        <w:keepNext/>
        <w:jc w:val="left"/>
        <w:rPr>
          <w:sz w:val="24"/>
          <w:szCs w:val="24"/>
        </w:rPr>
      </w:pPr>
      <w:bookmarkStart w:id="130" w:name="_Ref514384602"/>
      <w:bookmarkStart w:id="131" w:name="_Toc514524603"/>
      <w:r w:rsidRPr="0041028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4</w:t>
      </w:r>
      <w:r w:rsidR="00816E5A">
        <w:rPr>
          <w:sz w:val="24"/>
          <w:szCs w:val="24"/>
        </w:rPr>
        <w:fldChar w:fldCharType="end"/>
      </w:r>
      <w:bookmarkEnd w:id="130"/>
      <w:r w:rsidRPr="00410285">
        <w:rPr>
          <w:sz w:val="24"/>
          <w:szCs w:val="24"/>
        </w:rPr>
        <w:t>. Diagrama de Bloques Para el</w:t>
      </w:r>
      <w:r w:rsidR="00E57FE3" w:rsidRPr="00410285">
        <w:rPr>
          <w:sz w:val="24"/>
          <w:szCs w:val="24"/>
        </w:rPr>
        <w:t xml:space="preserve"> Sistema de Control de Potencia</w:t>
      </w:r>
      <w:bookmarkEnd w:id="131"/>
    </w:p>
    <w:p w:rsidR="00410285" w:rsidRDefault="009E18D5" w:rsidP="00410285">
      <w:pPr>
        <w:keepNext/>
        <w:jc w:val="left"/>
      </w:pPr>
      <w:r>
        <w:rPr>
          <w:noProof/>
          <w:lang w:eastAsia="es-CO"/>
        </w:rPr>
        <w:drawing>
          <wp:inline distT="0" distB="0" distL="0" distR="0" wp14:anchorId="481AE819" wp14:editId="4B46EF02">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1">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314471" w:rsidRPr="00410285" w:rsidRDefault="00410285" w:rsidP="00410285">
      <w:pPr>
        <w:pStyle w:val="Descripcin"/>
        <w:jc w:val="left"/>
        <w:rPr>
          <w:sz w:val="24"/>
          <w:szCs w:val="24"/>
        </w:rPr>
      </w:pPr>
      <w:r w:rsidRPr="00410285">
        <w:rPr>
          <w:sz w:val="24"/>
          <w:szCs w:val="24"/>
        </w:rPr>
        <w:t>Fuente: Autores</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w:lastRenderedPageBreak/>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AE00AB"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244E2">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AE00AB"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AE00AB"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lastRenderedPageBreak/>
        <w:t xml:space="preserve">Este dato de tensión es el valor </w:t>
      </w:r>
      <w:r w:rsidR="008D3E6D">
        <w:rPr>
          <w:rFonts w:eastAsiaTheme="minorEastAsia"/>
        </w:rPr>
        <w:t>que se ingresa a continuación en la sub-etapa de Regulación y Control.</w:t>
      </w:r>
    </w:p>
    <w:p w:rsidR="00F73678" w:rsidRDefault="004B0321" w:rsidP="00CE513D">
      <w:r>
        <w:t xml:space="preserve">La información a partir de esta fórmula será corroborada en el capítulo de validación, realizando las pruebas respectivas sobre el </w:t>
      </w:r>
      <w:proofErr w:type="spellStart"/>
      <w:r>
        <w:t>electrobisturí</w:t>
      </w:r>
      <w:proofErr w:type="spellEnd"/>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Pr="001F5632" w:rsidRDefault="009E18D5" w:rsidP="001F5632">
      <w:pPr>
        <w:pStyle w:val="Descripcin"/>
        <w:keepNext/>
        <w:jc w:val="left"/>
        <w:rPr>
          <w:sz w:val="24"/>
          <w:szCs w:val="24"/>
        </w:rPr>
      </w:pPr>
      <w:bookmarkStart w:id="132" w:name="_Ref514384463"/>
      <w:bookmarkStart w:id="133" w:name="_Toc514524604"/>
      <w:r w:rsidRPr="001F563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5</w:t>
      </w:r>
      <w:r w:rsidR="00816E5A">
        <w:rPr>
          <w:sz w:val="24"/>
          <w:szCs w:val="24"/>
        </w:rPr>
        <w:fldChar w:fldCharType="end"/>
      </w:r>
      <w:bookmarkEnd w:id="132"/>
      <w:r w:rsidRPr="001F5632">
        <w:rPr>
          <w:sz w:val="24"/>
          <w:szCs w:val="24"/>
        </w:rPr>
        <w:t>. Regulación y Control de Potencia DC</w:t>
      </w:r>
      <w:bookmarkEnd w:id="133"/>
    </w:p>
    <w:p w:rsidR="001F5632" w:rsidRDefault="00593CE9" w:rsidP="001F5632">
      <w:pPr>
        <w:keepNext/>
        <w:jc w:val="center"/>
      </w:pPr>
      <w:r>
        <w:rPr>
          <w:noProof/>
          <w:lang w:eastAsia="es-CO"/>
        </w:rPr>
        <w:drawing>
          <wp:inline distT="0" distB="0" distL="0" distR="0" wp14:anchorId="7B4BF717" wp14:editId="2C53259E">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2">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593CE9" w:rsidRPr="001F5632" w:rsidRDefault="001F5632" w:rsidP="001F5632">
      <w:pPr>
        <w:pStyle w:val="Descripcin"/>
        <w:jc w:val="left"/>
        <w:rPr>
          <w:sz w:val="24"/>
          <w:szCs w:val="24"/>
        </w:rPr>
      </w:pPr>
      <w:r w:rsidRPr="001F5632">
        <w:rPr>
          <w:sz w:val="24"/>
          <w:szCs w:val="24"/>
        </w:rPr>
        <w:t>Fuente: Autores</w:t>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4244E2" w:rsidRPr="001F5632">
        <w:rPr>
          <w:szCs w:val="24"/>
        </w:rPr>
        <w:t xml:space="preserve">Figura </w:t>
      </w:r>
      <w:r w:rsidR="004244E2">
        <w:rPr>
          <w:noProof/>
          <w:szCs w:val="24"/>
        </w:rPr>
        <w:t>45</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 xml:space="preserve">en la salida del aparato </w:t>
      </w:r>
      <w:r w:rsidR="004A118D">
        <w:t>electro quirúrgico</w:t>
      </w:r>
      <w:r w:rsidR="00FB2842">
        <w:t>.</w:t>
      </w:r>
    </w:p>
    <w:p w:rsidR="00627F73" w:rsidRPr="008D3E6D" w:rsidRDefault="00627F73" w:rsidP="00627F73">
      <w:pPr>
        <w:pStyle w:val="Ttulo4"/>
        <w:rPr>
          <w:vanish/>
          <w:specVanish/>
        </w:rPr>
      </w:pPr>
      <w:r>
        <w:lastRenderedPageBreak/>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134" w:name="_Toc514524547"/>
      <w:r>
        <w:t>Alimentación</w:t>
      </w:r>
      <w:bookmarkEnd w:id="134"/>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w:t>
      </w:r>
      <w:proofErr w:type="spellStart"/>
      <w:r>
        <w:t>atx</w:t>
      </w:r>
      <w:proofErr w:type="spellEnd"/>
      <w:r>
        <w:t xml:space="preserve">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w:t>
      </w:r>
      <w:r w:rsidR="00141E67">
        <w:lastRenderedPageBreak/>
        <w:t xml:space="preserve">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4244E2">
        <w:t>3.3.4</w:t>
      </w:r>
      <w:r w:rsidR="00141E67">
        <w:fldChar w:fldCharType="end"/>
      </w:r>
      <w:r w:rsidR="002735EF">
        <w:t>.</w:t>
      </w:r>
    </w:p>
    <w:p w:rsidR="009C31B5" w:rsidRPr="009C31B5" w:rsidRDefault="00CC718B" w:rsidP="00090C0C">
      <w:pPr>
        <w:pStyle w:val="Ttulo2"/>
      </w:pPr>
      <w:bookmarkStart w:id="135" w:name="_Toc514524548"/>
      <w:r>
        <w:t xml:space="preserve">Funcionamiento </w:t>
      </w:r>
      <w:r w:rsidR="0053744A">
        <w:t xml:space="preserve">del </w:t>
      </w:r>
      <w:proofErr w:type="spellStart"/>
      <w:r>
        <w:t>electrobisturí</w:t>
      </w:r>
      <w:bookmarkEnd w:id="135"/>
      <w:proofErr w:type="spellEnd"/>
    </w:p>
    <w:p w:rsidR="002158F0" w:rsidRPr="00A072A9" w:rsidRDefault="002158F0" w:rsidP="00A072A9">
      <w:pPr>
        <w:pStyle w:val="Descripcin"/>
        <w:keepNext/>
        <w:jc w:val="left"/>
        <w:rPr>
          <w:sz w:val="24"/>
          <w:szCs w:val="24"/>
        </w:rPr>
      </w:pPr>
      <w:bookmarkStart w:id="136" w:name="_Ref514384622"/>
      <w:bookmarkStart w:id="137" w:name="_Toc514524605"/>
      <w:r w:rsidRPr="00A072A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6</w:t>
      </w:r>
      <w:r w:rsidR="00816E5A">
        <w:rPr>
          <w:sz w:val="24"/>
          <w:szCs w:val="24"/>
        </w:rPr>
        <w:fldChar w:fldCharType="end"/>
      </w:r>
      <w:bookmarkEnd w:id="136"/>
      <w:r w:rsidRPr="00A072A9">
        <w:rPr>
          <w:sz w:val="24"/>
          <w:szCs w:val="24"/>
        </w:rPr>
        <w:t>. Representación del Funcionamiento</w:t>
      </w:r>
      <w:r w:rsidR="00DA176A" w:rsidRPr="00A072A9">
        <w:rPr>
          <w:sz w:val="24"/>
          <w:szCs w:val="24"/>
        </w:rPr>
        <w:t xml:space="preserve"> del Equipo</w:t>
      </w:r>
      <w:bookmarkEnd w:id="137"/>
    </w:p>
    <w:p w:rsidR="00A072A9" w:rsidRDefault="0053744A" w:rsidP="00A072A9">
      <w:pPr>
        <w:keepNext/>
        <w:jc w:val="center"/>
      </w:pPr>
      <w:r>
        <w:rPr>
          <w:noProof/>
          <w:lang w:eastAsia="es-CO"/>
        </w:rPr>
        <w:drawing>
          <wp:inline distT="0" distB="0" distL="0" distR="0" wp14:anchorId="0CD6E668" wp14:editId="2B51EC9D">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Pr="00A072A9" w:rsidRDefault="00A072A9" w:rsidP="00A072A9">
      <w:pPr>
        <w:pStyle w:val="Descripcin"/>
        <w:jc w:val="left"/>
        <w:rPr>
          <w:sz w:val="24"/>
          <w:szCs w:val="24"/>
        </w:rPr>
      </w:pPr>
      <w:r w:rsidRPr="00A072A9">
        <w:rPr>
          <w:sz w:val="24"/>
          <w:szCs w:val="24"/>
        </w:rPr>
        <w:t>Fuente: Autores</w:t>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4244E2" w:rsidRPr="004244E2">
        <w:t xml:space="preserve">Figura </w:t>
      </w:r>
      <w:r w:rsidR="004244E2" w:rsidRPr="004244E2">
        <w:rPr>
          <w:noProof/>
        </w:rPr>
        <w:t>46</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Pr="00A778B8" w:rsidRDefault="00F54A6B" w:rsidP="00A778B8">
      <w:pPr>
        <w:pStyle w:val="Descripcin"/>
        <w:keepNext/>
        <w:jc w:val="left"/>
        <w:rPr>
          <w:sz w:val="24"/>
          <w:szCs w:val="24"/>
        </w:rPr>
      </w:pPr>
      <w:bookmarkStart w:id="138" w:name="_Toc514524606"/>
      <w:r w:rsidRPr="00A778B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7</w:t>
      </w:r>
      <w:r w:rsidR="00816E5A">
        <w:rPr>
          <w:sz w:val="24"/>
          <w:szCs w:val="24"/>
        </w:rPr>
        <w:fldChar w:fldCharType="end"/>
      </w:r>
      <w:r w:rsidRPr="00A778B8">
        <w:rPr>
          <w:sz w:val="24"/>
          <w:szCs w:val="24"/>
        </w:rPr>
        <w:t>. Placa de Retorno de dos Secciones Conductoras.</w:t>
      </w:r>
      <w:bookmarkEnd w:id="138"/>
    </w:p>
    <w:p w:rsidR="00FB5637" w:rsidRDefault="0053744A" w:rsidP="00FB5637">
      <w:pPr>
        <w:keepNext/>
        <w:jc w:val="center"/>
      </w:pPr>
      <w:r>
        <w:rPr>
          <w:noProof/>
          <w:lang w:eastAsia="es-CO"/>
        </w:rPr>
        <w:drawing>
          <wp:inline distT="0" distB="0" distL="0" distR="0" wp14:anchorId="00EF0BCB" wp14:editId="6DA42C88">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FB5637" w:rsidRPr="005A79A7" w:rsidRDefault="00A778B8" w:rsidP="005A79A7">
      <w:pPr>
        <w:pStyle w:val="Descripcin"/>
        <w:jc w:val="left"/>
        <w:rPr>
          <w:sz w:val="24"/>
          <w:szCs w:val="24"/>
        </w:rPr>
      </w:pPr>
      <w:r w:rsidRPr="00A778B8">
        <w:rPr>
          <w:sz w:val="24"/>
          <w:szCs w:val="24"/>
        </w:rPr>
        <w:t>Fuente: Autores</w:t>
      </w:r>
    </w:p>
    <w:p w:rsidR="0053744A" w:rsidRDefault="0053744A" w:rsidP="0053744A">
      <w:r>
        <w:lastRenderedPageBreak/>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4244E2" w:rsidRPr="00E71861">
        <w:rPr>
          <w:szCs w:val="24"/>
        </w:rPr>
        <w:t xml:space="preserve">Figura </w:t>
      </w:r>
      <w:r w:rsidR="004244E2">
        <w:rPr>
          <w:noProof/>
          <w:szCs w:val="24"/>
        </w:rPr>
        <w:t>48</w:t>
      </w:r>
      <w:r w:rsidR="00F54A6B">
        <w:fldChar w:fldCharType="end"/>
      </w:r>
      <w:r w:rsidR="00F54A6B">
        <w:t>, en</w:t>
      </w:r>
      <w:r>
        <w:t xml:space="preserve"> la pantalla para indicarle al operario que debe colocar correctamente la placa de retorno.</w:t>
      </w:r>
    </w:p>
    <w:p w:rsidR="00F54A6B" w:rsidRPr="00E71861" w:rsidRDefault="00F54A6B" w:rsidP="00766ECE">
      <w:pPr>
        <w:pStyle w:val="Descripcin"/>
        <w:keepNext/>
        <w:jc w:val="left"/>
        <w:rPr>
          <w:sz w:val="24"/>
          <w:szCs w:val="24"/>
        </w:rPr>
      </w:pPr>
      <w:bookmarkStart w:id="139" w:name="_Ref514400921"/>
      <w:bookmarkStart w:id="140" w:name="_Toc514524607"/>
      <w:r w:rsidRPr="00E7186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8</w:t>
      </w:r>
      <w:r w:rsidR="00816E5A">
        <w:rPr>
          <w:sz w:val="24"/>
          <w:szCs w:val="24"/>
        </w:rPr>
        <w:fldChar w:fldCharType="end"/>
      </w:r>
      <w:bookmarkEnd w:id="139"/>
      <w:r w:rsidRPr="00E71861">
        <w:rPr>
          <w:sz w:val="24"/>
          <w:szCs w:val="24"/>
        </w:rPr>
        <w:t>. Advertencia Placa de Retorno Ausente o Mal Puesta.</w:t>
      </w:r>
      <w:bookmarkEnd w:id="140"/>
    </w:p>
    <w:p w:rsidR="00B42057" w:rsidRDefault="0053744A" w:rsidP="00B42057">
      <w:pPr>
        <w:keepNext/>
        <w:jc w:val="center"/>
      </w:pPr>
      <w:r>
        <w:rPr>
          <w:noProof/>
          <w:lang w:eastAsia="es-CO"/>
        </w:rPr>
        <w:drawing>
          <wp:inline distT="0" distB="0" distL="0" distR="0" wp14:anchorId="4E4D49AE" wp14:editId="0610695D">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Pr="00321DFE" w:rsidRDefault="00B42057" w:rsidP="00321DFE">
      <w:pPr>
        <w:pStyle w:val="Descripcin"/>
        <w:jc w:val="left"/>
        <w:rPr>
          <w:sz w:val="24"/>
          <w:szCs w:val="24"/>
        </w:rPr>
      </w:pPr>
      <w:r w:rsidRPr="00E71861">
        <w:rPr>
          <w:sz w:val="24"/>
          <w:szCs w:val="24"/>
        </w:rPr>
        <w:t>Fuente: Autores</w:t>
      </w: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4244E2" w:rsidRPr="002726FB">
        <w:rPr>
          <w:szCs w:val="24"/>
        </w:rPr>
        <w:t xml:space="preserve">Figura </w:t>
      </w:r>
      <w:r w:rsidR="004244E2">
        <w:rPr>
          <w:noProof/>
          <w:szCs w:val="24"/>
        </w:rPr>
        <w:t>49</w:t>
      </w:r>
      <w:r w:rsidR="006464E7">
        <w:fldChar w:fldCharType="end"/>
      </w:r>
      <w:r w:rsidR="00E53946">
        <w:t>.</w:t>
      </w:r>
    </w:p>
    <w:p w:rsidR="00272D57" w:rsidRPr="002726FB" w:rsidRDefault="00272D57" w:rsidP="002726FB">
      <w:pPr>
        <w:pStyle w:val="Descripcin"/>
        <w:keepNext/>
        <w:jc w:val="left"/>
        <w:rPr>
          <w:sz w:val="24"/>
          <w:szCs w:val="24"/>
        </w:rPr>
      </w:pPr>
      <w:bookmarkStart w:id="141" w:name="_Ref514408063"/>
      <w:bookmarkStart w:id="142" w:name="_Toc514524608"/>
      <w:r w:rsidRPr="002726FB">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9</w:t>
      </w:r>
      <w:r w:rsidR="00816E5A">
        <w:rPr>
          <w:sz w:val="24"/>
          <w:szCs w:val="24"/>
        </w:rPr>
        <w:fldChar w:fldCharType="end"/>
      </w:r>
      <w:bookmarkEnd w:id="141"/>
      <w:r w:rsidRPr="002726FB">
        <w:rPr>
          <w:sz w:val="24"/>
          <w:szCs w:val="24"/>
        </w:rPr>
        <w:t xml:space="preserve">. Lápiz de </w:t>
      </w:r>
      <w:r w:rsidR="00041868" w:rsidRPr="002726FB">
        <w:rPr>
          <w:sz w:val="24"/>
          <w:szCs w:val="24"/>
        </w:rPr>
        <w:t>Electrocirugía</w:t>
      </w:r>
      <w:r w:rsidRPr="002726FB">
        <w:rPr>
          <w:sz w:val="24"/>
          <w:szCs w:val="24"/>
        </w:rPr>
        <w:t>.</w:t>
      </w:r>
      <w:bookmarkEnd w:id="142"/>
      <w:r w:rsidRPr="002726FB">
        <w:rPr>
          <w:sz w:val="24"/>
          <w:szCs w:val="24"/>
        </w:rPr>
        <w:t xml:space="preserve"> </w:t>
      </w:r>
    </w:p>
    <w:p w:rsidR="002726FB" w:rsidRDefault="0053744A" w:rsidP="002726FB">
      <w:pPr>
        <w:keepNext/>
        <w:jc w:val="center"/>
      </w:pPr>
      <w:r>
        <w:rPr>
          <w:noProof/>
          <w:lang w:eastAsia="es-CO"/>
        </w:rPr>
        <w:drawing>
          <wp:inline distT="0" distB="0" distL="0" distR="0" wp14:anchorId="3EA6BD66" wp14:editId="1DBCB6C4">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Pr="002726FB" w:rsidRDefault="002726FB" w:rsidP="002726FB">
      <w:pPr>
        <w:pStyle w:val="Descripcin"/>
        <w:jc w:val="left"/>
        <w:rPr>
          <w:sz w:val="24"/>
          <w:szCs w:val="24"/>
        </w:rPr>
      </w:pPr>
      <w:r w:rsidRPr="002726FB">
        <w:rPr>
          <w:sz w:val="24"/>
          <w:szCs w:val="24"/>
        </w:rPr>
        <w:t>Fuente: Autores</w:t>
      </w:r>
    </w:p>
    <w:p w:rsidR="00C63B78" w:rsidRDefault="00D348FA" w:rsidP="00902F2E">
      <w:r>
        <w:t>En el</w:t>
      </w:r>
      <w:r w:rsidR="0053744A">
        <w:t xml:space="preserve"> momento que el operario presione alguno de los dos botones, se realiza el cálculo de voltaje necesario a la salida del electrodo activo para obtener la potencia marcada en la pantalla </w:t>
      </w:r>
      <w:r w:rsidR="0053744A">
        <w:lastRenderedPageBreak/>
        <w:t>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D10CDC" w:rsidRDefault="00C63B78" w:rsidP="00D10CDC">
      <w:pPr>
        <w:pStyle w:val="Ttulo2"/>
      </w:pPr>
      <w:bookmarkStart w:id="143" w:name="_Toc514524549"/>
      <w:r w:rsidRPr="000F10AA">
        <w:t>Diseño industrial del equipo</w:t>
      </w:r>
      <w:r>
        <w:t>.</w:t>
      </w:r>
      <w:bookmarkEnd w:id="143"/>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C33D2" w:rsidRPr="008C33D2" w:rsidRDefault="008E3372" w:rsidP="008C33D2">
      <w:pPr>
        <w:pStyle w:val="Descripcin"/>
        <w:keepNext/>
        <w:jc w:val="left"/>
        <w:rPr>
          <w:sz w:val="24"/>
          <w:szCs w:val="24"/>
        </w:rPr>
      </w:pPr>
      <w:bookmarkStart w:id="144" w:name="_Toc514524609"/>
      <w:r w:rsidRPr="0097558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0</w:t>
      </w:r>
      <w:r w:rsidR="00816E5A">
        <w:rPr>
          <w:sz w:val="24"/>
          <w:szCs w:val="24"/>
        </w:rPr>
        <w:fldChar w:fldCharType="end"/>
      </w:r>
      <w:r w:rsidRPr="00975583">
        <w:rPr>
          <w:sz w:val="24"/>
          <w:szCs w:val="24"/>
        </w:rPr>
        <w:t>. Vist</w:t>
      </w:r>
      <w:r w:rsidR="005F3212" w:rsidRPr="00975583">
        <w:rPr>
          <w:sz w:val="24"/>
          <w:szCs w:val="24"/>
        </w:rPr>
        <w:t>a isométrica del equipo.</w:t>
      </w:r>
      <w:bookmarkEnd w:id="144"/>
    </w:p>
    <w:p w:rsidR="00975583" w:rsidRDefault="002039A6" w:rsidP="00975583">
      <w:pPr>
        <w:keepNext/>
        <w:jc w:val="center"/>
      </w:pPr>
      <w:r>
        <w:rPr>
          <w:noProof/>
          <w:lang w:eastAsia="es-CO"/>
        </w:rPr>
        <w:drawing>
          <wp:inline distT="0" distB="0" distL="0" distR="0" wp14:anchorId="6BBC4655" wp14:editId="30E30F82">
            <wp:extent cx="5986131" cy="2625725"/>
            <wp:effectExtent l="0" t="0" r="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rotWithShape="1">
                    <a:blip r:embed="rId57" cstate="print">
                      <a:extLst>
                        <a:ext uri="{28A0092B-C50C-407E-A947-70E740481C1C}">
                          <a14:useLocalDpi xmlns:a14="http://schemas.microsoft.com/office/drawing/2010/main" val="0"/>
                        </a:ext>
                      </a:extLst>
                    </a:blip>
                    <a:srcRect t="9947" b="4783"/>
                    <a:stretch/>
                  </pic:blipFill>
                  <pic:spPr bwMode="auto">
                    <a:xfrm>
                      <a:off x="0" y="0"/>
                      <a:ext cx="6003276" cy="2633245"/>
                    </a:xfrm>
                    <a:prstGeom prst="rect">
                      <a:avLst/>
                    </a:prstGeom>
                    <a:ln>
                      <a:noFill/>
                    </a:ln>
                    <a:extLst>
                      <a:ext uri="{53640926-AAD7-44D8-BBD7-CCE9431645EC}">
                        <a14:shadowObscured xmlns:a14="http://schemas.microsoft.com/office/drawing/2010/main"/>
                      </a:ext>
                    </a:extLst>
                  </pic:spPr>
                </pic:pic>
              </a:graphicData>
            </a:graphic>
          </wp:inline>
        </w:drawing>
      </w:r>
    </w:p>
    <w:p w:rsidR="00C412B1" w:rsidRPr="00975583" w:rsidRDefault="00975583" w:rsidP="00975583">
      <w:pPr>
        <w:pStyle w:val="Descripcin"/>
        <w:jc w:val="left"/>
        <w:rPr>
          <w:sz w:val="24"/>
          <w:szCs w:val="24"/>
        </w:rPr>
      </w:pPr>
      <w:r>
        <w:rPr>
          <w:sz w:val="24"/>
          <w:szCs w:val="24"/>
        </w:rPr>
        <w:t>Fuente: Autores</w:t>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B4117D">
        <w:t xml:space="preserve"> Franco </w:t>
      </w:r>
      <w:proofErr w:type="spellStart"/>
      <w:r w:rsidR="00B4117D">
        <w:t>Mateus</w:t>
      </w:r>
      <w:proofErr w:type="spellEnd"/>
      <w:r w:rsidR="00F72A39" w:rsidRPr="00012EF9">
        <w:t xml:space="preserve"> y </w:t>
      </w:r>
      <w:r w:rsidR="00F72A39" w:rsidRPr="00E67A5E">
        <w:t>Diego</w:t>
      </w:r>
      <w:r w:rsidR="00E4304B">
        <w:t xml:space="preserve"> Alberto Cañas Pinto</w:t>
      </w:r>
      <w:r w:rsidR="007A5EFE">
        <w:t>,</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procedimientos quirúrgicos </w:t>
      </w:r>
      <w:r w:rsidR="00326BB4">
        <w:t>(veterinarias y clínicas)</w:t>
      </w:r>
      <w:r w:rsidR="00801FD6">
        <w:t xml:space="preserve"> y consultas</w:t>
      </w:r>
      <w:r w:rsidR="00730295">
        <w:t xml:space="preserve"> que se realizaron a médicos </w:t>
      </w:r>
      <w:r w:rsidR="00730295">
        <w:lastRenderedPageBreak/>
        <w:t>cirujanos</w:t>
      </w:r>
      <w:r w:rsidR="00801FD6">
        <w:t xml:space="preserve">, </w:t>
      </w:r>
      <w:r w:rsidR="00CC361F">
        <w:t>las consultas realizadas se basan</w:t>
      </w:r>
      <w:r w:rsidR="00793A69">
        <w:t xml:space="preserve"> en las preguntas de la encuesta</w:t>
      </w:r>
      <w:r w:rsidR="00FF414C">
        <w:t xml:space="preserve"> base</w:t>
      </w:r>
      <w:r w:rsidR="00231F9D">
        <w:t xml:space="preserve"> realizada en conjunto con los diseñadores industriales.</w:t>
      </w:r>
    </w:p>
    <w:p w:rsidR="002C79B9" w:rsidRPr="002C79B9" w:rsidRDefault="008733C3" w:rsidP="00C62CF9">
      <w:pPr>
        <w:pStyle w:val="Ttulo3"/>
      </w:pPr>
      <w:bookmarkStart w:id="145" w:name="_Toc514524550"/>
      <w:r>
        <w:t>Diseño de interfaz del u</w:t>
      </w:r>
      <w:r w:rsidR="00BD796D">
        <w:t>suario</w:t>
      </w:r>
      <w:bookmarkEnd w:id="145"/>
    </w:p>
    <w:p w:rsidR="00EF0971" w:rsidRDefault="00252606" w:rsidP="00784480">
      <w:r>
        <w:t>Se cuenta con una pantalla táctil resistiva de 7 pulgadas</w:t>
      </w:r>
      <w:r w:rsidR="001D5374">
        <w:t xml:space="preserve"> </w:t>
      </w:r>
      <w:r w:rsidR="00397642">
        <w:t xml:space="preserve">marca </w:t>
      </w:r>
      <w:proofErr w:type="spellStart"/>
      <w:r w:rsidR="00397642">
        <w:t>Nextion</w:t>
      </w:r>
      <w:proofErr w:type="spellEnd"/>
      <w:r w:rsidR="00397642">
        <w:t xml:space="preserve"> </w:t>
      </w:r>
      <w:r w:rsidR="001D5374" w:rsidRPr="001D5374">
        <w:t>NX8048T070</w:t>
      </w:r>
      <w:r w:rsidR="00397642">
        <w:t xml:space="preserve"> de la empresa </w:t>
      </w:r>
      <w:proofErr w:type="spellStart"/>
      <w:r w:rsidR="00397642">
        <w:t>Itead</w:t>
      </w:r>
      <w:proofErr w:type="spellEnd"/>
      <w:r>
        <w:t xml:space="preserve">,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r w:rsidR="001C2991">
        <w:t xml:space="preserve"> Todo el</w:t>
      </w:r>
      <w:r w:rsidR="005865F4">
        <w:t xml:space="preserve"> diseño </w:t>
      </w:r>
      <w:r w:rsidR="00813A87">
        <w:t xml:space="preserve">gráfico </w:t>
      </w:r>
      <w:r w:rsidR="005865F4">
        <w:t>de la pantalla se realiza</w:t>
      </w:r>
      <w:r w:rsidR="001C2991">
        <w:t xml:space="preserve"> desde cero con ayuda</w:t>
      </w:r>
      <w:r w:rsidR="00DD0FD8">
        <w:t xml:space="preserve"> del software Adobe </w:t>
      </w:r>
      <w:proofErr w:type="spellStart"/>
      <w:r w:rsidR="00DD0FD8">
        <w:t>Illustrador</w:t>
      </w:r>
      <w:proofErr w:type="spellEnd"/>
      <w:r w:rsidR="006C0368">
        <w:t xml:space="preserve"> con el apoyo de los diseñadores industriales antes mencionados</w:t>
      </w:r>
      <w:r w:rsidR="00363CA2">
        <w:t>, la funcionalidad</w:t>
      </w:r>
      <w:r w:rsidR="00543B70">
        <w:t xml:space="preserve"> de la pantalla se realiza gracias al IDE que el propio fabricante ofrece, </w:t>
      </w:r>
      <w:r w:rsidR="00BF3499">
        <w:t>la comunicación de la pantalla con el resto de componentes se lleva a cabo por</w:t>
      </w:r>
      <w:r w:rsidR="008F0DC3">
        <w:t xml:space="preserve"> comunicación serial por</w:t>
      </w:r>
      <w:r w:rsidR="00BF3499">
        <w:t xml:space="preserve"> medio de protocolo RS-232</w:t>
      </w:r>
      <w:r w:rsidR="006C0368">
        <w:t>.</w:t>
      </w:r>
    </w:p>
    <w:p w:rsidR="00C96085" w:rsidRPr="00E15AE3" w:rsidRDefault="00C96085" w:rsidP="00C96085">
      <w:pPr>
        <w:pStyle w:val="Descripcin"/>
        <w:keepNext/>
        <w:rPr>
          <w:sz w:val="24"/>
          <w:szCs w:val="24"/>
        </w:rPr>
      </w:pPr>
      <w:bookmarkStart w:id="146" w:name="_Toc514524610"/>
      <w:r w:rsidRPr="00E15AE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1</w:t>
      </w:r>
      <w:r w:rsidR="00816E5A">
        <w:rPr>
          <w:sz w:val="24"/>
          <w:szCs w:val="24"/>
        </w:rPr>
        <w:fldChar w:fldCharType="end"/>
      </w:r>
      <w:r w:rsidR="00771EAA" w:rsidRPr="00E15AE3">
        <w:rPr>
          <w:sz w:val="24"/>
          <w:szCs w:val="24"/>
        </w:rPr>
        <w:t xml:space="preserve">. </w:t>
      </w:r>
      <w:r w:rsidR="008C6AB7" w:rsidRPr="00E15AE3">
        <w:rPr>
          <w:sz w:val="24"/>
          <w:szCs w:val="24"/>
        </w:rPr>
        <w:t>Equipo</w:t>
      </w:r>
      <w:r w:rsidR="00303101" w:rsidRPr="00E15AE3">
        <w:rPr>
          <w:sz w:val="24"/>
          <w:szCs w:val="24"/>
        </w:rPr>
        <w:t xml:space="preserve"> </w:t>
      </w:r>
      <w:r w:rsidR="008C6AB7" w:rsidRPr="00E15AE3">
        <w:rPr>
          <w:sz w:val="24"/>
          <w:szCs w:val="24"/>
        </w:rPr>
        <w:t xml:space="preserve">con pantalla </w:t>
      </w:r>
      <w:r w:rsidR="00303101" w:rsidRPr="00E15AE3">
        <w:rPr>
          <w:sz w:val="24"/>
          <w:szCs w:val="24"/>
        </w:rPr>
        <w:t>principal</w:t>
      </w:r>
      <w:r w:rsidR="008C6AB7" w:rsidRPr="00E15AE3">
        <w:rPr>
          <w:sz w:val="24"/>
          <w:szCs w:val="24"/>
        </w:rPr>
        <w:t xml:space="preserve"> encendida.</w:t>
      </w:r>
      <w:bookmarkEnd w:id="146"/>
    </w:p>
    <w:p w:rsidR="00784C1C" w:rsidRDefault="00EF0971" w:rsidP="00784C1C">
      <w:pPr>
        <w:keepNext/>
      </w:pPr>
      <w:r>
        <w:rPr>
          <w:noProof/>
          <w:lang w:eastAsia="es-CO"/>
        </w:rPr>
        <w:drawing>
          <wp:inline distT="0" distB="0" distL="0" distR="0" wp14:anchorId="11D6C5F9" wp14:editId="77758977">
            <wp:extent cx="5901055" cy="2530549"/>
            <wp:effectExtent l="0" t="0" r="4445" b="31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58" cstate="print">
                      <a:extLst>
                        <a:ext uri="{28A0092B-C50C-407E-A947-70E740481C1C}">
                          <a14:useLocalDpi xmlns:a14="http://schemas.microsoft.com/office/drawing/2010/main" val="0"/>
                        </a:ext>
                      </a:extLst>
                    </a:blip>
                    <a:srcRect l="4922" t="7128" r="2580" b="4531"/>
                    <a:stretch/>
                  </pic:blipFill>
                  <pic:spPr bwMode="auto">
                    <a:xfrm>
                      <a:off x="0" y="0"/>
                      <a:ext cx="5921658" cy="2539384"/>
                    </a:xfrm>
                    <a:prstGeom prst="rect">
                      <a:avLst/>
                    </a:prstGeom>
                    <a:ln>
                      <a:noFill/>
                    </a:ln>
                    <a:extLst>
                      <a:ext uri="{53640926-AAD7-44D8-BBD7-CCE9431645EC}">
                        <a14:shadowObscured xmlns:a14="http://schemas.microsoft.com/office/drawing/2010/main"/>
                      </a:ext>
                    </a:extLst>
                  </pic:spPr>
                </pic:pic>
              </a:graphicData>
            </a:graphic>
          </wp:inline>
        </w:drawing>
      </w:r>
    </w:p>
    <w:p w:rsidR="00784C1C" w:rsidRPr="00E15AE3" w:rsidRDefault="00784C1C" w:rsidP="00784C1C">
      <w:pPr>
        <w:pStyle w:val="Descripcin"/>
        <w:rPr>
          <w:sz w:val="24"/>
          <w:szCs w:val="24"/>
        </w:rPr>
      </w:pPr>
      <w:r w:rsidRPr="00E15AE3">
        <w:rPr>
          <w:sz w:val="24"/>
          <w:szCs w:val="24"/>
        </w:rPr>
        <w:t xml:space="preserve">Fuente: Autores </w:t>
      </w:r>
    </w:p>
    <w:p w:rsidR="00714FA9" w:rsidRDefault="00745BC4" w:rsidP="00E35F08">
      <w:r>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4244E2" w:rsidRPr="002D7CC3">
        <w:rPr>
          <w:szCs w:val="24"/>
        </w:rPr>
        <w:t xml:space="preserve">Figura </w:t>
      </w:r>
      <w:r w:rsidR="004244E2">
        <w:rPr>
          <w:noProof/>
          <w:szCs w:val="24"/>
        </w:rPr>
        <w:t>52</w:t>
      </w:r>
      <w:r w:rsidR="00104948">
        <w:fldChar w:fldCharType="end"/>
      </w:r>
      <w:r>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El modo de corte MinDo sólo se puede</w:t>
      </w:r>
      <w:r w:rsidR="00964A04">
        <w:t xml:space="preserve"> seleccionar, siempre y cuando el icono MinDo se encuentre </w:t>
      </w:r>
      <w:r w:rsidR="00F566C4">
        <w:t>en verde, lo cual indica que el m</w:t>
      </w:r>
      <w:r w:rsidR="00EE7DA6">
        <w:t>ódulo</w:t>
      </w:r>
      <w:r w:rsidR="00F566C4">
        <w:t xml:space="preserve"> se encuentra conectado y funcionando.</w:t>
      </w:r>
    </w:p>
    <w:p w:rsidR="00430309" w:rsidRPr="002D7CC3" w:rsidRDefault="006021FF" w:rsidP="002D7CC3">
      <w:pPr>
        <w:pStyle w:val="Descripcin"/>
        <w:rPr>
          <w:sz w:val="24"/>
          <w:szCs w:val="24"/>
        </w:rPr>
      </w:pPr>
      <w:bookmarkStart w:id="147" w:name="_Ref514459485"/>
      <w:bookmarkStart w:id="148" w:name="_Toc514524611"/>
      <w:r w:rsidRPr="002D7CC3">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2</w:t>
      </w:r>
      <w:r w:rsidR="00816E5A">
        <w:rPr>
          <w:sz w:val="24"/>
          <w:szCs w:val="24"/>
        </w:rPr>
        <w:fldChar w:fldCharType="end"/>
      </w:r>
      <w:bookmarkEnd w:id="147"/>
      <w:r w:rsidRPr="002D7CC3">
        <w:rPr>
          <w:sz w:val="24"/>
          <w:szCs w:val="24"/>
        </w:rPr>
        <w:t>.</w:t>
      </w:r>
      <w:r w:rsidR="005818FF" w:rsidRPr="002D7CC3">
        <w:rPr>
          <w:sz w:val="24"/>
          <w:szCs w:val="24"/>
        </w:rPr>
        <w:t xml:space="preserve"> </w:t>
      </w:r>
      <w:r w:rsidR="00375FAD" w:rsidRPr="002D7CC3">
        <w:rPr>
          <w:sz w:val="24"/>
          <w:szCs w:val="24"/>
        </w:rPr>
        <w:t xml:space="preserve">Menú </w:t>
      </w:r>
      <w:r w:rsidR="00CD7BA4" w:rsidRPr="002D7CC3">
        <w:rPr>
          <w:sz w:val="24"/>
          <w:szCs w:val="24"/>
        </w:rPr>
        <w:t>“</w:t>
      </w:r>
      <w:r w:rsidR="005A1BA4" w:rsidRPr="002D7CC3">
        <w:rPr>
          <w:sz w:val="24"/>
          <w:szCs w:val="24"/>
        </w:rPr>
        <w:t>H</w:t>
      </w:r>
      <w:r w:rsidR="00375FAD" w:rsidRPr="002D7CC3">
        <w:rPr>
          <w:sz w:val="24"/>
          <w:szCs w:val="24"/>
        </w:rPr>
        <w:t>ome</w:t>
      </w:r>
      <w:r w:rsidR="00CD7BA4" w:rsidRPr="002D7CC3">
        <w:rPr>
          <w:sz w:val="24"/>
          <w:szCs w:val="24"/>
        </w:rPr>
        <w:t>”</w:t>
      </w:r>
      <w:r w:rsidR="00866C05" w:rsidRPr="002D7CC3">
        <w:rPr>
          <w:sz w:val="24"/>
          <w:szCs w:val="24"/>
        </w:rPr>
        <w:t xml:space="preserve"> del Electrobisturi.</w:t>
      </w:r>
      <w:bookmarkEnd w:id="148"/>
    </w:p>
    <w:p w:rsidR="002D7CC3" w:rsidRDefault="00282CC8" w:rsidP="002D7CC3">
      <w:pPr>
        <w:keepNext/>
        <w:jc w:val="center"/>
      </w:pPr>
      <w:r>
        <w:rPr>
          <w:noProof/>
          <w:lang w:eastAsia="es-CO"/>
        </w:rPr>
        <w:drawing>
          <wp:inline distT="0" distB="0" distL="0" distR="0" wp14:anchorId="73279A48" wp14:editId="5156A654">
            <wp:extent cx="5514626" cy="240295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019" t="1700" r="679" b="848"/>
                    <a:stretch/>
                  </pic:blipFill>
                  <pic:spPr bwMode="auto">
                    <a:xfrm>
                      <a:off x="0" y="0"/>
                      <a:ext cx="5535088" cy="2411874"/>
                    </a:xfrm>
                    <a:prstGeom prst="rect">
                      <a:avLst/>
                    </a:prstGeom>
                    <a:noFill/>
                    <a:ln>
                      <a:noFill/>
                    </a:ln>
                    <a:extLst>
                      <a:ext uri="{53640926-AAD7-44D8-BBD7-CCE9431645EC}">
                        <a14:shadowObscured xmlns:a14="http://schemas.microsoft.com/office/drawing/2010/main"/>
                      </a:ext>
                    </a:extLst>
                  </pic:spPr>
                </pic:pic>
              </a:graphicData>
            </a:graphic>
          </wp:inline>
        </w:drawing>
      </w:r>
    </w:p>
    <w:p w:rsidR="00282CC8" w:rsidRPr="002D7CC3" w:rsidRDefault="002D7CC3" w:rsidP="002D7CC3">
      <w:pPr>
        <w:pStyle w:val="Descripcin"/>
        <w:jc w:val="left"/>
        <w:rPr>
          <w:sz w:val="24"/>
          <w:szCs w:val="24"/>
        </w:rPr>
      </w:pPr>
      <w:r w:rsidRPr="002D7CC3">
        <w:rPr>
          <w:sz w:val="24"/>
          <w:szCs w:val="24"/>
        </w:rPr>
        <w:t>Fuente: Autores</w:t>
      </w:r>
    </w:p>
    <w:p w:rsidR="00C87E54" w:rsidRDefault="00D352F7" w:rsidP="002E5657">
      <w:r>
        <w:t>En la pantalla está disponible el menú de configuración (</w:t>
      </w:r>
      <w:r>
        <w:fldChar w:fldCharType="begin"/>
      </w:r>
      <w:r>
        <w:instrText xml:space="preserve"> REF _Ref514462182 \h </w:instrText>
      </w:r>
      <w:r>
        <w:fldChar w:fldCharType="separate"/>
      </w:r>
      <w:r w:rsidR="004244E2" w:rsidRPr="00A074F5">
        <w:rPr>
          <w:szCs w:val="24"/>
        </w:rPr>
        <w:t xml:space="preserve">Figura </w:t>
      </w:r>
      <w:r w:rsidR="004244E2">
        <w:rPr>
          <w:noProof/>
          <w:szCs w:val="24"/>
        </w:rPr>
        <w:t>53</w:t>
      </w:r>
      <w:r>
        <w:fldChar w:fldCharType="end"/>
      </w:r>
      <w:r>
        <w:t xml:space="preserve">), </w:t>
      </w:r>
      <w:r w:rsidR="00397154">
        <w:t>desde donde se puede ajustar el volumen de las alarmas sonoras, brillo de la pantalla, idioma del contenido y calibración de la pantalla.</w:t>
      </w:r>
    </w:p>
    <w:p w:rsidR="00AF38EB" w:rsidRPr="00A074F5" w:rsidRDefault="00AF38EB" w:rsidP="00A074F5">
      <w:pPr>
        <w:pStyle w:val="Descripcin"/>
        <w:keepNext/>
        <w:jc w:val="left"/>
        <w:rPr>
          <w:sz w:val="24"/>
          <w:szCs w:val="24"/>
        </w:rPr>
      </w:pPr>
      <w:bookmarkStart w:id="149" w:name="_Ref514462182"/>
      <w:bookmarkStart w:id="150" w:name="_Toc514524612"/>
      <w:r w:rsidRPr="00A074F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3</w:t>
      </w:r>
      <w:r w:rsidR="00816E5A">
        <w:rPr>
          <w:sz w:val="24"/>
          <w:szCs w:val="24"/>
        </w:rPr>
        <w:fldChar w:fldCharType="end"/>
      </w:r>
      <w:bookmarkEnd w:id="149"/>
      <w:r w:rsidRPr="00A074F5">
        <w:rPr>
          <w:sz w:val="24"/>
          <w:szCs w:val="24"/>
        </w:rPr>
        <w:t>. Menú “</w:t>
      </w:r>
      <w:r w:rsidR="007B3021" w:rsidRPr="00A074F5">
        <w:rPr>
          <w:sz w:val="24"/>
          <w:szCs w:val="24"/>
        </w:rPr>
        <w:t>C</w:t>
      </w:r>
      <w:r w:rsidRPr="00A074F5">
        <w:rPr>
          <w:sz w:val="24"/>
          <w:szCs w:val="24"/>
        </w:rPr>
        <w:t>onfiguración”</w:t>
      </w:r>
      <w:r w:rsidR="001D4140" w:rsidRPr="00A074F5">
        <w:rPr>
          <w:sz w:val="24"/>
          <w:szCs w:val="24"/>
        </w:rPr>
        <w:t xml:space="preserve"> del </w:t>
      </w:r>
      <w:r w:rsidR="006F08A3" w:rsidRPr="00A074F5">
        <w:rPr>
          <w:sz w:val="24"/>
          <w:szCs w:val="24"/>
        </w:rPr>
        <w:t>Electrobisturi.</w:t>
      </w:r>
      <w:bookmarkEnd w:id="150"/>
    </w:p>
    <w:p w:rsidR="00A074F5" w:rsidRDefault="0032014C" w:rsidP="00A074F5">
      <w:pPr>
        <w:keepNext/>
      </w:pPr>
      <w:r>
        <w:rPr>
          <w:noProof/>
          <w:lang w:eastAsia="es-CO"/>
        </w:rPr>
        <w:drawing>
          <wp:inline distT="0" distB="0" distL="0" distR="0" wp14:anchorId="0437CD32" wp14:editId="6BC7A11F">
            <wp:extent cx="5607050" cy="2828261"/>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46328" cy="2848073"/>
                    </a:xfrm>
                    <a:prstGeom prst="rect">
                      <a:avLst/>
                    </a:prstGeom>
                    <a:noFill/>
                    <a:ln>
                      <a:noFill/>
                    </a:ln>
                  </pic:spPr>
                </pic:pic>
              </a:graphicData>
            </a:graphic>
          </wp:inline>
        </w:drawing>
      </w:r>
    </w:p>
    <w:p w:rsidR="001B0B4E" w:rsidRPr="00A074F5" w:rsidRDefault="00A074F5" w:rsidP="00A074F5">
      <w:pPr>
        <w:pStyle w:val="Descripcin"/>
        <w:rPr>
          <w:sz w:val="24"/>
          <w:szCs w:val="24"/>
        </w:rPr>
      </w:pPr>
      <w:r>
        <w:rPr>
          <w:sz w:val="24"/>
          <w:szCs w:val="24"/>
        </w:rPr>
        <w:t>Fuente: Autores</w:t>
      </w:r>
    </w:p>
    <w:p w:rsidR="002B0073" w:rsidRDefault="002B0073" w:rsidP="00C63B78">
      <w:pPr>
        <w:pStyle w:val="Ttulo3"/>
      </w:pPr>
      <w:bookmarkStart w:id="151" w:name="_Toc514524551"/>
      <w:r>
        <w:lastRenderedPageBreak/>
        <w:t>Diseño de Carcasa</w:t>
      </w:r>
      <w:bookmarkEnd w:id="151"/>
    </w:p>
    <w:p w:rsidR="00144A9C" w:rsidRDefault="00144A9C" w:rsidP="00144A9C">
      <w:r>
        <w:t xml:space="preserve">En el diseño de la carcasa del equipo se busca </w:t>
      </w:r>
      <w:r w:rsidR="006746D9">
        <w:t>obtener un aspecto moderno</w:t>
      </w:r>
      <w:r w:rsidR="007E1CE9">
        <w:t xml:space="preserve"> que a su vez brinde el espacio necesario para ubicar todos los elementos que componen el equipo y hacer la distribución de la mejor forma posible.</w:t>
      </w:r>
      <w:r w:rsidR="00817A60">
        <w:t xml:space="preserve"> </w:t>
      </w:r>
    </w:p>
    <w:p w:rsidR="003D4E8F" w:rsidRPr="003D4E8F" w:rsidRDefault="003D4E8F" w:rsidP="003D4E8F">
      <w:r w:rsidRPr="003D4E8F">
        <w:t>Teniendo en cuenta que hay elementos que puede llegar a producir mucho calor se realizan rejillas de ventilación y se ubican estos elementos de forma estratégica tratando de que haya un flujo de aire continuo.</w:t>
      </w:r>
    </w:p>
    <w:p w:rsidR="0017476E" w:rsidRPr="001A4093" w:rsidRDefault="0017476E" w:rsidP="001A4093">
      <w:pPr>
        <w:pStyle w:val="Descripcin"/>
        <w:keepNext/>
        <w:jc w:val="left"/>
        <w:rPr>
          <w:sz w:val="24"/>
          <w:szCs w:val="24"/>
        </w:rPr>
      </w:pPr>
      <w:bookmarkStart w:id="152" w:name="_Toc514524613"/>
      <w:r w:rsidRPr="001A409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4</w:t>
      </w:r>
      <w:r w:rsidR="00816E5A">
        <w:rPr>
          <w:sz w:val="24"/>
          <w:szCs w:val="24"/>
        </w:rPr>
        <w:fldChar w:fldCharType="end"/>
      </w:r>
      <w:r w:rsidR="005B2766" w:rsidRPr="001A4093">
        <w:rPr>
          <w:sz w:val="24"/>
          <w:szCs w:val="24"/>
        </w:rPr>
        <w:t xml:space="preserve">. </w:t>
      </w:r>
      <w:r w:rsidR="00957B67" w:rsidRPr="001A4093">
        <w:rPr>
          <w:sz w:val="24"/>
          <w:szCs w:val="24"/>
        </w:rPr>
        <w:t>Vista isométrica de carcasa del equipo</w:t>
      </w:r>
      <w:bookmarkEnd w:id="152"/>
    </w:p>
    <w:p w:rsidR="001A4093" w:rsidRDefault="00444ED0" w:rsidP="001A4093">
      <w:pPr>
        <w:keepNext/>
        <w:jc w:val="center"/>
      </w:pPr>
      <w:r>
        <w:rPr>
          <w:noProof/>
          <w:lang w:eastAsia="es-CO"/>
        </w:rPr>
        <w:drawing>
          <wp:inline distT="0" distB="0" distL="0" distR="0" wp14:anchorId="647D17AC" wp14:editId="2E02139A">
            <wp:extent cx="5709150" cy="2912745"/>
            <wp:effectExtent l="0" t="0" r="635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29021" cy="2922883"/>
                    </a:xfrm>
                    <a:prstGeom prst="rect">
                      <a:avLst/>
                    </a:prstGeom>
                  </pic:spPr>
                </pic:pic>
              </a:graphicData>
            </a:graphic>
          </wp:inline>
        </w:drawing>
      </w:r>
    </w:p>
    <w:p w:rsidR="00BC6312" w:rsidRPr="001A4093" w:rsidRDefault="001A4093" w:rsidP="001A4093">
      <w:pPr>
        <w:pStyle w:val="Descripcin"/>
        <w:jc w:val="left"/>
        <w:rPr>
          <w:sz w:val="24"/>
          <w:szCs w:val="24"/>
        </w:rPr>
      </w:pPr>
      <w:r w:rsidRPr="001A4093">
        <w:rPr>
          <w:sz w:val="24"/>
          <w:szCs w:val="24"/>
        </w:rPr>
        <w:t>Fuente: Autores</w:t>
      </w:r>
    </w:p>
    <w:p w:rsidR="00956DCF" w:rsidRDefault="00FD6112" w:rsidP="00263572">
      <w:r>
        <w:t xml:space="preserve">Como se muestra en la </w:t>
      </w:r>
      <w:r w:rsidR="00DC3978">
        <w:fldChar w:fldCharType="begin"/>
      </w:r>
      <w:r w:rsidR="00DC3978">
        <w:instrText xml:space="preserve"> REF _Ref514462856 \h </w:instrText>
      </w:r>
      <w:r w:rsidR="00DC3978">
        <w:fldChar w:fldCharType="separate"/>
      </w:r>
      <w:r w:rsidR="004244E2" w:rsidRPr="001052B2">
        <w:rPr>
          <w:szCs w:val="24"/>
        </w:rPr>
        <w:t xml:space="preserve">Figura </w:t>
      </w:r>
      <w:r w:rsidR="004244E2">
        <w:rPr>
          <w:noProof/>
          <w:szCs w:val="24"/>
        </w:rPr>
        <w:t>55</w:t>
      </w:r>
      <w:r w:rsidR="00DC3978">
        <w:fldChar w:fldCharType="end"/>
      </w:r>
      <w:r w:rsidR="00875687">
        <w:t xml:space="preserve">, </w:t>
      </w:r>
      <w:r w:rsidR="005F7365">
        <w:t xml:space="preserve">todas las </w:t>
      </w:r>
      <w:proofErr w:type="spellStart"/>
      <w:r w:rsidR="005F7365">
        <w:t>PCB</w:t>
      </w:r>
      <w:r w:rsidR="00956DCF">
        <w:t>’s</w:t>
      </w:r>
      <w:proofErr w:type="spellEnd"/>
      <w:r w:rsidR="00956DCF">
        <w:t xml:space="preserve"> expuestas al</w:t>
      </w:r>
      <w:r w:rsidR="009B22CE">
        <w:t xml:space="preserve"> principio de este </w:t>
      </w:r>
      <w:r w:rsidR="003F4B0E">
        <w:t>capítulo</w:t>
      </w:r>
      <w:r w:rsidR="008E4B96">
        <w:t xml:space="preserve"> se disponen en forma </w:t>
      </w:r>
      <w:r w:rsidR="00F8775C">
        <w:t>vertical dentro del equipo</w:t>
      </w:r>
      <w:r w:rsidR="00F01F84">
        <w:t>,</w:t>
      </w:r>
      <w:r w:rsidR="00F8775C">
        <w:t xml:space="preserve"> ahorrando espacio</w:t>
      </w:r>
      <w:r w:rsidR="002B3F97">
        <w:t>, facilitando las conexiones y permitiendo la libre circulaci</w:t>
      </w:r>
      <w:r w:rsidR="00BB73D3">
        <w:t xml:space="preserve">ón del aire, adicional las tarjetas se </w:t>
      </w:r>
      <w:r w:rsidR="00E402E3">
        <w:t>ubican de forma que las</w:t>
      </w:r>
      <w:r w:rsidR="00BB73D3">
        <w:t xml:space="preserve"> que tengan </w:t>
      </w:r>
      <w:r w:rsidR="00050695">
        <w:t>microcontroladores en su diseño</w:t>
      </w:r>
      <w:r w:rsidR="00BB73D3">
        <w:t xml:space="preserve"> se alejan lo máximo posible de la etapa de amplificación de potencia para evitar problemas de interferencia electromagnética</w:t>
      </w:r>
      <w:r w:rsidR="003803B2">
        <w:t>,</w:t>
      </w:r>
      <w:r w:rsidR="00BB73D3">
        <w:t xml:space="preserve"> debido a los fuertes campos </w:t>
      </w:r>
      <w:r w:rsidR="00BB73D3">
        <w:lastRenderedPageBreak/>
        <w:t>electromagnéticos producidos por los altos voltajes que se presentan cuando se realiza el corte</w:t>
      </w:r>
      <w:r w:rsidR="00A51A5D">
        <w:t xml:space="preserve"> las puede sacar de funcionamiento</w:t>
      </w:r>
      <w:r w:rsidR="00BB73D3">
        <w:t>.</w:t>
      </w:r>
    </w:p>
    <w:p w:rsidR="00FD6112" w:rsidRPr="001052B2" w:rsidRDefault="00FD6112" w:rsidP="00FD6112">
      <w:pPr>
        <w:pStyle w:val="Descripcin"/>
        <w:keepNext/>
        <w:rPr>
          <w:sz w:val="24"/>
          <w:szCs w:val="24"/>
        </w:rPr>
      </w:pPr>
      <w:bookmarkStart w:id="153" w:name="_Ref514462856"/>
      <w:bookmarkStart w:id="154" w:name="_Toc514524614"/>
      <w:r w:rsidRPr="001052B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5</w:t>
      </w:r>
      <w:r w:rsidR="00816E5A">
        <w:rPr>
          <w:sz w:val="24"/>
          <w:szCs w:val="24"/>
        </w:rPr>
        <w:fldChar w:fldCharType="end"/>
      </w:r>
      <w:bookmarkEnd w:id="153"/>
      <w:r w:rsidRPr="001052B2">
        <w:rPr>
          <w:sz w:val="24"/>
          <w:szCs w:val="24"/>
        </w:rPr>
        <w:t xml:space="preserve">. </w:t>
      </w:r>
      <w:r w:rsidR="001E52ED" w:rsidRPr="001052B2">
        <w:rPr>
          <w:sz w:val="24"/>
          <w:szCs w:val="24"/>
        </w:rPr>
        <w:t xml:space="preserve">Vista superior del interior </w:t>
      </w:r>
      <w:r w:rsidR="00D96328" w:rsidRPr="001052B2">
        <w:rPr>
          <w:sz w:val="24"/>
          <w:szCs w:val="24"/>
        </w:rPr>
        <w:t>del equipo, se observa la distribución de los elementos.</w:t>
      </w:r>
      <w:bookmarkEnd w:id="154"/>
    </w:p>
    <w:p w:rsidR="00B66A4D" w:rsidRDefault="00B66A4D" w:rsidP="001052B2">
      <w:pPr>
        <w:keepNext/>
        <w:rPr>
          <w:noProof/>
          <w:lang w:eastAsia="es-CO"/>
        </w:rPr>
      </w:pPr>
    </w:p>
    <w:p w:rsidR="001052B2" w:rsidRDefault="00EA27A5" w:rsidP="00B66A4D">
      <w:pPr>
        <w:keepNext/>
        <w:jc w:val="center"/>
      </w:pPr>
      <w:r>
        <w:rPr>
          <w:noProof/>
          <w:lang w:eastAsia="es-CO"/>
        </w:rPr>
        <w:drawing>
          <wp:inline distT="0" distB="0" distL="0" distR="0" wp14:anchorId="20B6C6ED" wp14:editId="1EFA2C9E">
            <wp:extent cx="6039294" cy="383705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_40.JPG"/>
                    <pic:cNvPicPr/>
                  </pic:nvPicPr>
                  <pic:blipFill rotWithShape="1">
                    <a:blip r:embed="rId61" cstate="print">
                      <a:extLst>
                        <a:ext uri="{28A0092B-C50C-407E-A947-70E740481C1C}">
                          <a14:useLocalDpi xmlns:a14="http://schemas.microsoft.com/office/drawing/2010/main" val="0"/>
                        </a:ext>
                      </a:extLst>
                    </a:blip>
                    <a:srcRect l="9204" r="1224"/>
                    <a:stretch/>
                  </pic:blipFill>
                  <pic:spPr bwMode="auto">
                    <a:xfrm>
                      <a:off x="0" y="0"/>
                      <a:ext cx="6074741" cy="3859573"/>
                    </a:xfrm>
                    <a:prstGeom prst="rect">
                      <a:avLst/>
                    </a:prstGeom>
                    <a:ln>
                      <a:noFill/>
                    </a:ln>
                    <a:extLst>
                      <a:ext uri="{53640926-AAD7-44D8-BBD7-CCE9431645EC}">
                        <a14:shadowObscured xmlns:a14="http://schemas.microsoft.com/office/drawing/2010/main"/>
                      </a:ext>
                    </a:extLst>
                  </pic:spPr>
                </pic:pic>
              </a:graphicData>
            </a:graphic>
          </wp:inline>
        </w:drawing>
      </w:r>
    </w:p>
    <w:p w:rsidR="00263572" w:rsidRPr="001052B2" w:rsidRDefault="001052B2" w:rsidP="001052B2">
      <w:pPr>
        <w:pStyle w:val="Descripcin"/>
        <w:rPr>
          <w:sz w:val="24"/>
          <w:szCs w:val="24"/>
        </w:rPr>
      </w:pPr>
      <w:r w:rsidRPr="001052B2">
        <w:rPr>
          <w:sz w:val="24"/>
          <w:szCs w:val="24"/>
        </w:rPr>
        <w:t>Fuente: Autores</w:t>
      </w:r>
    </w:p>
    <w:p w:rsidR="00C11008" w:rsidRPr="00BC6312" w:rsidRDefault="00C11008" w:rsidP="001B02F4">
      <w:r>
        <w:t xml:space="preserve">Toda la carcasa está hecha en </w:t>
      </w:r>
      <w:proofErr w:type="spellStart"/>
      <w:r>
        <w:t>aclirico</w:t>
      </w:r>
      <w:proofErr w:type="spellEnd"/>
      <w:r>
        <w:t xml:space="preserve">, y cada módulo está </w:t>
      </w:r>
      <w:r w:rsidR="000D33C8">
        <w:t>sujeto</w:t>
      </w:r>
      <w:r w:rsidR="00DD11FD">
        <w:t xml:space="preserve"> de forma independiente</w:t>
      </w:r>
      <w:r w:rsidR="0089752F">
        <w:t xml:space="preserve"> a</w:t>
      </w:r>
      <w:r>
        <w:t xml:space="preserve"> un piso principal, en caso de aver</w:t>
      </w:r>
      <w:r w:rsidR="00373B60">
        <w:t>ía no será necesario desmontar todo el equipo, ya que se puede desmo</w:t>
      </w:r>
      <w:r w:rsidR="00A20266">
        <w:t>ntar</w:t>
      </w:r>
      <w:r w:rsidR="00373B60">
        <w:t xml:space="preserve"> cualquier pieza del equipo y reemplazarla fácilmente</w:t>
      </w:r>
      <w:r w:rsidR="00016BE5">
        <w:t xml:space="preserve"> por separado</w:t>
      </w:r>
      <w:r w:rsidR="00373B60">
        <w:t>.</w:t>
      </w:r>
    </w:p>
    <w:p w:rsidR="00EA7069" w:rsidRDefault="00FD2701" w:rsidP="00EA7069">
      <w:pPr>
        <w:pStyle w:val="Ttulo3"/>
      </w:pPr>
      <w:bookmarkStart w:id="155" w:name="_Toc514524552"/>
      <w:r>
        <w:t>Accesorios</w:t>
      </w:r>
      <w:bookmarkEnd w:id="155"/>
    </w:p>
    <w:p w:rsidR="001B02F4" w:rsidRDefault="00BF6ADF" w:rsidP="001B02F4">
      <w:r>
        <w:t xml:space="preserve">En la </w:t>
      </w:r>
      <w:r>
        <w:fldChar w:fldCharType="begin"/>
      </w:r>
      <w:r>
        <w:instrText xml:space="preserve"> REF _Ref514487274 \h </w:instrText>
      </w:r>
      <w:r>
        <w:fldChar w:fldCharType="separate"/>
      </w:r>
      <w:r w:rsidR="004244E2" w:rsidRPr="005040AF">
        <w:rPr>
          <w:szCs w:val="24"/>
        </w:rPr>
        <w:t xml:space="preserve">Figura </w:t>
      </w:r>
      <w:r w:rsidR="004244E2">
        <w:rPr>
          <w:noProof/>
          <w:szCs w:val="24"/>
        </w:rPr>
        <w:t>56</w:t>
      </w:r>
      <w:r>
        <w:fldChar w:fldCharType="end"/>
      </w:r>
      <w:r w:rsidR="00126B8F">
        <w:t xml:space="preserve">, se observa un diseño sencillo de una mesa rodante que permite desplazar </w:t>
      </w:r>
      <w:r w:rsidR="00002503">
        <w:t>el equipo de for</w:t>
      </w:r>
      <w:r w:rsidR="008460A6">
        <w:t xml:space="preserve">ma segura, aunque este diseño no se implementa, se recomienda fuertemente usar </w:t>
      </w:r>
      <w:r w:rsidR="00CF1F5E">
        <w:lastRenderedPageBreak/>
        <w:t>una base adecuada para la ubicación y desplazamiento del equipo con el fin de evitar accidentes y conservar la integridad del equipo.</w:t>
      </w:r>
    </w:p>
    <w:p w:rsidR="005F46EE" w:rsidRPr="005040AF" w:rsidRDefault="00174B21" w:rsidP="005F46EE">
      <w:pPr>
        <w:pStyle w:val="Descripcin"/>
        <w:keepNext/>
        <w:rPr>
          <w:sz w:val="24"/>
          <w:szCs w:val="24"/>
        </w:rPr>
      </w:pPr>
      <w:bookmarkStart w:id="156" w:name="_Ref514487274"/>
      <w:bookmarkStart w:id="157" w:name="_Toc514524615"/>
      <w:r w:rsidRPr="005040A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6</w:t>
      </w:r>
      <w:r w:rsidR="00816E5A">
        <w:rPr>
          <w:sz w:val="24"/>
          <w:szCs w:val="24"/>
        </w:rPr>
        <w:fldChar w:fldCharType="end"/>
      </w:r>
      <w:bookmarkEnd w:id="156"/>
      <w:r w:rsidR="003E060B" w:rsidRPr="005040AF">
        <w:rPr>
          <w:sz w:val="24"/>
          <w:szCs w:val="24"/>
        </w:rPr>
        <w:t xml:space="preserve">. </w:t>
      </w:r>
      <w:r w:rsidR="006950DC" w:rsidRPr="005040AF">
        <w:rPr>
          <w:sz w:val="24"/>
          <w:szCs w:val="24"/>
        </w:rPr>
        <w:t xml:space="preserve">Base </w:t>
      </w:r>
      <w:r w:rsidR="003F6ADE" w:rsidRPr="005040AF">
        <w:rPr>
          <w:sz w:val="24"/>
          <w:szCs w:val="24"/>
        </w:rPr>
        <w:t>con ruedas rodantes para el equipo.</w:t>
      </w:r>
      <w:bookmarkEnd w:id="157"/>
    </w:p>
    <w:p w:rsidR="005040AF" w:rsidRDefault="00FD2701" w:rsidP="005040AF">
      <w:pPr>
        <w:keepNext/>
      </w:pPr>
      <w:r>
        <w:rPr>
          <w:noProof/>
          <w:lang w:eastAsia="es-CO"/>
        </w:rPr>
        <w:drawing>
          <wp:inline distT="0" distB="0" distL="0" distR="0" wp14:anchorId="7E8E7DEA" wp14:editId="3B817604">
            <wp:extent cx="5734050" cy="2886075"/>
            <wp:effectExtent l="0" t="0" r="0"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8.png"/>
                    <pic:cNvPicPr/>
                  </pic:nvPicPr>
                  <pic:blipFill rotWithShape="1">
                    <a:blip r:embed="rId62">
                      <a:extLst>
                        <a:ext uri="{28A0092B-C50C-407E-A947-70E740481C1C}">
                          <a14:useLocalDpi xmlns:a14="http://schemas.microsoft.com/office/drawing/2010/main" val="0"/>
                        </a:ext>
                      </a:extLst>
                    </a:blip>
                    <a:srcRect l="11201" t="11768" r="8690" b="10682"/>
                    <a:stretch/>
                  </pic:blipFill>
                  <pic:spPr bwMode="auto">
                    <a:xfrm>
                      <a:off x="0" y="0"/>
                      <a:ext cx="5734050" cy="2886075"/>
                    </a:xfrm>
                    <a:prstGeom prst="rect">
                      <a:avLst/>
                    </a:prstGeom>
                    <a:ln>
                      <a:noFill/>
                    </a:ln>
                    <a:extLst>
                      <a:ext uri="{53640926-AAD7-44D8-BBD7-CCE9431645EC}">
                        <a14:shadowObscured xmlns:a14="http://schemas.microsoft.com/office/drawing/2010/main"/>
                      </a:ext>
                    </a:extLst>
                  </pic:spPr>
                </pic:pic>
              </a:graphicData>
            </a:graphic>
          </wp:inline>
        </w:drawing>
      </w:r>
    </w:p>
    <w:p w:rsidR="00FD2701" w:rsidRPr="005040AF" w:rsidRDefault="005040AF" w:rsidP="005040AF">
      <w:pPr>
        <w:pStyle w:val="Descripcin"/>
        <w:rPr>
          <w:sz w:val="24"/>
          <w:szCs w:val="24"/>
        </w:rPr>
      </w:pPr>
      <w:r w:rsidRPr="005040AF">
        <w:rPr>
          <w:sz w:val="24"/>
          <w:szCs w:val="24"/>
        </w:rPr>
        <w:t>Fuente: Autores</w:t>
      </w:r>
    </w:p>
    <w:p w:rsidR="00121307" w:rsidRDefault="00074A75" w:rsidP="00074A75">
      <w:r>
        <w:t>Existe una gran variedad de electrodos de diferentes</w:t>
      </w:r>
      <w:r w:rsidR="00B036BD">
        <w:t xml:space="preserve"> formas y tamaños</w:t>
      </w:r>
      <w:r>
        <w:t xml:space="preserve"> cada uno de ellos para un propósito diferente.</w:t>
      </w:r>
      <w:r w:rsidR="00D71705">
        <w:t xml:space="preserve"> </w:t>
      </w:r>
      <w:r w:rsidR="003D512E">
        <w:t>El equipo se entrega con un solo tipo de punta</w:t>
      </w:r>
      <w:r w:rsidR="00CE2859">
        <w:t xml:space="preserve"> tipo espátula,</w:t>
      </w:r>
      <w:r w:rsidR="00FE0AD1">
        <w:t xml:space="preserve"> pero </w:t>
      </w:r>
      <w:r w:rsidR="00B174AB">
        <w:t xml:space="preserve">la punta del </w:t>
      </w:r>
      <w:r w:rsidR="001965E1">
        <w:t>lápiz</w:t>
      </w:r>
      <w:r w:rsidR="00B174AB">
        <w:t xml:space="preserve"> es removible e intercambia</w:t>
      </w:r>
      <w:r w:rsidR="00DE3EB0">
        <w:t xml:space="preserve">ble por cualquier tipo de punta </w:t>
      </w:r>
      <w:r w:rsidR="00570AB3">
        <w:t xml:space="preserve">genérica </w:t>
      </w:r>
      <w:r w:rsidR="003D512E">
        <w:t>que se encuentre en el mercado</w:t>
      </w:r>
      <w:r w:rsidR="00001E27">
        <w:t xml:space="preserve">, esta se </w:t>
      </w:r>
      <w:r w:rsidR="006D4DD8">
        <w:t>escoge de acuerdo a criterio</w:t>
      </w:r>
      <w:r w:rsidR="00001E27">
        <w:t xml:space="preserve"> del cirujano</w:t>
      </w:r>
      <w:r w:rsidR="003D512E">
        <w:t>.</w:t>
      </w:r>
    </w:p>
    <w:p w:rsidR="00074A75" w:rsidRPr="00543BDE" w:rsidRDefault="00074A75" w:rsidP="00543BDE">
      <w:pPr>
        <w:pStyle w:val="Descripcin"/>
        <w:keepNext/>
        <w:jc w:val="left"/>
        <w:rPr>
          <w:sz w:val="24"/>
          <w:szCs w:val="24"/>
        </w:rPr>
      </w:pPr>
      <w:bookmarkStart w:id="158" w:name="_Toc514524616"/>
      <w:r w:rsidRPr="00543BD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7</w:t>
      </w:r>
      <w:r w:rsidR="00816E5A">
        <w:rPr>
          <w:sz w:val="24"/>
          <w:szCs w:val="24"/>
        </w:rPr>
        <w:fldChar w:fldCharType="end"/>
      </w:r>
      <w:r w:rsidR="00F1066B" w:rsidRPr="00543BDE">
        <w:rPr>
          <w:sz w:val="24"/>
          <w:szCs w:val="24"/>
        </w:rPr>
        <w:t xml:space="preserve">. Algunos tipos de puntas para lápiz de </w:t>
      </w:r>
      <w:r w:rsidR="00543BDE" w:rsidRPr="00543BDE">
        <w:rPr>
          <w:sz w:val="24"/>
          <w:szCs w:val="24"/>
        </w:rPr>
        <w:t>Electrobisturi</w:t>
      </w:r>
      <w:bookmarkEnd w:id="158"/>
    </w:p>
    <w:p w:rsidR="00543BDE" w:rsidRDefault="00121307" w:rsidP="00543BDE">
      <w:pPr>
        <w:keepNext/>
        <w:jc w:val="center"/>
      </w:pPr>
      <w:r>
        <w:rPr>
          <w:noProof/>
          <w:lang w:eastAsia="es-CO"/>
        </w:rPr>
        <w:drawing>
          <wp:inline distT="0" distB="0" distL="0" distR="0" wp14:anchorId="7099429B" wp14:editId="429D1544">
            <wp:extent cx="2857500" cy="1485900"/>
            <wp:effectExtent l="0" t="0" r="0" b="0"/>
            <wp:docPr id="69" name="Imagen 69" descr="Image result for puntas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puntas electrobisturi"/>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57500" cy="1485900"/>
                    </a:xfrm>
                    <a:prstGeom prst="rect">
                      <a:avLst/>
                    </a:prstGeom>
                    <a:noFill/>
                    <a:ln>
                      <a:noFill/>
                    </a:ln>
                  </pic:spPr>
                </pic:pic>
              </a:graphicData>
            </a:graphic>
          </wp:inline>
        </w:drawing>
      </w:r>
    </w:p>
    <w:p w:rsidR="00DB3FB8" w:rsidRPr="00543BDE" w:rsidRDefault="00543BDE" w:rsidP="00543BDE">
      <w:pPr>
        <w:pStyle w:val="Descripcin"/>
        <w:jc w:val="left"/>
        <w:rPr>
          <w:sz w:val="24"/>
          <w:szCs w:val="24"/>
        </w:rPr>
      </w:pPr>
      <w:r w:rsidRPr="00543BDE">
        <w:rPr>
          <w:sz w:val="24"/>
          <w:szCs w:val="24"/>
        </w:rPr>
        <w:t>Fuente:</w:t>
      </w:r>
      <w:r w:rsidR="000E6DE1">
        <w:t xml:space="preserve"> </w:t>
      </w:r>
      <w:r w:rsidR="00A03C86" w:rsidRPr="00A03C86">
        <w:rPr>
          <w:sz w:val="24"/>
          <w:szCs w:val="24"/>
        </w:rPr>
        <w:t>materialmedico.org/</w:t>
      </w:r>
      <w:proofErr w:type="spellStart"/>
      <w:r w:rsidR="00A03C86" w:rsidRPr="00A03C86">
        <w:rPr>
          <w:sz w:val="24"/>
          <w:szCs w:val="24"/>
        </w:rPr>
        <w:t>electrobisturi</w:t>
      </w:r>
      <w:proofErr w:type="spellEnd"/>
      <w:r w:rsidR="00A03C86" w:rsidRPr="00A03C86">
        <w:rPr>
          <w:sz w:val="24"/>
          <w:szCs w:val="24"/>
        </w:rPr>
        <w:t>/</w:t>
      </w:r>
    </w:p>
    <w:p w:rsidR="002B0073" w:rsidRPr="002B0073" w:rsidRDefault="002B0073" w:rsidP="002B0073">
      <w:pPr>
        <w:pStyle w:val="Ttulo1"/>
      </w:pPr>
      <w:bookmarkStart w:id="159" w:name="_Toc514524553"/>
      <w:r>
        <w:lastRenderedPageBreak/>
        <w:t xml:space="preserve">Pruebas y Validación de la Unidad </w:t>
      </w:r>
      <w:r w:rsidR="00176756">
        <w:t>Electro quirúrgica</w:t>
      </w:r>
      <w:bookmarkEnd w:id="159"/>
      <w:r>
        <w:t xml:space="preserve">  </w:t>
      </w:r>
    </w:p>
    <w:p w:rsidR="00BE39BA" w:rsidRDefault="006A511B" w:rsidP="002B0073">
      <w:r>
        <w:t>Las pruebas de corte se llevan</w:t>
      </w:r>
      <w:r w:rsidR="00BE39BA">
        <w:t xml:space="preserve"> a cabo con </w:t>
      </w:r>
      <w:r w:rsidR="003741E5">
        <w:t>la supervisión</w:t>
      </w:r>
      <w:r w:rsidR="00BE39BA">
        <w:t xml:space="preserve"> </w:t>
      </w:r>
      <w:r w:rsidR="003D6846">
        <w:t xml:space="preserve">Carlos </w:t>
      </w:r>
      <w:proofErr w:type="spellStart"/>
      <w:r w:rsidR="003D6846">
        <w:t>Andres</w:t>
      </w:r>
      <w:proofErr w:type="spellEnd"/>
      <w:r w:rsidR="003D6846">
        <w:t xml:space="preserve"> Ariza Reyes, médico cirujano general y Jairo Peralta, médico cirujano plástico</w:t>
      </w:r>
      <w:r w:rsidR="00EC257E">
        <w:t>. L</w:t>
      </w:r>
      <w:r w:rsidR="00505FE8">
        <w:t>a placa de retorno fue ubicada en el brazo del paciente y con un trozo de c</w:t>
      </w:r>
      <w:r w:rsidR="006168D5">
        <w:t>arne de cerdo en la mano</w:t>
      </w:r>
      <w:r w:rsidR="00FA527C">
        <w:t>,</w:t>
      </w:r>
      <w:r w:rsidR="006168D5">
        <w:t xml:space="preserve">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4244E2" w:rsidRPr="00DB0ED1">
        <w:rPr>
          <w:szCs w:val="24"/>
        </w:rPr>
        <w:t xml:space="preserve">Figura </w:t>
      </w:r>
      <w:r w:rsidR="004244E2">
        <w:rPr>
          <w:noProof/>
          <w:szCs w:val="24"/>
        </w:rPr>
        <w:t>58</w:t>
      </w:r>
      <w:r w:rsidR="00020C5D">
        <w:fldChar w:fldCharType="end"/>
      </w:r>
      <w:r w:rsidR="00FE5946">
        <w:t>,</w:t>
      </w:r>
      <w:r w:rsidR="00DB58ED">
        <w:t xml:space="preserve">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Pr="00DB0ED1" w:rsidRDefault="001D605D" w:rsidP="00DB0ED1">
      <w:pPr>
        <w:pStyle w:val="Descripcin"/>
        <w:keepNext/>
        <w:jc w:val="left"/>
        <w:rPr>
          <w:sz w:val="24"/>
          <w:szCs w:val="24"/>
        </w:rPr>
      </w:pPr>
      <w:bookmarkStart w:id="160" w:name="_Ref514408685"/>
      <w:bookmarkStart w:id="161" w:name="_Toc514524617"/>
      <w:r w:rsidRPr="00DB0ED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8</w:t>
      </w:r>
      <w:r w:rsidR="00816E5A">
        <w:rPr>
          <w:sz w:val="24"/>
          <w:szCs w:val="24"/>
        </w:rPr>
        <w:fldChar w:fldCharType="end"/>
      </w:r>
      <w:bookmarkEnd w:id="160"/>
      <w:r w:rsidRPr="00DB0ED1">
        <w:rPr>
          <w:sz w:val="24"/>
          <w:szCs w:val="24"/>
        </w:rPr>
        <w:t xml:space="preserve">. Corte </w:t>
      </w:r>
      <w:r w:rsidR="00B12CB9" w:rsidRPr="00DB0ED1">
        <w:rPr>
          <w:sz w:val="24"/>
          <w:szCs w:val="24"/>
        </w:rPr>
        <w:t>de carne de cerdo usando placa de retorno en brazo de paciente humano.</w:t>
      </w:r>
      <w:bookmarkEnd w:id="161"/>
    </w:p>
    <w:p w:rsidR="00DB0ED1" w:rsidRDefault="003741E5" w:rsidP="00DB0ED1">
      <w:pPr>
        <w:keepNext/>
      </w:pPr>
      <w:r>
        <w:rPr>
          <w:noProof/>
          <w:lang w:eastAsia="es-CO"/>
        </w:rPr>
        <w:drawing>
          <wp:inline distT="0" distB="0" distL="0" distR="0" wp14:anchorId="1F45AD58" wp14:editId="4F17C210">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3741E5" w:rsidRPr="00DB0ED1" w:rsidRDefault="00DB0ED1" w:rsidP="00DB0ED1">
      <w:pPr>
        <w:pStyle w:val="Descripcin"/>
        <w:rPr>
          <w:sz w:val="24"/>
          <w:szCs w:val="24"/>
        </w:rPr>
      </w:pPr>
      <w:r w:rsidRPr="00DB0ED1">
        <w:rPr>
          <w:sz w:val="24"/>
          <w:szCs w:val="24"/>
        </w:rPr>
        <w:t>Fuente: Autores</w:t>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lastRenderedPageBreak/>
        <w:t xml:space="preserve"> </w:t>
      </w:r>
      <w:bookmarkStart w:id="162" w:name="_Ref514490265"/>
      <w:bookmarkStart w:id="163" w:name="_Toc514524554"/>
      <w:r w:rsidR="00F84AA0">
        <w:t>Pruebas de c</w:t>
      </w:r>
      <w:r w:rsidR="002B0073">
        <w:t>ontrol de Potencia</w:t>
      </w:r>
      <w:bookmarkEnd w:id="162"/>
      <w:bookmarkEnd w:id="163"/>
    </w:p>
    <w:p w:rsidR="00CD00AD" w:rsidRDefault="00CD00AD" w:rsidP="00CD00AD">
      <w:r>
        <w:t xml:space="preserve">Para la validación </w:t>
      </w:r>
      <w:r w:rsidR="004E2A5D">
        <w:t xml:space="preserve">de la potencia entregada por el equipo </w:t>
      </w:r>
      <w:r w:rsidR="00615C65">
        <w:t xml:space="preserve">se </w:t>
      </w:r>
      <w:r w:rsidR="00231983">
        <w:t>construye</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4244E2" w:rsidRPr="00E357C2">
        <w:rPr>
          <w:szCs w:val="24"/>
        </w:rPr>
        <w:t xml:space="preserve">Figura </w:t>
      </w:r>
      <w:r w:rsidR="004244E2">
        <w:rPr>
          <w:noProof/>
          <w:szCs w:val="24"/>
        </w:rPr>
        <w:t>59</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Pr="00E357C2" w:rsidRDefault="003D3329" w:rsidP="00E357C2">
      <w:pPr>
        <w:pStyle w:val="Descripcin"/>
        <w:keepNext/>
        <w:jc w:val="left"/>
        <w:rPr>
          <w:sz w:val="24"/>
          <w:szCs w:val="24"/>
        </w:rPr>
      </w:pPr>
      <w:bookmarkStart w:id="164" w:name="_Ref514261596"/>
      <w:bookmarkStart w:id="165" w:name="_Ref514261770"/>
      <w:bookmarkStart w:id="166" w:name="_Toc514524618"/>
      <w:r w:rsidRPr="00E357C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9</w:t>
      </w:r>
      <w:r w:rsidR="00816E5A">
        <w:rPr>
          <w:sz w:val="24"/>
          <w:szCs w:val="24"/>
        </w:rPr>
        <w:fldChar w:fldCharType="end"/>
      </w:r>
      <w:bookmarkEnd w:id="165"/>
      <w:r w:rsidRPr="00E357C2">
        <w:rPr>
          <w:sz w:val="24"/>
          <w:szCs w:val="24"/>
        </w:rPr>
        <w:t>.</w:t>
      </w:r>
      <w:r w:rsidR="00611355" w:rsidRPr="00E357C2">
        <w:rPr>
          <w:sz w:val="24"/>
          <w:szCs w:val="24"/>
        </w:rPr>
        <w:t xml:space="preserve"> Banco de resistencia</w:t>
      </w:r>
      <w:bookmarkEnd w:id="164"/>
      <w:r w:rsidR="00EE74F3">
        <w:rPr>
          <w:sz w:val="24"/>
          <w:szCs w:val="24"/>
        </w:rPr>
        <w:t>s</w:t>
      </w:r>
      <w:bookmarkEnd w:id="166"/>
    </w:p>
    <w:p w:rsidR="00E357C2" w:rsidRDefault="00AD139C" w:rsidP="00E357C2">
      <w:pPr>
        <w:keepNext/>
        <w:jc w:val="center"/>
      </w:pPr>
      <w:r>
        <w:rPr>
          <w:noProof/>
          <w:lang w:eastAsia="es-CO"/>
        </w:rPr>
        <w:drawing>
          <wp:inline distT="0" distB="0" distL="0" distR="0" wp14:anchorId="5D7CC963" wp14:editId="1746B22F">
            <wp:extent cx="4369981" cy="3230202"/>
            <wp:effectExtent l="0" t="0" r="0" b="889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65">
                      <a:extLst>
                        <a:ext uri="{28A0092B-C50C-407E-A947-70E740481C1C}">
                          <a14:useLocalDpi xmlns:a14="http://schemas.microsoft.com/office/drawing/2010/main" val="0"/>
                        </a:ext>
                      </a:extLst>
                    </a:blip>
                    <a:srcRect t="3737"/>
                    <a:stretch/>
                  </pic:blipFill>
                  <pic:spPr bwMode="auto">
                    <a:xfrm>
                      <a:off x="0" y="0"/>
                      <a:ext cx="4406570" cy="3257248"/>
                    </a:xfrm>
                    <a:prstGeom prst="rect">
                      <a:avLst/>
                    </a:prstGeom>
                    <a:ln>
                      <a:noFill/>
                    </a:ln>
                    <a:extLst>
                      <a:ext uri="{53640926-AAD7-44D8-BBD7-CCE9431645EC}">
                        <a14:shadowObscured xmlns:a14="http://schemas.microsoft.com/office/drawing/2010/main"/>
                      </a:ext>
                    </a:extLst>
                  </pic:spPr>
                </pic:pic>
              </a:graphicData>
            </a:graphic>
          </wp:inline>
        </w:drawing>
      </w:r>
    </w:p>
    <w:p w:rsidR="00AD139C" w:rsidRPr="00E357C2" w:rsidRDefault="00E357C2" w:rsidP="00E357C2">
      <w:pPr>
        <w:pStyle w:val="Descripcin"/>
        <w:jc w:val="left"/>
        <w:rPr>
          <w:sz w:val="24"/>
          <w:szCs w:val="24"/>
        </w:rPr>
      </w:pPr>
      <w:r w:rsidRPr="00E357C2">
        <w:rPr>
          <w:sz w:val="24"/>
          <w:szCs w:val="24"/>
        </w:rPr>
        <w:t>Fuente: Autores</w:t>
      </w:r>
    </w:p>
    <w:p w:rsidR="00B51E5B" w:rsidRDefault="00B07D7F" w:rsidP="00AE5E7F">
      <w:pPr>
        <w:rPr>
          <w:noProof/>
          <w:lang w:eastAsia="es-CO"/>
        </w:rPr>
      </w:pPr>
      <w:r>
        <w:t>L</w:t>
      </w:r>
      <w:r w:rsidR="00AE5E7F">
        <w:t xml:space="preserve">as primeras medidas </w:t>
      </w:r>
      <w:r w:rsidR="00204D20">
        <w:t>se toman</w:t>
      </w:r>
      <w:r w:rsidR="00260210">
        <w:t xml:space="preserve">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4244E2" w:rsidRPr="00B46A7E">
        <w:rPr>
          <w:szCs w:val="24"/>
        </w:rPr>
        <w:t xml:space="preserve">Figura </w:t>
      </w:r>
      <w:r w:rsidR="004244E2">
        <w:rPr>
          <w:noProof/>
          <w:szCs w:val="24"/>
        </w:rPr>
        <w:t>60</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B46A7E">
      <w:pPr>
        <w:pStyle w:val="Descripcin"/>
        <w:keepNext/>
        <w:jc w:val="left"/>
      </w:pPr>
      <w:bookmarkStart w:id="167" w:name="_Ref514265194"/>
      <w:bookmarkStart w:id="168" w:name="_Toc514524619"/>
      <w:r w:rsidRPr="00B46A7E">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0</w:t>
      </w:r>
      <w:r w:rsidR="00816E5A">
        <w:rPr>
          <w:sz w:val="24"/>
          <w:szCs w:val="24"/>
        </w:rPr>
        <w:fldChar w:fldCharType="end"/>
      </w:r>
      <w:bookmarkEnd w:id="167"/>
      <w:r w:rsidRPr="00B46A7E">
        <w:rPr>
          <w:sz w:val="24"/>
          <w:szCs w:val="24"/>
        </w:rPr>
        <w:t>. Etapa de prueba de potencia</w:t>
      </w:r>
      <w:bookmarkEnd w:id="168"/>
    </w:p>
    <w:p w:rsidR="00B46A7E" w:rsidRDefault="00B51E5B" w:rsidP="00B46A7E">
      <w:pPr>
        <w:keepNext/>
        <w:jc w:val="center"/>
      </w:pPr>
      <w:r>
        <w:rPr>
          <w:noProof/>
          <w:lang w:eastAsia="es-CO"/>
        </w:rPr>
        <w:drawing>
          <wp:inline distT="0" distB="0" distL="0" distR="0" wp14:anchorId="0E2E790A" wp14:editId="27E61E72">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66">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05763E" w:rsidRPr="00B46A7E" w:rsidRDefault="00B46A7E" w:rsidP="00B46A7E">
      <w:pPr>
        <w:pStyle w:val="Descripcin"/>
        <w:jc w:val="left"/>
        <w:rPr>
          <w:sz w:val="24"/>
          <w:szCs w:val="24"/>
        </w:rPr>
      </w:pPr>
      <w:r w:rsidRPr="00B46A7E">
        <w:rPr>
          <w:sz w:val="24"/>
          <w:szCs w:val="24"/>
        </w:rPr>
        <w:t>Fuente: Autores</w:t>
      </w:r>
    </w:p>
    <w:p w:rsidR="00681303" w:rsidRDefault="0037566F" w:rsidP="00AE5E7F">
      <w:r>
        <w:t>Debido a que en el laboratorio no hay puntas</w:t>
      </w:r>
      <w:r w:rsidR="00FF68CB">
        <w:t xml:space="preserve"> con zoom</w:t>
      </w:r>
      <w:r>
        <w:t xml:space="preserve"> x100 par</w:t>
      </w:r>
      <w:r w:rsidR="007C714B">
        <w:t>a el osciloscopio, ni se cuenta</w:t>
      </w:r>
      <w:r>
        <w:t xml:space="preserve"> con trasformador de aislamiento para hacer las pru</w:t>
      </w:r>
      <w:r w:rsidR="00C82461">
        <w:t>ebas de forma segura, se decide</w:t>
      </w:r>
      <w:r>
        <w:t xml:space="preserve"> no hacer las pruebas a máxima potencia</w:t>
      </w:r>
      <w:r w:rsidR="00DA1CE1">
        <w:t xml:space="preserve"> y sólo en modo de corte puro</w:t>
      </w:r>
      <w:r>
        <w:t>.</w:t>
      </w:r>
    </w:p>
    <w:p w:rsidR="007C6F7A" w:rsidRDefault="007C6F7A" w:rsidP="00AE5E7F">
      <w:r>
        <w:t>Para</w:t>
      </w:r>
      <w:r w:rsidR="000D63AA">
        <w:t xml:space="preserve"> las pruebas se escoge la carga y</w:t>
      </w:r>
      <w:r>
        <w:t xml:space="preserve">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4244E2">
        <w:rPr>
          <w:rFonts w:cs="Times New Roman"/>
        </w:rPr>
        <w:t>3.3.6</w:t>
      </w:r>
      <w:r w:rsidR="002F22A8">
        <w:rPr>
          <w:rFonts w:cs="Times New Roman"/>
        </w:rPr>
        <w:fldChar w:fldCharType="end"/>
      </w:r>
      <w:r w:rsidR="00501B5F">
        <w:t>. A</w:t>
      </w:r>
      <w:r w:rsidR="001B7232">
        <w:t xml:space="preserve">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4244E2" w:rsidRPr="007D2B0D">
        <w:rPr>
          <w:szCs w:val="24"/>
        </w:rPr>
        <w:t xml:space="preserve">Figura </w:t>
      </w:r>
      <w:r w:rsidR="004244E2">
        <w:rPr>
          <w:noProof/>
          <w:szCs w:val="24"/>
        </w:rPr>
        <w:t>61</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Pr="007D2B0D" w:rsidRDefault="005E102C" w:rsidP="007D2B0D">
      <w:pPr>
        <w:pStyle w:val="Descripcin"/>
        <w:keepNext/>
        <w:jc w:val="left"/>
        <w:rPr>
          <w:sz w:val="24"/>
          <w:szCs w:val="24"/>
        </w:rPr>
      </w:pPr>
      <w:bookmarkStart w:id="169" w:name="_Ref514267064"/>
      <w:bookmarkStart w:id="170" w:name="_Toc514524620"/>
      <w:r w:rsidRPr="007D2B0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1</w:t>
      </w:r>
      <w:r w:rsidR="00816E5A">
        <w:rPr>
          <w:sz w:val="24"/>
          <w:szCs w:val="24"/>
        </w:rPr>
        <w:fldChar w:fldCharType="end"/>
      </w:r>
      <w:bookmarkEnd w:id="169"/>
      <w:r w:rsidRPr="007D2B0D">
        <w:rPr>
          <w:sz w:val="24"/>
          <w:szCs w:val="24"/>
        </w:rPr>
        <w:t>. Forma de señal de salida de la etapa de potencia</w:t>
      </w:r>
      <w:bookmarkEnd w:id="170"/>
    </w:p>
    <w:p w:rsidR="007D2B0D" w:rsidRDefault="005E102C" w:rsidP="007D2B0D">
      <w:pPr>
        <w:keepNext/>
      </w:pPr>
      <w:r>
        <w:rPr>
          <w:noProof/>
          <w:lang w:eastAsia="es-CO"/>
        </w:rPr>
        <w:drawing>
          <wp:inline distT="0" distB="0" distL="0" distR="0" wp14:anchorId="422ABC87" wp14:editId="7C8F5AF6">
            <wp:extent cx="5612130" cy="3094074"/>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67">
                      <a:extLst>
                        <a:ext uri="{28A0092B-C50C-407E-A947-70E740481C1C}">
                          <a14:useLocalDpi xmlns:a14="http://schemas.microsoft.com/office/drawing/2010/main" val="0"/>
                        </a:ext>
                      </a:extLst>
                    </a:blip>
                    <a:stretch>
                      <a:fillRect/>
                    </a:stretch>
                  </pic:blipFill>
                  <pic:spPr>
                    <a:xfrm>
                      <a:off x="0" y="0"/>
                      <a:ext cx="5617048" cy="3096785"/>
                    </a:xfrm>
                    <a:prstGeom prst="rect">
                      <a:avLst/>
                    </a:prstGeom>
                  </pic:spPr>
                </pic:pic>
              </a:graphicData>
            </a:graphic>
          </wp:inline>
        </w:drawing>
      </w:r>
    </w:p>
    <w:p w:rsidR="005E102C" w:rsidRPr="007D2B0D" w:rsidRDefault="007D2B0D" w:rsidP="007D2B0D">
      <w:pPr>
        <w:pStyle w:val="Descripcin"/>
        <w:rPr>
          <w:sz w:val="24"/>
          <w:szCs w:val="24"/>
        </w:rPr>
      </w:pPr>
      <w:r w:rsidRPr="007D2B0D">
        <w:rPr>
          <w:sz w:val="24"/>
          <w:szCs w:val="24"/>
        </w:rPr>
        <w:t>Fuente: Autores</w:t>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4244E2" w:rsidRPr="00366BC1">
        <w:rPr>
          <w:szCs w:val="24"/>
        </w:rPr>
        <w:t xml:space="preserve">Figura </w:t>
      </w:r>
      <w:r w:rsidR="004244E2">
        <w:rPr>
          <w:noProof/>
          <w:szCs w:val="24"/>
        </w:rPr>
        <w:t>62</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4244E2" w:rsidRPr="00D769B5">
        <w:rPr>
          <w:szCs w:val="24"/>
        </w:rPr>
        <w:t xml:space="preserve">Figura </w:t>
      </w:r>
      <w:r w:rsidR="004244E2">
        <w:rPr>
          <w:noProof/>
          <w:szCs w:val="24"/>
        </w:rPr>
        <w:t>63</w:t>
      </w:r>
      <w:r w:rsidR="006D1A4E">
        <w:fldChar w:fldCharType="end"/>
      </w:r>
      <w:r w:rsidR="00A95A58">
        <w:t xml:space="preserve"> se presenta la misma curva pero a 44 Watts.</w:t>
      </w:r>
    </w:p>
    <w:p w:rsidR="005D6A0B" w:rsidRPr="00366BC1" w:rsidRDefault="005D6A0B" w:rsidP="00366BC1">
      <w:pPr>
        <w:pStyle w:val="Descripcin"/>
        <w:keepNext/>
        <w:jc w:val="left"/>
        <w:rPr>
          <w:sz w:val="24"/>
          <w:szCs w:val="24"/>
        </w:rPr>
      </w:pPr>
      <w:bookmarkStart w:id="171" w:name="_Ref514267365"/>
      <w:bookmarkStart w:id="172" w:name="_Toc514524621"/>
      <w:r w:rsidRPr="00366BC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2</w:t>
      </w:r>
      <w:r w:rsidR="00816E5A">
        <w:rPr>
          <w:sz w:val="24"/>
          <w:szCs w:val="24"/>
        </w:rPr>
        <w:fldChar w:fldCharType="end"/>
      </w:r>
      <w:bookmarkEnd w:id="171"/>
      <w:r w:rsidRPr="00366BC1">
        <w:rPr>
          <w:sz w:val="24"/>
          <w:szCs w:val="24"/>
        </w:rPr>
        <w:t>. Curva de potencia corte puro 30 Watts</w:t>
      </w:r>
      <w:bookmarkEnd w:id="172"/>
    </w:p>
    <w:p w:rsidR="00366BC1" w:rsidRDefault="005D6A0B" w:rsidP="00366BC1">
      <w:pPr>
        <w:keepNext/>
        <w:jc w:val="center"/>
      </w:pPr>
      <w:r>
        <w:rPr>
          <w:noProof/>
          <w:lang w:eastAsia="es-CO"/>
        </w:rPr>
        <w:drawing>
          <wp:inline distT="0" distB="0" distL="0" distR="0" wp14:anchorId="22A179FE" wp14:editId="27D1CB09">
            <wp:extent cx="5650230" cy="2892056"/>
            <wp:effectExtent l="0" t="0" r="7620" b="381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F94C93" w:rsidRPr="00366BC1" w:rsidRDefault="00366BC1" w:rsidP="00366BC1">
      <w:pPr>
        <w:pStyle w:val="Descripcin"/>
        <w:jc w:val="left"/>
        <w:rPr>
          <w:sz w:val="24"/>
          <w:szCs w:val="24"/>
        </w:rPr>
      </w:pPr>
      <w:r w:rsidRPr="00366BC1">
        <w:rPr>
          <w:sz w:val="24"/>
          <w:szCs w:val="24"/>
        </w:rPr>
        <w:t>Fuente: Autores</w:t>
      </w:r>
    </w:p>
    <w:p w:rsidR="00FE22A5" w:rsidRDefault="00733A84" w:rsidP="00143450">
      <w:r>
        <w:lastRenderedPageBreak/>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parecido al comportamiento de las curvas de electrobisturis comerciales.</w:t>
      </w:r>
    </w:p>
    <w:p w:rsidR="00464C94" w:rsidRPr="00D769B5" w:rsidRDefault="00464C94" w:rsidP="00D769B5">
      <w:pPr>
        <w:pStyle w:val="Descripcin"/>
        <w:keepNext/>
        <w:jc w:val="left"/>
        <w:rPr>
          <w:sz w:val="24"/>
          <w:szCs w:val="24"/>
        </w:rPr>
      </w:pPr>
      <w:bookmarkStart w:id="173" w:name="_Ref514267463"/>
      <w:bookmarkStart w:id="174" w:name="_Toc514524622"/>
      <w:r w:rsidRPr="00D769B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3</w:t>
      </w:r>
      <w:r w:rsidR="00816E5A">
        <w:rPr>
          <w:sz w:val="24"/>
          <w:szCs w:val="24"/>
        </w:rPr>
        <w:fldChar w:fldCharType="end"/>
      </w:r>
      <w:bookmarkEnd w:id="173"/>
      <w:r w:rsidRPr="00D769B5">
        <w:rPr>
          <w:sz w:val="24"/>
          <w:szCs w:val="24"/>
        </w:rPr>
        <w:t>. Curva de potencia corte puro 40 Watts</w:t>
      </w:r>
      <w:bookmarkEnd w:id="174"/>
    </w:p>
    <w:p w:rsidR="00D769B5" w:rsidRDefault="00B35A02" w:rsidP="00D769B5">
      <w:pPr>
        <w:keepNext/>
        <w:jc w:val="center"/>
      </w:pPr>
      <w:r>
        <w:rPr>
          <w:noProof/>
          <w:lang w:eastAsia="es-CO"/>
        </w:rPr>
        <w:drawing>
          <wp:inline distT="0" distB="0" distL="0" distR="0" wp14:anchorId="3666CFDE" wp14:editId="214148F3">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B77930" w:rsidRPr="00D769B5" w:rsidRDefault="00D769B5" w:rsidP="00D769B5">
      <w:pPr>
        <w:pStyle w:val="Descripcin"/>
        <w:jc w:val="left"/>
        <w:rPr>
          <w:sz w:val="24"/>
          <w:szCs w:val="24"/>
        </w:rPr>
      </w:pPr>
      <w:r w:rsidRPr="00D769B5">
        <w:rPr>
          <w:sz w:val="24"/>
          <w:szCs w:val="24"/>
        </w:rPr>
        <w:t>Fuente: Autores</w:t>
      </w:r>
    </w:p>
    <w:p w:rsidR="00CD0780" w:rsidRDefault="00D77F7E" w:rsidP="002B0073">
      <w:r>
        <w:t>La validación de los se hacen en</w:t>
      </w:r>
      <w:r w:rsidR="008D48C4">
        <w:t xml:space="preserve"> </w:t>
      </w:r>
      <w:r w:rsidR="00405E2A">
        <w:t xml:space="preserve">la empresa </w:t>
      </w:r>
      <w:r w:rsidR="008D48C4">
        <w:t>Solumed</w:t>
      </w:r>
      <w:r w:rsidR="00144F32">
        <w:t>,</w:t>
      </w:r>
      <w:r w:rsidR="008D48C4">
        <w:t xml:space="preserve"> </w:t>
      </w:r>
      <w:r w:rsidR="00B643AA">
        <w:t>donde se realizan</w:t>
      </w:r>
      <w:r w:rsidR="008D5B1E">
        <w:t xml:space="preserve"> las </w:t>
      </w:r>
      <w:r w:rsidR="005D1082">
        <w:t>pruebas haciendo uso del analizador de electrobistur</w:t>
      </w:r>
      <w:r w:rsidR="00B245A6">
        <w:t xml:space="preserve">ís marca </w:t>
      </w:r>
      <w:proofErr w:type="spellStart"/>
      <w:r w:rsidR="00B245A6">
        <w:t>fluke</w:t>
      </w:r>
      <w:proofErr w:type="spellEnd"/>
      <w:r w:rsidR="00B245A6">
        <w:t xml:space="preserve"> </w:t>
      </w:r>
      <w:r w:rsidR="00B245A6" w:rsidRPr="00B245A6">
        <w:t xml:space="preserve">QA-ES </w:t>
      </w:r>
      <w:r w:rsidR="00B245A6">
        <w:t>II</w:t>
      </w:r>
      <w:r w:rsidR="00322E98">
        <w:t>.</w:t>
      </w:r>
    </w:p>
    <w:p w:rsidR="003E255D" w:rsidRPr="000640F8" w:rsidRDefault="003E255D" w:rsidP="000640F8">
      <w:pPr>
        <w:pStyle w:val="Descripcin"/>
        <w:keepNext/>
        <w:jc w:val="left"/>
        <w:rPr>
          <w:sz w:val="24"/>
          <w:szCs w:val="24"/>
        </w:rPr>
      </w:pPr>
      <w:bookmarkStart w:id="175" w:name="_Toc514524623"/>
      <w:r w:rsidRPr="000640F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4</w:t>
      </w:r>
      <w:r w:rsidR="00816E5A">
        <w:rPr>
          <w:sz w:val="24"/>
          <w:szCs w:val="24"/>
        </w:rPr>
        <w:fldChar w:fldCharType="end"/>
      </w:r>
      <w:r w:rsidR="00E32FA2" w:rsidRPr="000640F8">
        <w:rPr>
          <w:sz w:val="24"/>
          <w:szCs w:val="24"/>
        </w:rPr>
        <w:t xml:space="preserve">. Analizador de </w:t>
      </w:r>
      <w:proofErr w:type="spellStart"/>
      <w:r w:rsidR="00E32FA2" w:rsidRPr="000640F8">
        <w:rPr>
          <w:sz w:val="24"/>
          <w:szCs w:val="24"/>
        </w:rPr>
        <w:t>electrobisturi</w:t>
      </w:r>
      <w:proofErr w:type="spellEnd"/>
      <w:r w:rsidR="00E32FA2" w:rsidRPr="000640F8">
        <w:rPr>
          <w:sz w:val="24"/>
          <w:szCs w:val="24"/>
        </w:rPr>
        <w:t xml:space="preserve"> </w:t>
      </w:r>
      <w:proofErr w:type="spellStart"/>
      <w:r w:rsidR="00E32FA2" w:rsidRPr="000640F8">
        <w:rPr>
          <w:sz w:val="24"/>
          <w:szCs w:val="24"/>
        </w:rPr>
        <w:t>Fluke</w:t>
      </w:r>
      <w:proofErr w:type="spellEnd"/>
      <w:r w:rsidR="00E32FA2" w:rsidRPr="000640F8">
        <w:rPr>
          <w:sz w:val="24"/>
          <w:szCs w:val="24"/>
        </w:rPr>
        <w:t xml:space="preserve"> QA-ES II</w:t>
      </w:r>
      <w:r w:rsidR="008E29E4" w:rsidRPr="000640F8">
        <w:rPr>
          <w:sz w:val="24"/>
          <w:szCs w:val="24"/>
        </w:rPr>
        <w:t>.</w:t>
      </w:r>
      <w:bookmarkEnd w:id="175"/>
    </w:p>
    <w:p w:rsidR="000640F8" w:rsidRDefault="003E255D" w:rsidP="000640F8">
      <w:pPr>
        <w:keepNext/>
      </w:pPr>
      <w:r w:rsidRPr="003E255D">
        <w:rPr>
          <w:noProof/>
          <w:lang w:eastAsia="es-CO"/>
        </w:rPr>
        <w:drawing>
          <wp:inline distT="0" distB="0" distL="0" distR="0" wp14:anchorId="609848D3" wp14:editId="4D2EA97B">
            <wp:extent cx="5741582" cy="2104390"/>
            <wp:effectExtent l="0" t="0" r="0" b="0"/>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70">
                      <a:extLst>
                        <a:ext uri="{28A0092B-C50C-407E-A947-70E740481C1C}">
                          <a14:useLocalDpi xmlns:a14="http://schemas.microsoft.com/office/drawing/2010/main" val="0"/>
                        </a:ext>
                      </a:extLst>
                    </a:blip>
                    <a:srcRect t="33403" r="-2331"/>
                    <a:stretch/>
                  </pic:blipFill>
                  <pic:spPr bwMode="auto">
                    <a:xfrm>
                      <a:off x="0" y="0"/>
                      <a:ext cx="5742963" cy="2104896"/>
                    </a:xfrm>
                    <a:prstGeom prst="rect">
                      <a:avLst/>
                    </a:prstGeom>
                    <a:noFill/>
                    <a:ln>
                      <a:noFill/>
                    </a:ln>
                    <a:extLst>
                      <a:ext uri="{53640926-AAD7-44D8-BBD7-CCE9431645EC}">
                        <a14:shadowObscured xmlns:a14="http://schemas.microsoft.com/office/drawing/2010/main"/>
                      </a:ext>
                    </a:extLst>
                  </pic:spPr>
                </pic:pic>
              </a:graphicData>
            </a:graphic>
          </wp:inline>
        </w:drawing>
      </w:r>
    </w:p>
    <w:p w:rsidR="003E255D" w:rsidRPr="000640F8" w:rsidRDefault="00F57003" w:rsidP="000640F8">
      <w:pPr>
        <w:pStyle w:val="Descripcin"/>
        <w:rPr>
          <w:sz w:val="24"/>
          <w:szCs w:val="24"/>
        </w:rPr>
      </w:pPr>
      <w:r>
        <w:rPr>
          <w:sz w:val="24"/>
          <w:szCs w:val="24"/>
        </w:rPr>
        <w:t>Fuente: Autores</w:t>
      </w:r>
    </w:p>
    <w:p w:rsidR="0016755A" w:rsidRPr="0016755A" w:rsidRDefault="003E28C2" w:rsidP="0016755A">
      <w:pPr>
        <w:pStyle w:val="Descripcin"/>
        <w:keepNext/>
        <w:jc w:val="left"/>
        <w:rPr>
          <w:sz w:val="24"/>
          <w:szCs w:val="24"/>
        </w:rPr>
      </w:pPr>
      <w:bookmarkStart w:id="176" w:name="_Toc514524624"/>
      <w:r w:rsidRPr="00CF7907">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5</w:t>
      </w:r>
      <w:r w:rsidR="00816E5A">
        <w:rPr>
          <w:sz w:val="24"/>
          <w:szCs w:val="24"/>
        </w:rPr>
        <w:fldChar w:fldCharType="end"/>
      </w:r>
      <w:r w:rsidR="00067F45" w:rsidRPr="00CF7907">
        <w:rPr>
          <w:sz w:val="24"/>
          <w:szCs w:val="24"/>
        </w:rPr>
        <w:t xml:space="preserve">. </w:t>
      </w:r>
      <w:proofErr w:type="spellStart"/>
      <w:r w:rsidR="00067F45" w:rsidRPr="00CF7907">
        <w:rPr>
          <w:sz w:val="24"/>
          <w:szCs w:val="24"/>
        </w:rPr>
        <w:t>Electrobisturí</w:t>
      </w:r>
      <w:proofErr w:type="spellEnd"/>
      <w:r w:rsidR="00067F45" w:rsidRPr="00CF7907">
        <w:rPr>
          <w:sz w:val="24"/>
          <w:szCs w:val="24"/>
        </w:rPr>
        <w:t xml:space="preserve"> conectado a QA-ES II </w:t>
      </w:r>
      <w:proofErr w:type="spellStart"/>
      <w:r w:rsidR="00067F45" w:rsidRPr="00CF7907">
        <w:rPr>
          <w:sz w:val="24"/>
          <w:szCs w:val="24"/>
        </w:rPr>
        <w:t>Electrosurgery</w:t>
      </w:r>
      <w:proofErr w:type="spellEnd"/>
      <w:r w:rsidR="00067F45" w:rsidRPr="00CF7907">
        <w:rPr>
          <w:sz w:val="24"/>
          <w:szCs w:val="24"/>
        </w:rPr>
        <w:t xml:space="preserve"> </w:t>
      </w:r>
      <w:proofErr w:type="spellStart"/>
      <w:r w:rsidR="00067F45" w:rsidRPr="00CF7907">
        <w:rPr>
          <w:sz w:val="24"/>
          <w:szCs w:val="24"/>
        </w:rPr>
        <w:t>Analyzer</w:t>
      </w:r>
      <w:proofErr w:type="spellEnd"/>
      <w:r w:rsidR="00067F45" w:rsidRPr="00CF7907">
        <w:rPr>
          <w:sz w:val="24"/>
          <w:szCs w:val="24"/>
        </w:rPr>
        <w:t xml:space="preserve"> para pruebas de potencia.</w:t>
      </w:r>
      <w:bookmarkEnd w:id="176"/>
    </w:p>
    <w:p w:rsidR="00CF7907" w:rsidRDefault="00297859" w:rsidP="00CF7907">
      <w:pPr>
        <w:keepNext/>
      </w:pPr>
      <w:r w:rsidRPr="00297859">
        <w:rPr>
          <w:noProof/>
          <w:lang w:eastAsia="es-CO"/>
        </w:rPr>
        <w:drawing>
          <wp:inline distT="0" distB="0" distL="0" distR="0" wp14:anchorId="1228C3EE" wp14:editId="40F138AF">
            <wp:extent cx="5610830" cy="2690037"/>
            <wp:effectExtent l="0" t="0" r="9525" b="0"/>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rotWithShape="1">
                    <a:blip r:embed="rId71">
                      <a:extLst>
                        <a:ext uri="{28A0092B-C50C-407E-A947-70E740481C1C}">
                          <a14:useLocalDpi xmlns:a14="http://schemas.microsoft.com/office/drawing/2010/main" val="0"/>
                        </a:ext>
                      </a:extLst>
                    </a:blip>
                    <a:srcRect b="19256"/>
                    <a:stretch/>
                  </pic:blipFill>
                  <pic:spPr bwMode="auto">
                    <a:xfrm>
                      <a:off x="0" y="0"/>
                      <a:ext cx="5618184" cy="2693563"/>
                    </a:xfrm>
                    <a:prstGeom prst="rect">
                      <a:avLst/>
                    </a:prstGeom>
                    <a:noFill/>
                    <a:ln>
                      <a:noFill/>
                    </a:ln>
                    <a:extLst>
                      <a:ext uri="{53640926-AAD7-44D8-BBD7-CCE9431645EC}">
                        <a14:shadowObscured xmlns:a14="http://schemas.microsoft.com/office/drawing/2010/main"/>
                      </a:ext>
                    </a:extLst>
                  </pic:spPr>
                </pic:pic>
              </a:graphicData>
            </a:graphic>
          </wp:inline>
        </w:drawing>
      </w:r>
    </w:p>
    <w:p w:rsidR="005135BF" w:rsidRPr="00CF7907" w:rsidRDefault="00CF7907" w:rsidP="00CF7907">
      <w:pPr>
        <w:pStyle w:val="Descripcin"/>
        <w:rPr>
          <w:sz w:val="24"/>
          <w:szCs w:val="24"/>
        </w:rPr>
      </w:pPr>
      <w:r w:rsidRPr="00CF7907">
        <w:rPr>
          <w:sz w:val="24"/>
          <w:szCs w:val="24"/>
        </w:rPr>
        <w:t>Fuente: Autores</w:t>
      </w:r>
    </w:p>
    <w:p w:rsidR="00625E1B" w:rsidRDefault="00595067" w:rsidP="002B0073">
      <w:r>
        <w:t>Las pruebas se realizan eligiendo</w:t>
      </w:r>
      <w:r w:rsidR="001C36FF">
        <w:t xml:space="preserve"> dos potencias</w:t>
      </w:r>
      <w:r>
        <w:t xml:space="preserve"> de corte, se ponen e</w:t>
      </w:r>
      <w:r w:rsidR="007646BC">
        <w:t>n la pantalla del equipo de electrocirugía</w:t>
      </w:r>
      <w:r>
        <w:t xml:space="preserve"> los valores de</w:t>
      </w:r>
      <w:r w:rsidR="007646BC">
        <w:t xml:space="preserve">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4244E2" w:rsidRPr="00EB78FC">
        <w:rPr>
          <w:szCs w:val="24"/>
        </w:rPr>
        <w:t xml:space="preserve">Figura </w:t>
      </w:r>
      <w:r w:rsidR="004244E2">
        <w:rPr>
          <w:noProof/>
          <w:szCs w:val="24"/>
        </w:rPr>
        <w:t>66</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Pr="00EB78FC" w:rsidRDefault="00A11DDB" w:rsidP="00EB78FC">
      <w:pPr>
        <w:pStyle w:val="Descripcin"/>
        <w:keepNext/>
        <w:jc w:val="left"/>
        <w:rPr>
          <w:sz w:val="24"/>
          <w:szCs w:val="24"/>
        </w:rPr>
      </w:pPr>
      <w:bookmarkStart w:id="177" w:name="_Ref514268666"/>
      <w:bookmarkStart w:id="178" w:name="_Toc514524625"/>
      <w:r w:rsidRPr="00EB78F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6</w:t>
      </w:r>
      <w:r w:rsidR="00816E5A">
        <w:rPr>
          <w:sz w:val="24"/>
          <w:szCs w:val="24"/>
        </w:rPr>
        <w:fldChar w:fldCharType="end"/>
      </w:r>
      <w:bookmarkEnd w:id="177"/>
      <w:r w:rsidR="00952141" w:rsidRPr="00EB78FC">
        <w:rPr>
          <w:sz w:val="24"/>
          <w:szCs w:val="24"/>
        </w:rPr>
        <w:t>. Resultado en pantalla de potencia para 25 Watts.</w:t>
      </w:r>
      <w:bookmarkEnd w:id="178"/>
    </w:p>
    <w:p w:rsidR="00EB78FC" w:rsidRDefault="00A11DDB" w:rsidP="00EB78FC">
      <w:pPr>
        <w:keepNext/>
      </w:pPr>
      <w:r>
        <w:rPr>
          <w:noProof/>
          <w:lang w:eastAsia="es-CO"/>
        </w:rPr>
        <w:drawing>
          <wp:inline distT="0" distB="0" distL="0" distR="0" wp14:anchorId="01186666" wp14:editId="201CFBD9">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72">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BC7A9F" w:rsidRPr="00EB78FC" w:rsidRDefault="00EB78FC" w:rsidP="00EB78FC">
      <w:pPr>
        <w:pStyle w:val="Descripcin"/>
        <w:rPr>
          <w:sz w:val="24"/>
          <w:szCs w:val="24"/>
        </w:rPr>
      </w:pPr>
      <w:r>
        <w:rPr>
          <w:sz w:val="24"/>
          <w:szCs w:val="24"/>
        </w:rPr>
        <w:t>Fuente: Autores</w:t>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4244E2" w:rsidRPr="00121B0E">
        <w:rPr>
          <w:szCs w:val="24"/>
        </w:rPr>
        <w:t xml:space="preserve">Figura </w:t>
      </w:r>
      <w:r w:rsidR="004244E2">
        <w:rPr>
          <w:noProof/>
          <w:szCs w:val="24"/>
        </w:rPr>
        <w:t>67</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Pr="00121B0E" w:rsidRDefault="00921161" w:rsidP="00121B0E">
      <w:pPr>
        <w:pStyle w:val="Descripcin"/>
        <w:keepNext/>
        <w:jc w:val="left"/>
        <w:rPr>
          <w:sz w:val="24"/>
          <w:szCs w:val="24"/>
        </w:rPr>
      </w:pPr>
      <w:bookmarkStart w:id="179" w:name="_Ref514268896"/>
      <w:bookmarkStart w:id="180" w:name="_Toc514524626"/>
      <w:r w:rsidRPr="00121B0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7</w:t>
      </w:r>
      <w:r w:rsidR="00816E5A">
        <w:rPr>
          <w:sz w:val="24"/>
          <w:szCs w:val="24"/>
        </w:rPr>
        <w:fldChar w:fldCharType="end"/>
      </w:r>
      <w:bookmarkEnd w:id="179"/>
      <w:r w:rsidRPr="00121B0E">
        <w:rPr>
          <w:sz w:val="24"/>
          <w:szCs w:val="24"/>
        </w:rPr>
        <w:t>. Resultado en pantalla de potencia para 35 Watts.</w:t>
      </w:r>
      <w:bookmarkEnd w:id="180"/>
    </w:p>
    <w:p w:rsidR="00121B0E" w:rsidRDefault="00921161" w:rsidP="00121B0E">
      <w:pPr>
        <w:keepNext/>
      </w:pPr>
      <w:r>
        <w:rPr>
          <w:noProof/>
          <w:lang w:eastAsia="es-CO"/>
        </w:rPr>
        <w:drawing>
          <wp:inline distT="0" distB="0" distL="0" distR="0" wp14:anchorId="12F66E6E" wp14:editId="12F73297">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73">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456244" w:rsidRPr="00121B0E" w:rsidRDefault="00121B0E" w:rsidP="00121B0E">
      <w:pPr>
        <w:pStyle w:val="Descripcin"/>
        <w:jc w:val="left"/>
        <w:rPr>
          <w:sz w:val="24"/>
          <w:szCs w:val="24"/>
        </w:rPr>
      </w:pPr>
      <w:r w:rsidRPr="00121B0E">
        <w:rPr>
          <w:sz w:val="24"/>
          <w:szCs w:val="24"/>
        </w:rPr>
        <w:t>Fuente: Autores</w:t>
      </w:r>
    </w:p>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6A66FC" w:rsidRPr="006A66FC" w:rsidRDefault="00297D4C" w:rsidP="006A66FC">
      <w:pPr>
        <w:pStyle w:val="Ttulo2"/>
      </w:pPr>
      <w:bookmarkStart w:id="181" w:name="_Toc514524555"/>
      <w:r>
        <w:t>Prueba de generador</w:t>
      </w:r>
      <w:r w:rsidR="00CD7354">
        <w:t xml:space="preserve"> de señales</w:t>
      </w:r>
      <w:bookmarkEnd w:id="181"/>
    </w:p>
    <w:p w:rsidR="0013288D" w:rsidRDefault="0013288D" w:rsidP="0013288D">
      <w:r>
        <w:rPr>
          <w:sz w:val="23"/>
          <w:szCs w:val="23"/>
        </w:rPr>
        <w:t xml:space="preserve">La fase de </w:t>
      </w:r>
      <w:r w:rsidR="00FD0B01">
        <w:rPr>
          <w:sz w:val="23"/>
          <w:szCs w:val="23"/>
        </w:rPr>
        <w:t>prueba de este módulo se realiza</w:t>
      </w:r>
      <w:r>
        <w:rPr>
          <w:sz w:val="23"/>
          <w:szCs w:val="23"/>
        </w:rPr>
        <w:t xml:space="preserve"> en los laboratorios de alta tensión de la Universidad Industri</w:t>
      </w:r>
      <w:r w:rsidR="002503A1">
        <w:rPr>
          <w:sz w:val="23"/>
          <w:szCs w:val="23"/>
        </w:rPr>
        <w:t>al de Santander,</w:t>
      </w:r>
      <w:r w:rsidR="006A66FC">
        <w:rPr>
          <w:sz w:val="23"/>
          <w:szCs w:val="23"/>
        </w:rPr>
        <w:t xml:space="preserve"> donde se capturan l</w:t>
      </w:r>
      <w:r w:rsidR="00A65711">
        <w:rPr>
          <w:sz w:val="23"/>
          <w:szCs w:val="23"/>
        </w:rPr>
        <w:t>as formas de onda con ayuda de</w:t>
      </w:r>
      <w:r w:rsidR="006A66FC">
        <w:rPr>
          <w:sz w:val="23"/>
          <w:szCs w:val="23"/>
        </w:rPr>
        <w:t>l osciloscopio marca UNIT-T UTD2102CEX</w:t>
      </w:r>
      <w:r w:rsidR="00B7669B">
        <w:rPr>
          <w:sz w:val="23"/>
          <w:szCs w:val="23"/>
        </w:rPr>
        <w:t>.</w:t>
      </w:r>
    </w:p>
    <w:p w:rsidR="0013288D" w:rsidRDefault="003B674F" w:rsidP="0013288D">
      <w:pPr>
        <w:pStyle w:val="Ttulo3"/>
      </w:pPr>
      <w:bookmarkStart w:id="182" w:name="_Toc514524556"/>
      <w:r>
        <w:t>Validación de forma de ondas</w:t>
      </w:r>
      <w:bookmarkEnd w:id="182"/>
    </w:p>
    <w:p w:rsidR="00155111" w:rsidRDefault="0081582C" w:rsidP="00155111">
      <w:r>
        <w:t xml:space="preserve">Cada tipo de corte o coagulación tiene una forma de onda asociada como se vio en el </w:t>
      </w:r>
      <w:r w:rsidR="001F71E9">
        <w:t>capítulo</w:t>
      </w:r>
      <w:r>
        <w:t xml:space="preserve"> </w:t>
      </w:r>
      <w:r w:rsidR="001F71E9" w:rsidRPr="00726DF5">
        <w:rPr>
          <w:b/>
        </w:rPr>
        <w:fldChar w:fldCharType="begin"/>
      </w:r>
      <w:r w:rsidR="001F71E9" w:rsidRPr="00726DF5">
        <w:rPr>
          <w:b/>
        </w:rPr>
        <w:instrText xml:space="preserve"> REF _Ref514375788 \h  \* MERGEFORMAT </w:instrText>
      </w:r>
      <w:r w:rsidR="001F71E9" w:rsidRPr="00726DF5">
        <w:rPr>
          <w:b/>
        </w:rPr>
      </w:r>
      <w:r w:rsidR="001F71E9" w:rsidRPr="00726DF5">
        <w:rPr>
          <w:b/>
        </w:rPr>
        <w:fldChar w:fldCharType="separate"/>
      </w:r>
      <w:r w:rsidR="004244E2" w:rsidRPr="004244E2">
        <w:rPr>
          <w:b/>
        </w:rPr>
        <w:t>Fundamentos de la electrocirugía</w:t>
      </w:r>
      <w:r w:rsidR="001F71E9" w:rsidRPr="00726DF5">
        <w:rPr>
          <w:b/>
        </w:rPr>
        <w:fldChar w:fldCharType="end"/>
      </w:r>
      <w:r w:rsidR="00CF34E1" w:rsidRPr="00726DF5">
        <w:t xml:space="preserve">, </w:t>
      </w:r>
      <w:r w:rsidR="00083CD9">
        <w:t>con la toma de datos en el osciloscopio se corrobora que la señal asociada a cad</w:t>
      </w:r>
      <w:r w:rsidR="00CD2DD8">
        <w:t>a tipo de corte sea la correcta, cabe resaltar que estas ondas son las que entran a la etapa de amplificación de potencia y no las de salida del equipo de electrocirugía.</w:t>
      </w:r>
      <w:r w:rsidR="00A41D96">
        <w:t xml:space="preserve"> </w:t>
      </w:r>
    </w:p>
    <w:p w:rsidR="0013288D" w:rsidRDefault="00C740DA" w:rsidP="0013288D">
      <w:pPr>
        <w:pStyle w:val="Ttulo4"/>
      </w:pPr>
      <w:r>
        <w:t>Corte puro</w:t>
      </w:r>
    </w:p>
    <w:p w:rsidR="00E76BEC" w:rsidRPr="00E76BEC" w:rsidRDefault="00E76BEC" w:rsidP="00E76BEC">
      <w:pPr>
        <w:pStyle w:val="Textoindependiente"/>
      </w:pPr>
      <w:r w:rsidRPr="00E76BEC">
        <w:t>Este tipo de corte se obtiene con una onda cuadrada de 300 KHz con una amplitud de 5 [v].</w:t>
      </w:r>
    </w:p>
    <w:p w:rsidR="006F4FA9" w:rsidRPr="00E76BEC" w:rsidRDefault="006F4FA9" w:rsidP="006F4FA9">
      <w:pPr>
        <w:pStyle w:val="Descripcin"/>
        <w:keepNext/>
        <w:rPr>
          <w:sz w:val="24"/>
          <w:szCs w:val="24"/>
        </w:rPr>
      </w:pPr>
      <w:bookmarkStart w:id="183" w:name="_Toc514524627"/>
      <w:r w:rsidRPr="00E76BE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8</w:t>
      </w:r>
      <w:r w:rsidR="00816E5A">
        <w:rPr>
          <w:sz w:val="24"/>
          <w:szCs w:val="24"/>
        </w:rPr>
        <w:fldChar w:fldCharType="end"/>
      </w:r>
      <w:r w:rsidRPr="00E76BEC">
        <w:rPr>
          <w:sz w:val="24"/>
          <w:szCs w:val="24"/>
        </w:rPr>
        <w:t xml:space="preserve">. </w:t>
      </w:r>
      <w:r w:rsidR="00B352D2" w:rsidRPr="00E76BEC">
        <w:rPr>
          <w:sz w:val="24"/>
          <w:szCs w:val="24"/>
        </w:rPr>
        <w:t>Señal</w:t>
      </w:r>
      <w:r w:rsidR="00C15BED">
        <w:rPr>
          <w:sz w:val="24"/>
          <w:szCs w:val="24"/>
        </w:rPr>
        <w:t xml:space="preserve"> de corte p</w:t>
      </w:r>
      <w:r w:rsidRPr="00E76BEC">
        <w:rPr>
          <w:sz w:val="24"/>
          <w:szCs w:val="24"/>
        </w:rPr>
        <w:t>uro</w:t>
      </w:r>
      <w:bookmarkEnd w:id="183"/>
    </w:p>
    <w:p w:rsidR="00E76BEC" w:rsidRDefault="0013288D" w:rsidP="00E76BEC">
      <w:pPr>
        <w:keepNext/>
      </w:pPr>
      <w:r>
        <w:rPr>
          <w:noProof/>
          <w:lang w:eastAsia="es-CO"/>
        </w:rPr>
        <w:drawing>
          <wp:inline distT="0" distB="0" distL="0" distR="0" wp14:anchorId="305C84AA" wp14:editId="685A399F">
            <wp:extent cx="5408415" cy="2707137"/>
            <wp:effectExtent l="0" t="0" r="1905"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P001.BMP"/>
                    <pic:cNvPicPr/>
                  </pic:nvPicPr>
                  <pic:blipFill rotWithShape="1">
                    <a:blip r:embed="rId74">
                      <a:extLst>
                        <a:ext uri="{28A0092B-C50C-407E-A947-70E740481C1C}">
                          <a14:useLocalDpi xmlns:a14="http://schemas.microsoft.com/office/drawing/2010/main" val="0"/>
                        </a:ext>
                      </a:extLst>
                    </a:blip>
                    <a:srcRect l="3564" t="5374" b="4676"/>
                    <a:stretch/>
                  </pic:blipFill>
                  <pic:spPr bwMode="auto">
                    <a:xfrm>
                      <a:off x="0" y="0"/>
                      <a:ext cx="5440110" cy="2723002"/>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E76BEC" w:rsidRDefault="00E76BEC" w:rsidP="00E76BEC">
      <w:pPr>
        <w:pStyle w:val="Descripcin"/>
        <w:rPr>
          <w:sz w:val="24"/>
          <w:szCs w:val="24"/>
        </w:rPr>
      </w:pPr>
      <w:r w:rsidRPr="00E76BEC">
        <w:rPr>
          <w:sz w:val="24"/>
          <w:szCs w:val="24"/>
        </w:rPr>
        <w:t>Fuente: Autores</w:t>
      </w:r>
    </w:p>
    <w:p w:rsidR="0013288D" w:rsidRDefault="004E7538" w:rsidP="0013288D">
      <w:pPr>
        <w:pStyle w:val="Ttulo4"/>
      </w:pPr>
      <w:r>
        <w:t>Corte mixto</w:t>
      </w:r>
    </w:p>
    <w:p w:rsidR="0013288D" w:rsidRPr="00052A2A" w:rsidRDefault="00B9428C" w:rsidP="00052A2A">
      <w:pPr>
        <w:pStyle w:val="Textoindependiente"/>
      </w:pPr>
      <w:r>
        <w:t xml:space="preserve">La onda de corte mixto </w:t>
      </w:r>
      <w:r w:rsidR="006A4F89">
        <w:t xml:space="preserve">se ve en la </w:t>
      </w:r>
      <w:r w:rsidR="006A4F89">
        <w:fldChar w:fldCharType="begin"/>
      </w:r>
      <w:r w:rsidR="006A4F89">
        <w:instrText xml:space="preserve"> REF _Ref514265194 \h </w:instrText>
      </w:r>
      <w:r w:rsidR="006A4F89">
        <w:fldChar w:fldCharType="separate"/>
      </w:r>
      <w:r w:rsidR="004244E2" w:rsidRPr="00B46A7E">
        <w:rPr>
          <w:szCs w:val="24"/>
        </w:rPr>
        <w:t xml:space="preserve">Figura </w:t>
      </w:r>
      <w:r w:rsidR="004244E2">
        <w:rPr>
          <w:noProof/>
          <w:szCs w:val="24"/>
        </w:rPr>
        <w:t>60</w:t>
      </w:r>
      <w:r w:rsidR="006A4F89">
        <w:fldChar w:fldCharType="end"/>
      </w:r>
      <w:r w:rsidR="006A4F89">
        <w:t xml:space="preserve"> como </w:t>
      </w:r>
      <w:r>
        <w:t xml:space="preserve">una señal cuadrada </w:t>
      </w:r>
      <w:r w:rsidR="00BF5B2D">
        <w:t xml:space="preserve">de 300 KHz, </w:t>
      </w:r>
      <w:r w:rsidR="00BD2210">
        <w:t>modulada por PWM con una señal de 4KHz</w:t>
      </w:r>
      <w:r w:rsidR="00F13A99">
        <w:t xml:space="preserve"> con un ciclo útil </w:t>
      </w:r>
      <w:r w:rsidR="007F478C">
        <w:t xml:space="preserve">de </w:t>
      </w:r>
      <w:r w:rsidR="00F700A8">
        <w:t>80%</w:t>
      </w:r>
      <w:r w:rsidR="00BD2210">
        <w:t xml:space="preserve"> aproximadamente</w:t>
      </w:r>
      <w:r w:rsidR="00BF5B2D">
        <w:t>.</w:t>
      </w:r>
    </w:p>
    <w:p w:rsidR="00052A2A" w:rsidRPr="00052A2A" w:rsidRDefault="00052A2A" w:rsidP="00052A2A">
      <w:pPr>
        <w:pStyle w:val="Descripcin"/>
        <w:keepNext/>
        <w:rPr>
          <w:sz w:val="24"/>
          <w:szCs w:val="24"/>
        </w:rPr>
      </w:pPr>
      <w:bookmarkStart w:id="184" w:name="_Toc514524628"/>
      <w:r w:rsidRPr="00052A2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9</w:t>
      </w:r>
      <w:r w:rsidR="00816E5A">
        <w:rPr>
          <w:sz w:val="24"/>
          <w:szCs w:val="24"/>
        </w:rPr>
        <w:fldChar w:fldCharType="end"/>
      </w:r>
      <w:r>
        <w:rPr>
          <w:sz w:val="24"/>
          <w:szCs w:val="24"/>
        </w:rPr>
        <w:t xml:space="preserve">. </w:t>
      </w:r>
      <w:r w:rsidR="00184DBA">
        <w:rPr>
          <w:sz w:val="24"/>
          <w:szCs w:val="24"/>
        </w:rPr>
        <w:t>Onda de corte m</w:t>
      </w:r>
      <w:r w:rsidRPr="00052A2A">
        <w:rPr>
          <w:sz w:val="24"/>
          <w:szCs w:val="24"/>
        </w:rPr>
        <w:t>ixto</w:t>
      </w:r>
      <w:bookmarkEnd w:id="184"/>
    </w:p>
    <w:p w:rsidR="00E76BEC" w:rsidRDefault="0013288D" w:rsidP="00E76BEC">
      <w:pPr>
        <w:pStyle w:val="Textoindependiente"/>
        <w:keepNext/>
      </w:pPr>
      <w:r>
        <w:rPr>
          <w:noProof/>
          <w:lang w:eastAsia="es-CO"/>
        </w:rPr>
        <w:drawing>
          <wp:inline distT="0" distB="0" distL="0" distR="0" wp14:anchorId="6861725F" wp14:editId="7D6D945A">
            <wp:extent cx="5420741" cy="2838202"/>
            <wp:effectExtent l="0" t="0" r="8890" b="63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P002.BMP"/>
                    <pic:cNvPicPr/>
                  </pic:nvPicPr>
                  <pic:blipFill rotWithShape="1">
                    <a:blip r:embed="rId75">
                      <a:extLst>
                        <a:ext uri="{28A0092B-C50C-407E-A947-70E740481C1C}">
                          <a14:useLocalDpi xmlns:a14="http://schemas.microsoft.com/office/drawing/2010/main" val="0"/>
                        </a:ext>
                      </a:extLst>
                    </a:blip>
                    <a:srcRect l="3395" t="6223" b="4960"/>
                    <a:stretch/>
                  </pic:blipFill>
                  <pic:spPr bwMode="auto">
                    <a:xfrm>
                      <a:off x="0" y="0"/>
                      <a:ext cx="5428710" cy="2842375"/>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E76BEC" w:rsidRDefault="00E76BEC" w:rsidP="00E76BEC">
      <w:pPr>
        <w:pStyle w:val="Descripcin"/>
        <w:rPr>
          <w:sz w:val="24"/>
          <w:szCs w:val="24"/>
        </w:rPr>
      </w:pPr>
      <w:r w:rsidRPr="00E76BEC">
        <w:rPr>
          <w:sz w:val="24"/>
          <w:szCs w:val="24"/>
        </w:rPr>
        <w:t>Fuente: Autores</w:t>
      </w:r>
    </w:p>
    <w:p w:rsidR="00483994" w:rsidRPr="00483994" w:rsidRDefault="00CD5CEE" w:rsidP="001F38EE">
      <w:pPr>
        <w:pStyle w:val="Ttulo4"/>
      </w:pPr>
      <w:r>
        <w:lastRenderedPageBreak/>
        <w:t>Coagulación</w:t>
      </w:r>
    </w:p>
    <w:p w:rsidR="00A91064" w:rsidRDefault="00483994" w:rsidP="004E6F6E">
      <w:pPr>
        <w:pStyle w:val="Textoindependiente"/>
      </w:pPr>
      <w:r>
        <w:t>L</w:t>
      </w:r>
      <w:r w:rsidR="00480AC2">
        <w:t>a señal de</w:t>
      </w:r>
      <w:r>
        <w:t xml:space="preserve"> coagulación </w:t>
      </w:r>
      <w:r w:rsidR="00175FDD">
        <w:t xml:space="preserve">también está conformada </w:t>
      </w:r>
      <w:r w:rsidR="00C00376">
        <w:t>por una señal cuadrada de 300KHz modulada por PWM con una señal de 4KHz.</w:t>
      </w:r>
      <w:r w:rsidR="0041581D">
        <w:t xml:space="preserve"> En este caso, hay tres tipos de coagulación</w:t>
      </w:r>
      <w:r w:rsidR="00A53A22">
        <w:t xml:space="preserve">: </w:t>
      </w:r>
    </w:p>
    <w:p w:rsidR="0013288D" w:rsidRDefault="00A91064" w:rsidP="00A91064">
      <w:pPr>
        <w:pStyle w:val="Textoindependiente"/>
        <w:numPr>
          <w:ilvl w:val="0"/>
          <w:numId w:val="29"/>
        </w:numPr>
      </w:pPr>
      <w:r>
        <w:t>C</w:t>
      </w:r>
      <w:r w:rsidR="00A53A22">
        <w:t xml:space="preserve">oagulación alta (ver </w:t>
      </w:r>
      <w:r w:rsidR="00D80593">
        <w:fldChar w:fldCharType="begin"/>
      </w:r>
      <w:r w:rsidR="00D80593">
        <w:instrText xml:space="preserve"> REF _Ref514521577 \h </w:instrText>
      </w:r>
      <w:r w:rsidR="00D80593">
        <w:fldChar w:fldCharType="separate"/>
      </w:r>
      <w:r w:rsidR="004244E2" w:rsidRPr="00D80593">
        <w:rPr>
          <w:szCs w:val="24"/>
        </w:rPr>
        <w:t xml:space="preserve">Figura </w:t>
      </w:r>
      <w:r w:rsidR="004244E2">
        <w:rPr>
          <w:noProof/>
          <w:szCs w:val="24"/>
        </w:rPr>
        <w:t>70</w:t>
      </w:r>
      <w:r w:rsidR="00D80593">
        <w:fldChar w:fldCharType="end"/>
      </w:r>
      <w:r w:rsidR="00A53A22">
        <w:t>)</w:t>
      </w:r>
      <w:r w:rsidR="008C4177">
        <w:t xml:space="preserve"> </w:t>
      </w:r>
      <w:r w:rsidR="005F3E5B">
        <w:t xml:space="preserve">en la cual el ciclo útil es de </w:t>
      </w:r>
      <w:r w:rsidR="000415B1">
        <w:t xml:space="preserve">aproximadamente </w:t>
      </w:r>
      <w:r w:rsidR="00BD22A6">
        <w:t>6</w:t>
      </w:r>
      <w:r w:rsidR="002F67BD">
        <w:t>0%</w:t>
      </w:r>
      <w:r w:rsidR="00D80593">
        <w:rPr>
          <w:noProof/>
        </w:rPr>
        <w:t>.</w:t>
      </w:r>
    </w:p>
    <w:p w:rsidR="00BE57D0" w:rsidRPr="00BE57D0" w:rsidRDefault="00052A2A" w:rsidP="00BE57D0">
      <w:pPr>
        <w:pStyle w:val="Descripcin"/>
        <w:keepNext/>
        <w:rPr>
          <w:sz w:val="24"/>
          <w:szCs w:val="24"/>
        </w:rPr>
      </w:pPr>
      <w:bookmarkStart w:id="185" w:name="_Ref514521577"/>
      <w:bookmarkStart w:id="186" w:name="_Toc514524629"/>
      <w:r w:rsidRPr="00D8059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70</w:t>
      </w:r>
      <w:r w:rsidR="00816E5A">
        <w:rPr>
          <w:sz w:val="24"/>
          <w:szCs w:val="24"/>
        </w:rPr>
        <w:fldChar w:fldCharType="end"/>
      </w:r>
      <w:bookmarkEnd w:id="185"/>
      <w:r w:rsidR="00B90B9B" w:rsidRPr="00D80593">
        <w:rPr>
          <w:sz w:val="24"/>
          <w:szCs w:val="24"/>
        </w:rPr>
        <w:t>. Señal de coagulación alta</w:t>
      </w:r>
      <w:bookmarkEnd w:id="186"/>
    </w:p>
    <w:p w:rsidR="00D80593" w:rsidRDefault="0013288D" w:rsidP="00BE57D0">
      <w:pPr>
        <w:keepNext/>
        <w:ind w:firstLine="0"/>
        <w:jc w:val="center"/>
      </w:pPr>
      <w:r>
        <w:rPr>
          <w:noProof/>
          <w:lang w:eastAsia="es-CO"/>
        </w:rPr>
        <w:drawing>
          <wp:inline distT="0" distB="0" distL="0" distR="0" wp14:anchorId="6FE14BD6" wp14:editId="3127366C">
            <wp:extent cx="6133151" cy="2381250"/>
            <wp:effectExtent l="0" t="0" r="127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MAP006.BMP"/>
                    <pic:cNvPicPr/>
                  </pic:nvPicPr>
                  <pic:blipFill rotWithShape="1">
                    <a:blip r:embed="rId76">
                      <a:extLst>
                        <a:ext uri="{28A0092B-C50C-407E-A947-70E740481C1C}">
                          <a14:useLocalDpi xmlns:a14="http://schemas.microsoft.com/office/drawing/2010/main" val="0"/>
                        </a:ext>
                      </a:extLst>
                    </a:blip>
                    <a:srcRect l="3395" t="12444" r="19081" b="5242"/>
                    <a:stretch/>
                  </pic:blipFill>
                  <pic:spPr bwMode="auto">
                    <a:xfrm>
                      <a:off x="0" y="0"/>
                      <a:ext cx="6252620" cy="2427635"/>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D80593" w:rsidP="00D80593">
      <w:pPr>
        <w:pStyle w:val="Descripcin"/>
        <w:jc w:val="left"/>
        <w:rPr>
          <w:sz w:val="24"/>
          <w:szCs w:val="24"/>
        </w:rPr>
      </w:pPr>
      <w:r w:rsidRPr="00D80593">
        <w:rPr>
          <w:sz w:val="24"/>
          <w:szCs w:val="24"/>
        </w:rPr>
        <w:t>Fuente: Autores</w:t>
      </w:r>
    </w:p>
    <w:p w:rsidR="006D3184" w:rsidRDefault="004A5EB6" w:rsidP="001F38EE">
      <w:pPr>
        <w:pStyle w:val="Textoindependiente"/>
        <w:numPr>
          <w:ilvl w:val="0"/>
          <w:numId w:val="29"/>
        </w:numPr>
      </w:pPr>
      <w:r>
        <w:t xml:space="preserve">Coagulación </w:t>
      </w:r>
      <w:r>
        <w:t>media</w:t>
      </w:r>
      <w:r>
        <w:t xml:space="preserve"> (ver</w:t>
      </w:r>
      <w:r w:rsidR="00A611D5">
        <w:t xml:space="preserve"> </w:t>
      </w:r>
      <w:r w:rsidR="00A611D5">
        <w:fldChar w:fldCharType="begin"/>
      </w:r>
      <w:r w:rsidR="00A611D5">
        <w:instrText xml:space="preserve"> REF _Ref514522786 \h </w:instrText>
      </w:r>
      <w:r w:rsidR="00A611D5">
        <w:fldChar w:fldCharType="separate"/>
      </w:r>
      <w:r w:rsidR="004244E2" w:rsidRPr="007C516A">
        <w:rPr>
          <w:szCs w:val="24"/>
        </w:rPr>
        <w:t xml:space="preserve">Figura </w:t>
      </w:r>
      <w:r w:rsidR="004244E2">
        <w:rPr>
          <w:noProof/>
          <w:szCs w:val="24"/>
        </w:rPr>
        <w:t>71</w:t>
      </w:r>
      <w:r w:rsidR="00A611D5">
        <w:fldChar w:fldCharType="end"/>
      </w:r>
      <w:r>
        <w:t xml:space="preserve">) en la cual el ciclo útil es de aproximadamente </w:t>
      </w:r>
      <w:r w:rsidR="00C05966">
        <w:t>4</w:t>
      </w:r>
      <w:r>
        <w:t>0%</w:t>
      </w:r>
      <w:r>
        <w:rPr>
          <w:noProof/>
        </w:rPr>
        <w:t>.</w:t>
      </w:r>
    </w:p>
    <w:p w:rsidR="00BE57D0" w:rsidRPr="00BE57D0" w:rsidRDefault="001F38EE" w:rsidP="00BE57D0">
      <w:pPr>
        <w:pStyle w:val="Descripcin"/>
        <w:keepNext/>
        <w:jc w:val="left"/>
        <w:rPr>
          <w:sz w:val="24"/>
          <w:szCs w:val="24"/>
        </w:rPr>
      </w:pPr>
      <w:bookmarkStart w:id="187" w:name="_Ref514522786"/>
      <w:bookmarkStart w:id="188" w:name="_Toc514524630"/>
      <w:r w:rsidRPr="007C516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71</w:t>
      </w:r>
      <w:r w:rsidR="00816E5A">
        <w:rPr>
          <w:sz w:val="24"/>
          <w:szCs w:val="24"/>
        </w:rPr>
        <w:fldChar w:fldCharType="end"/>
      </w:r>
      <w:bookmarkEnd w:id="187"/>
      <w:r w:rsidRPr="007C516A">
        <w:rPr>
          <w:sz w:val="24"/>
          <w:szCs w:val="24"/>
        </w:rPr>
        <w:t xml:space="preserve">. </w:t>
      </w:r>
      <w:r w:rsidR="003A7E07" w:rsidRPr="007C516A">
        <w:rPr>
          <w:sz w:val="24"/>
          <w:szCs w:val="24"/>
        </w:rPr>
        <w:t>Señal</w:t>
      </w:r>
      <w:r w:rsidRPr="007C516A">
        <w:rPr>
          <w:sz w:val="24"/>
          <w:szCs w:val="24"/>
        </w:rPr>
        <w:t xml:space="preserve"> de </w:t>
      </w:r>
      <w:r w:rsidR="00456276" w:rsidRPr="007C516A">
        <w:rPr>
          <w:sz w:val="24"/>
          <w:szCs w:val="24"/>
        </w:rPr>
        <w:t>coagulación m</w:t>
      </w:r>
      <w:r w:rsidRPr="007C516A">
        <w:rPr>
          <w:sz w:val="24"/>
          <w:szCs w:val="24"/>
        </w:rPr>
        <w:t>edia</w:t>
      </w:r>
      <w:bookmarkEnd w:id="188"/>
    </w:p>
    <w:p w:rsidR="001F38EE" w:rsidRDefault="0013288D" w:rsidP="001F38EE">
      <w:pPr>
        <w:keepNext/>
        <w:jc w:val="center"/>
      </w:pPr>
      <w:r>
        <w:rPr>
          <w:noProof/>
          <w:lang w:eastAsia="es-CO"/>
        </w:rPr>
        <w:drawing>
          <wp:inline distT="0" distB="0" distL="0" distR="0" wp14:anchorId="485F9371" wp14:editId="15A83776">
            <wp:extent cx="6085101" cy="2434590"/>
            <wp:effectExtent l="0" t="0" r="0" b="381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P008.BMP"/>
                    <pic:cNvPicPr/>
                  </pic:nvPicPr>
                  <pic:blipFill rotWithShape="1">
                    <a:blip r:embed="rId77">
                      <a:extLst>
                        <a:ext uri="{28A0092B-C50C-407E-A947-70E740481C1C}">
                          <a14:useLocalDpi xmlns:a14="http://schemas.microsoft.com/office/drawing/2010/main" val="0"/>
                        </a:ext>
                      </a:extLst>
                    </a:blip>
                    <a:srcRect l="3224" t="15888" r="18984" b="5526"/>
                    <a:stretch/>
                  </pic:blipFill>
                  <pic:spPr bwMode="auto">
                    <a:xfrm>
                      <a:off x="0" y="0"/>
                      <a:ext cx="6262496" cy="2505564"/>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7C516A" w:rsidRDefault="007C516A" w:rsidP="007C516A">
      <w:pPr>
        <w:pStyle w:val="Descripcin"/>
        <w:jc w:val="left"/>
        <w:rPr>
          <w:sz w:val="24"/>
          <w:szCs w:val="24"/>
        </w:rPr>
      </w:pPr>
      <w:r w:rsidRPr="007C516A">
        <w:rPr>
          <w:sz w:val="24"/>
          <w:szCs w:val="24"/>
        </w:rPr>
        <w:t>Fuente: Autores</w:t>
      </w:r>
    </w:p>
    <w:p w:rsidR="00080A1F" w:rsidRDefault="00AE7F1D" w:rsidP="00D711E8">
      <w:pPr>
        <w:pStyle w:val="Textoindependiente"/>
        <w:numPr>
          <w:ilvl w:val="0"/>
          <w:numId w:val="29"/>
        </w:numPr>
      </w:pPr>
      <w:r>
        <w:lastRenderedPageBreak/>
        <w:t>Coagulaci</w:t>
      </w:r>
      <w:r w:rsidR="004F01F4">
        <w:t>ón baja</w:t>
      </w:r>
      <w:r>
        <w:t xml:space="preserve"> (ver</w:t>
      </w:r>
      <w:r>
        <w:t xml:space="preserve"> </w:t>
      </w:r>
      <w:r w:rsidR="00281CA3">
        <w:fldChar w:fldCharType="begin"/>
      </w:r>
      <w:r w:rsidR="00281CA3">
        <w:instrText xml:space="preserve"> REF _Ref514522095 \h </w:instrText>
      </w:r>
      <w:r w:rsidR="00281CA3">
        <w:fldChar w:fldCharType="separate"/>
      </w:r>
      <w:r w:rsidR="004244E2">
        <w:t xml:space="preserve">Figura </w:t>
      </w:r>
      <w:r w:rsidR="004244E2">
        <w:rPr>
          <w:noProof/>
        </w:rPr>
        <w:t>72</w:t>
      </w:r>
      <w:r w:rsidR="00281CA3">
        <w:fldChar w:fldCharType="end"/>
      </w:r>
      <w:r>
        <w:t xml:space="preserve">) en la cual el ciclo útil es de aproximadamente </w:t>
      </w:r>
      <w:r w:rsidR="00D506CB">
        <w:t>3</w:t>
      </w:r>
      <w:r>
        <w:t>0%</w:t>
      </w:r>
      <w:r>
        <w:rPr>
          <w:noProof/>
        </w:rPr>
        <w:t>.</w:t>
      </w:r>
    </w:p>
    <w:p w:rsidR="00AE7F1D" w:rsidRPr="008D4CF6" w:rsidRDefault="00AE7F1D" w:rsidP="008D4CF6">
      <w:pPr>
        <w:pStyle w:val="Descripcin"/>
        <w:keepNext/>
        <w:jc w:val="left"/>
        <w:rPr>
          <w:sz w:val="24"/>
          <w:szCs w:val="24"/>
        </w:rPr>
      </w:pPr>
      <w:bookmarkStart w:id="189" w:name="_Ref514522095"/>
      <w:bookmarkStart w:id="190" w:name="_Toc514524631"/>
      <w:r w:rsidRPr="008D4CF6">
        <w:rPr>
          <w:sz w:val="24"/>
          <w:szCs w:val="24"/>
        </w:rPr>
        <w:t xml:space="preserve">Figura </w:t>
      </w:r>
      <w:r w:rsidR="00816E5A" w:rsidRPr="008D4CF6">
        <w:rPr>
          <w:sz w:val="24"/>
          <w:szCs w:val="24"/>
        </w:rPr>
        <w:fldChar w:fldCharType="begin"/>
      </w:r>
      <w:r w:rsidR="00816E5A" w:rsidRPr="008D4CF6">
        <w:rPr>
          <w:sz w:val="24"/>
          <w:szCs w:val="24"/>
        </w:rPr>
        <w:instrText xml:space="preserve"> SEQ Figura \* ARABIC </w:instrText>
      </w:r>
      <w:r w:rsidR="00816E5A" w:rsidRPr="008D4CF6">
        <w:rPr>
          <w:sz w:val="24"/>
          <w:szCs w:val="24"/>
        </w:rPr>
        <w:fldChar w:fldCharType="separate"/>
      </w:r>
      <w:r w:rsidR="004244E2" w:rsidRPr="008D4CF6">
        <w:rPr>
          <w:noProof/>
          <w:sz w:val="24"/>
          <w:szCs w:val="24"/>
        </w:rPr>
        <w:t>72</w:t>
      </w:r>
      <w:r w:rsidR="00816E5A" w:rsidRPr="008D4CF6">
        <w:rPr>
          <w:sz w:val="24"/>
          <w:szCs w:val="24"/>
        </w:rPr>
        <w:fldChar w:fldCharType="end"/>
      </w:r>
      <w:bookmarkEnd w:id="189"/>
      <w:r w:rsidRPr="008D4CF6">
        <w:rPr>
          <w:sz w:val="24"/>
          <w:szCs w:val="24"/>
        </w:rPr>
        <w:t xml:space="preserve">. </w:t>
      </w:r>
      <w:r w:rsidR="00594115" w:rsidRPr="008D4CF6">
        <w:rPr>
          <w:sz w:val="24"/>
          <w:szCs w:val="24"/>
        </w:rPr>
        <w:t>Señal</w:t>
      </w:r>
      <w:r w:rsidRPr="008D4CF6">
        <w:rPr>
          <w:sz w:val="24"/>
          <w:szCs w:val="24"/>
        </w:rPr>
        <w:t xml:space="preserve"> de coagulación baja</w:t>
      </w:r>
      <w:bookmarkEnd w:id="190"/>
    </w:p>
    <w:p w:rsidR="008D4CF6" w:rsidRDefault="0013288D" w:rsidP="008D4CF6">
      <w:pPr>
        <w:keepNext/>
        <w:ind w:firstLine="0"/>
        <w:jc w:val="center"/>
      </w:pPr>
      <w:r>
        <w:rPr>
          <w:noProof/>
          <w:lang w:eastAsia="es-CO"/>
        </w:rPr>
        <w:drawing>
          <wp:inline distT="0" distB="0" distL="0" distR="0" wp14:anchorId="0DB83BB5" wp14:editId="6FD738DC">
            <wp:extent cx="6098651" cy="297561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P010.BMP"/>
                    <pic:cNvPicPr/>
                  </pic:nvPicPr>
                  <pic:blipFill rotWithShape="1">
                    <a:blip r:embed="rId78">
                      <a:extLst>
                        <a:ext uri="{28A0092B-C50C-407E-A947-70E740481C1C}">
                          <a14:useLocalDpi xmlns:a14="http://schemas.microsoft.com/office/drawing/2010/main" val="0"/>
                        </a:ext>
                      </a:extLst>
                    </a:blip>
                    <a:srcRect l="3394" t="6375" r="19107" b="5242"/>
                    <a:stretch/>
                  </pic:blipFill>
                  <pic:spPr bwMode="auto">
                    <a:xfrm>
                      <a:off x="0" y="0"/>
                      <a:ext cx="6118064" cy="2985082"/>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8D4CF6" w:rsidRDefault="008D4CF6" w:rsidP="008D4CF6">
      <w:pPr>
        <w:pStyle w:val="Descripcin"/>
        <w:jc w:val="left"/>
        <w:rPr>
          <w:color w:val="auto"/>
          <w:sz w:val="24"/>
          <w:szCs w:val="24"/>
        </w:rPr>
      </w:pPr>
      <w:r w:rsidRPr="008D4CF6">
        <w:rPr>
          <w:sz w:val="24"/>
          <w:szCs w:val="24"/>
        </w:rPr>
        <w:t>Fuente: Autores</w:t>
      </w:r>
    </w:p>
    <w:p w:rsidR="0013288D" w:rsidRDefault="00ED4367" w:rsidP="0013288D">
      <w:pPr>
        <w:pStyle w:val="Ttulo3"/>
        <w:rPr>
          <w:noProof/>
          <w:lang w:eastAsia="es-CO"/>
        </w:rPr>
      </w:pPr>
      <w:bookmarkStart w:id="191" w:name="_Toc514524557"/>
      <w:r>
        <w:rPr>
          <w:noProof/>
          <w:lang w:eastAsia="es-CO"/>
        </w:rPr>
        <w:t>MinD</w:t>
      </w:r>
      <w:r w:rsidR="0002636E">
        <w:rPr>
          <w:noProof/>
          <w:lang w:eastAsia="es-CO"/>
        </w:rPr>
        <w:t>o</w:t>
      </w:r>
      <w:bookmarkEnd w:id="191"/>
    </w:p>
    <w:p w:rsidR="00ED77C6" w:rsidRDefault="00315AF4" w:rsidP="007746C3">
      <w:r>
        <w:rPr>
          <w:lang w:eastAsia="es-CO"/>
        </w:rPr>
        <w:t xml:space="preserve">Como se mencionó en la sección </w:t>
      </w:r>
      <w:r w:rsidRPr="00315AF4">
        <w:rPr>
          <w:b/>
          <w:lang w:eastAsia="es-CO"/>
        </w:rPr>
        <w:fldChar w:fldCharType="begin"/>
      </w:r>
      <w:r w:rsidRPr="00315AF4">
        <w:rPr>
          <w:b/>
          <w:lang w:eastAsia="es-CO"/>
        </w:rPr>
        <w:instrText xml:space="preserve"> REF _Ref514523712 \h </w:instrText>
      </w:r>
      <w:r w:rsidRPr="00315AF4">
        <w:rPr>
          <w:b/>
          <w:lang w:eastAsia="es-CO"/>
        </w:rPr>
      </w:r>
      <w:r>
        <w:rPr>
          <w:b/>
          <w:lang w:eastAsia="es-CO"/>
        </w:rPr>
        <w:instrText xml:space="preserve"> \* MERGEFORMAT </w:instrText>
      </w:r>
      <w:r w:rsidRPr="00315AF4">
        <w:rPr>
          <w:b/>
          <w:lang w:eastAsia="es-CO"/>
        </w:rPr>
        <w:fldChar w:fldCharType="separate"/>
      </w:r>
      <w:r w:rsidR="004244E2" w:rsidRPr="004244E2">
        <w:rPr>
          <w:b/>
        </w:rPr>
        <w:t>Módulo mínimo sangrado (MinDo)</w:t>
      </w:r>
      <w:r w:rsidRPr="00315AF4">
        <w:rPr>
          <w:b/>
          <w:lang w:eastAsia="es-CO"/>
        </w:rPr>
        <w:fldChar w:fldCharType="end"/>
      </w:r>
      <w:r>
        <w:rPr>
          <w:b/>
          <w:lang w:eastAsia="es-CO"/>
        </w:rPr>
        <w:t xml:space="preserve">, </w:t>
      </w:r>
      <w:r w:rsidR="00317B61">
        <w:rPr>
          <w:lang w:eastAsia="es-CO"/>
        </w:rPr>
        <w:t>se puede derivar la señal de presión arterial de un electrocardiógrafo</w:t>
      </w:r>
      <w:r w:rsidR="00CF5DA4">
        <w:rPr>
          <w:lang w:eastAsia="es-CO"/>
        </w:rPr>
        <w:t xml:space="preserve"> o un oxí</w:t>
      </w:r>
      <w:r w:rsidR="00F776EF">
        <w:rPr>
          <w:lang w:eastAsia="es-CO"/>
        </w:rPr>
        <w:t>metro.</w:t>
      </w:r>
      <w:r w:rsidR="00317B61">
        <w:rPr>
          <w:lang w:eastAsia="es-CO"/>
        </w:rPr>
        <w:t xml:space="preserve"> </w:t>
      </w:r>
      <w:r w:rsidR="00F776EF">
        <w:t>L</w:t>
      </w:r>
      <w:r w:rsidR="007746C3">
        <w:t xml:space="preserve">a señal de oximetría </w:t>
      </w:r>
      <w:r w:rsidR="004E2597">
        <w:t xml:space="preserve">se elige para trabajar en el equipo </w:t>
      </w:r>
      <w:r w:rsidR="007746C3">
        <w:t>por encima de</w:t>
      </w:r>
      <w:r w:rsidR="00A96DB0">
        <w:t xml:space="preserve"> la señal ECG</w:t>
      </w:r>
      <w:r w:rsidR="004F7AC6">
        <w:t>,</w:t>
      </w:r>
      <w:r w:rsidR="007746C3">
        <w:t xml:space="preserve"> deb</w:t>
      </w:r>
      <w:r w:rsidR="004F7AC6">
        <w:t>ido a que</w:t>
      </w:r>
      <w:r w:rsidR="007746C3">
        <w:t xml:space="preserve"> </w:t>
      </w:r>
      <w:r w:rsidR="00281202">
        <w:t>la señal PPG</w:t>
      </w:r>
      <w:r w:rsidR="00A36934">
        <w:t xml:space="preserve"> es menos propensa a ser afectada por la interferencia causada al </w:t>
      </w:r>
      <w:r w:rsidR="00480FE0">
        <w:t>realizar el corte con el equipo en comparación a la señal ECG</w:t>
      </w:r>
      <w:r w:rsidR="00A96DB0">
        <w:t xml:space="preserve">. </w:t>
      </w:r>
      <w:r w:rsidR="00661326">
        <w:t xml:space="preserve">Sin </w:t>
      </w:r>
      <w:r w:rsidR="009E463B">
        <w:t>embargo,</w:t>
      </w:r>
      <w:r w:rsidR="00661326">
        <w:t xml:space="preserve"> se realizan las pruebas con los dos </w:t>
      </w:r>
      <w:r w:rsidR="00AF30EE">
        <w:t>sistemas</w:t>
      </w:r>
      <w:r w:rsidR="00950F92">
        <w:t>.</w:t>
      </w:r>
      <w:r w:rsidR="00AF30EE">
        <w:t xml:space="preserve"> </w:t>
      </w:r>
      <w:r w:rsidR="00D265A8">
        <w:t xml:space="preserve">Con la salida de </w:t>
      </w:r>
      <w:r w:rsidR="00474ED7">
        <w:t>cualquiera</w:t>
      </w:r>
      <w:r w:rsidR="00D265A8">
        <w:t xml:space="preserve"> de estos circuitos se puede modular la señal de corte puro de 300KHz</w:t>
      </w:r>
      <w:r w:rsidR="009954E4">
        <w:t>,</w:t>
      </w:r>
      <w:r w:rsidR="00D265A8">
        <w:t xml:space="preserve"> con lo cual tendremos un corte puro, que solo funciona mientras </w:t>
      </w:r>
      <w:r w:rsidR="005903F5">
        <w:t>se encuentra en fase diástole</w:t>
      </w:r>
      <w:r w:rsidR="00272C2A">
        <w:t xml:space="preserve"> (corte MinDo)</w:t>
      </w:r>
      <w:r w:rsidR="005903F5">
        <w:t>.</w:t>
      </w:r>
    </w:p>
    <w:p w:rsidR="00661326" w:rsidRDefault="00950F92" w:rsidP="007746C3">
      <w:r>
        <w:t>L</w:t>
      </w:r>
      <w:r w:rsidR="002C6258">
        <w:t xml:space="preserve">a señal binaria que representa la fase diástole y sístole </w:t>
      </w:r>
      <w:r w:rsidR="00DD779B">
        <w:t>derivada</w:t>
      </w:r>
      <w:r w:rsidR="002C6258">
        <w:t xml:space="preserve"> de la señal ECG se muestra en la </w:t>
      </w:r>
      <w:r w:rsidR="00F468B7">
        <w:fldChar w:fldCharType="begin"/>
      </w:r>
      <w:r w:rsidR="00F468B7">
        <w:instrText xml:space="preserve"> REF _Ref514524315 \h </w:instrText>
      </w:r>
      <w:r w:rsidR="00F468B7">
        <w:fldChar w:fldCharType="separate"/>
      </w:r>
      <w:r w:rsidR="004244E2">
        <w:t xml:space="preserve">Figura </w:t>
      </w:r>
      <w:r w:rsidR="004244E2">
        <w:rPr>
          <w:noProof/>
        </w:rPr>
        <w:t>73</w:t>
      </w:r>
      <w:r w:rsidR="00F468B7">
        <w:fldChar w:fldCharType="end"/>
      </w:r>
      <w:r w:rsidR="006B4839">
        <w:t>, cuando la señal en amarillo se encuentra en el estado bajo representa el estado sístole y cuando está en alto representa diástole.</w:t>
      </w:r>
    </w:p>
    <w:p w:rsidR="001E23EF" w:rsidRPr="008D4CF6" w:rsidRDefault="004053DA" w:rsidP="001E23EF">
      <w:pPr>
        <w:pStyle w:val="Descripcin"/>
        <w:keepNext/>
        <w:rPr>
          <w:sz w:val="24"/>
          <w:szCs w:val="24"/>
        </w:rPr>
      </w:pPr>
      <w:bookmarkStart w:id="192" w:name="_Ref514524315"/>
      <w:bookmarkStart w:id="193" w:name="_Toc514524632"/>
      <w:r w:rsidRPr="008D4CF6">
        <w:rPr>
          <w:sz w:val="24"/>
          <w:szCs w:val="24"/>
        </w:rPr>
        <w:lastRenderedPageBreak/>
        <w:t xml:space="preserve">Figura </w:t>
      </w:r>
      <w:r w:rsidRPr="008D4CF6">
        <w:rPr>
          <w:sz w:val="24"/>
          <w:szCs w:val="24"/>
        </w:rPr>
        <w:fldChar w:fldCharType="begin"/>
      </w:r>
      <w:r w:rsidRPr="008D4CF6">
        <w:rPr>
          <w:sz w:val="24"/>
          <w:szCs w:val="24"/>
        </w:rPr>
        <w:instrText xml:space="preserve"> SEQ Figura \* ARABIC </w:instrText>
      </w:r>
      <w:r w:rsidRPr="008D4CF6">
        <w:rPr>
          <w:sz w:val="24"/>
          <w:szCs w:val="24"/>
        </w:rPr>
        <w:fldChar w:fldCharType="separate"/>
      </w:r>
      <w:r w:rsidR="004244E2" w:rsidRPr="008D4CF6">
        <w:rPr>
          <w:noProof/>
          <w:sz w:val="24"/>
          <w:szCs w:val="24"/>
        </w:rPr>
        <w:t>73</w:t>
      </w:r>
      <w:r w:rsidRPr="008D4CF6">
        <w:rPr>
          <w:sz w:val="24"/>
          <w:szCs w:val="24"/>
        </w:rPr>
        <w:fldChar w:fldCharType="end"/>
      </w:r>
      <w:bookmarkEnd w:id="192"/>
      <w:r w:rsidRPr="008D4CF6">
        <w:rPr>
          <w:sz w:val="24"/>
          <w:szCs w:val="24"/>
        </w:rPr>
        <w:t xml:space="preserve">. </w:t>
      </w:r>
      <w:bookmarkEnd w:id="193"/>
      <w:r w:rsidR="005374C9">
        <w:rPr>
          <w:sz w:val="24"/>
          <w:szCs w:val="24"/>
        </w:rPr>
        <w:t xml:space="preserve">Señal binaria representativa de </w:t>
      </w:r>
      <w:r w:rsidR="004B7AA6">
        <w:rPr>
          <w:sz w:val="24"/>
          <w:szCs w:val="24"/>
        </w:rPr>
        <w:t xml:space="preserve">fase </w:t>
      </w:r>
      <w:r w:rsidR="005374C9">
        <w:rPr>
          <w:sz w:val="24"/>
          <w:szCs w:val="24"/>
        </w:rPr>
        <w:t>diástole y sístole derivada de señal ECG</w:t>
      </w:r>
    </w:p>
    <w:p w:rsidR="00374524" w:rsidRDefault="0013288D" w:rsidP="00374524">
      <w:pPr>
        <w:keepNext/>
      </w:pPr>
      <w:r>
        <w:rPr>
          <w:noProof/>
          <w:sz w:val="23"/>
          <w:szCs w:val="23"/>
          <w:lang w:eastAsia="es-CO"/>
        </w:rPr>
        <w:drawing>
          <wp:inline distT="0" distB="0" distL="0" distR="0" wp14:anchorId="1DE7EFAF" wp14:editId="65E2DBD9">
            <wp:extent cx="5623191" cy="2689104"/>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wm_ecg2.PNG"/>
                    <pic:cNvPicPr/>
                  </pic:nvPicPr>
                  <pic:blipFill rotWithShape="1">
                    <a:blip r:embed="rId79">
                      <a:extLst>
                        <a:ext uri="{28A0092B-C50C-407E-A947-70E740481C1C}">
                          <a14:useLocalDpi xmlns:a14="http://schemas.microsoft.com/office/drawing/2010/main" val="0"/>
                        </a:ext>
                      </a:extLst>
                    </a:blip>
                    <a:srcRect l="-1" r="44503"/>
                    <a:stretch/>
                  </pic:blipFill>
                  <pic:spPr bwMode="auto">
                    <a:xfrm>
                      <a:off x="0" y="0"/>
                      <a:ext cx="5715259" cy="2733132"/>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8D4CF6" w:rsidRDefault="00A632E4" w:rsidP="00374524">
      <w:pPr>
        <w:pStyle w:val="Descripcin"/>
        <w:rPr>
          <w:sz w:val="24"/>
          <w:szCs w:val="24"/>
        </w:rPr>
      </w:pPr>
      <w:r w:rsidRPr="008D4CF6">
        <w:rPr>
          <w:sz w:val="24"/>
          <w:szCs w:val="24"/>
        </w:rPr>
        <w:t>Fuente: Autores</w:t>
      </w:r>
    </w:p>
    <w:p w:rsidR="003738A8" w:rsidRPr="00304FCA" w:rsidRDefault="003738A8" w:rsidP="00304FCA">
      <w:pPr>
        <w:ind w:firstLine="0"/>
        <w:rPr>
          <w:sz w:val="23"/>
          <w:szCs w:val="23"/>
        </w:rPr>
      </w:pPr>
      <w:r w:rsidRPr="003738A8">
        <w:rPr>
          <w:sz w:val="23"/>
          <w:szCs w:val="23"/>
        </w:rPr>
        <w:t xml:space="preserve">La señal binaria que representa la fase diástole y </w:t>
      </w:r>
      <w:r w:rsidR="004510C5">
        <w:rPr>
          <w:sz w:val="23"/>
          <w:szCs w:val="23"/>
        </w:rPr>
        <w:t xml:space="preserve">sístole derivada de la señal PPG se muestra en la </w:t>
      </w:r>
      <w:r w:rsidR="00407D34">
        <w:rPr>
          <w:sz w:val="23"/>
          <w:szCs w:val="23"/>
        </w:rPr>
        <w:fldChar w:fldCharType="begin"/>
      </w:r>
      <w:r w:rsidR="00407D34">
        <w:rPr>
          <w:sz w:val="23"/>
          <w:szCs w:val="23"/>
        </w:rPr>
        <w:instrText xml:space="preserve"> REF _Ref514524773 \h </w:instrText>
      </w:r>
      <w:r w:rsidR="00407D34">
        <w:rPr>
          <w:sz w:val="23"/>
          <w:szCs w:val="23"/>
        </w:rPr>
      </w:r>
      <w:r w:rsidR="00407D34">
        <w:rPr>
          <w:sz w:val="23"/>
          <w:szCs w:val="23"/>
        </w:rPr>
        <w:fldChar w:fldCharType="separate"/>
      </w:r>
      <w:r w:rsidR="00407D34" w:rsidRPr="008D4CF6">
        <w:rPr>
          <w:szCs w:val="24"/>
        </w:rPr>
        <w:t xml:space="preserve">Figura </w:t>
      </w:r>
      <w:r w:rsidR="00407D34" w:rsidRPr="008D4CF6">
        <w:rPr>
          <w:noProof/>
          <w:szCs w:val="24"/>
        </w:rPr>
        <w:t>74</w:t>
      </w:r>
      <w:r w:rsidR="00407D34">
        <w:rPr>
          <w:sz w:val="23"/>
          <w:szCs w:val="23"/>
        </w:rPr>
        <w:fldChar w:fldCharType="end"/>
      </w:r>
      <w:r w:rsidRPr="003738A8">
        <w:rPr>
          <w:sz w:val="23"/>
          <w:szCs w:val="23"/>
        </w:rPr>
        <w:t>, cuando la señal en amarillo se encuentra en el estado bajo representa el estado sístole y cuando está en alto representa diástole.</w:t>
      </w:r>
    </w:p>
    <w:p w:rsidR="001F0C26" w:rsidRPr="008D4CF6" w:rsidRDefault="001F0C26" w:rsidP="008D4CF6">
      <w:pPr>
        <w:pStyle w:val="Descripcin"/>
        <w:keepNext/>
        <w:jc w:val="left"/>
        <w:rPr>
          <w:sz w:val="24"/>
          <w:szCs w:val="24"/>
        </w:rPr>
      </w:pPr>
      <w:bookmarkStart w:id="194" w:name="_Toc514524633"/>
      <w:bookmarkStart w:id="195" w:name="_Ref514524773"/>
      <w:r w:rsidRPr="008D4CF6">
        <w:rPr>
          <w:sz w:val="24"/>
          <w:szCs w:val="24"/>
        </w:rPr>
        <w:t xml:space="preserve">Figura </w:t>
      </w:r>
      <w:r w:rsidRPr="008D4CF6">
        <w:rPr>
          <w:sz w:val="24"/>
          <w:szCs w:val="24"/>
        </w:rPr>
        <w:fldChar w:fldCharType="begin"/>
      </w:r>
      <w:r w:rsidRPr="008D4CF6">
        <w:rPr>
          <w:sz w:val="24"/>
          <w:szCs w:val="24"/>
        </w:rPr>
        <w:instrText xml:space="preserve"> SEQ Figura \* ARABIC </w:instrText>
      </w:r>
      <w:r w:rsidRPr="008D4CF6">
        <w:rPr>
          <w:sz w:val="24"/>
          <w:szCs w:val="24"/>
        </w:rPr>
        <w:fldChar w:fldCharType="separate"/>
      </w:r>
      <w:r w:rsidR="004244E2" w:rsidRPr="008D4CF6">
        <w:rPr>
          <w:noProof/>
          <w:sz w:val="24"/>
          <w:szCs w:val="24"/>
        </w:rPr>
        <w:t>74</w:t>
      </w:r>
      <w:r w:rsidRPr="008D4CF6">
        <w:rPr>
          <w:sz w:val="24"/>
          <w:szCs w:val="24"/>
        </w:rPr>
        <w:fldChar w:fldCharType="end"/>
      </w:r>
      <w:bookmarkEnd w:id="195"/>
      <w:r w:rsidRPr="008D4CF6">
        <w:rPr>
          <w:sz w:val="24"/>
          <w:szCs w:val="24"/>
        </w:rPr>
        <w:t xml:space="preserve">. </w:t>
      </w:r>
      <w:bookmarkEnd w:id="194"/>
      <w:r w:rsidR="004B7AA6" w:rsidRPr="004B7AA6">
        <w:rPr>
          <w:sz w:val="24"/>
          <w:szCs w:val="24"/>
        </w:rPr>
        <w:t>Señal binaria representativa de fase diástole y sístole derivada de señal ECG</w:t>
      </w:r>
    </w:p>
    <w:p w:rsidR="008D4CF6" w:rsidRDefault="0013288D" w:rsidP="008D4CF6">
      <w:pPr>
        <w:keepNext/>
        <w:jc w:val="center"/>
      </w:pPr>
      <w:r>
        <w:rPr>
          <w:noProof/>
          <w:sz w:val="23"/>
          <w:szCs w:val="23"/>
          <w:lang w:eastAsia="es-CO"/>
        </w:rPr>
        <w:drawing>
          <wp:inline distT="0" distB="0" distL="0" distR="0" wp14:anchorId="73131400" wp14:editId="3DF33C56">
            <wp:extent cx="5474525" cy="3039645"/>
            <wp:effectExtent l="0" t="0" r="0" b="889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wm_oximetro.PNG"/>
                    <pic:cNvPicPr/>
                  </pic:nvPicPr>
                  <pic:blipFill rotWithShape="1">
                    <a:blip r:embed="rId80">
                      <a:extLst>
                        <a:ext uri="{28A0092B-C50C-407E-A947-70E740481C1C}">
                          <a14:useLocalDpi xmlns:a14="http://schemas.microsoft.com/office/drawing/2010/main" val="0"/>
                        </a:ext>
                      </a:extLst>
                    </a:blip>
                    <a:srcRect r="19803" b="70"/>
                    <a:stretch/>
                  </pic:blipFill>
                  <pic:spPr bwMode="auto">
                    <a:xfrm>
                      <a:off x="0" y="0"/>
                      <a:ext cx="5532538" cy="3071856"/>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A478A2" w:rsidRDefault="008D4CF6" w:rsidP="00A478A2">
      <w:pPr>
        <w:pStyle w:val="Descripcin"/>
        <w:jc w:val="left"/>
        <w:rPr>
          <w:sz w:val="24"/>
          <w:szCs w:val="24"/>
        </w:rPr>
      </w:pPr>
      <w:r w:rsidRPr="008D4CF6">
        <w:rPr>
          <w:sz w:val="24"/>
          <w:szCs w:val="24"/>
        </w:rPr>
        <w:t>Fuente: Autores</w:t>
      </w:r>
    </w:p>
    <w:p w:rsidR="002B0073" w:rsidRDefault="006A195E" w:rsidP="002B0073">
      <w:pPr>
        <w:pStyle w:val="Ttulo2"/>
      </w:pPr>
      <w:bookmarkStart w:id="196" w:name="_Toc514524558"/>
      <w:r>
        <w:lastRenderedPageBreak/>
        <w:t>Seguridad del equipo</w:t>
      </w:r>
      <w:bookmarkEnd w:id="196"/>
    </w:p>
    <w:p w:rsidR="00A3008E" w:rsidRDefault="00477402" w:rsidP="00A3008E">
      <w:r>
        <w:t>Como se viene recalcando</w:t>
      </w:r>
      <w:r w:rsidR="006660C3">
        <w:t xml:space="preserve"> a lo largo del documento,</w:t>
      </w:r>
      <w:r w:rsidR="002210C1">
        <w:t xml:space="preserve"> conservar la integridad del paciente debe ser la premisa más importante de cualquier equipo electrónico, en especial un equipo </w:t>
      </w:r>
      <w:r w:rsidR="00FB2686">
        <w:t>electro médico</w:t>
      </w:r>
      <w:r w:rsidR="002210C1">
        <w:t>.</w:t>
      </w:r>
      <w:r w:rsidR="006569A3">
        <w:t xml:space="preserve"> Por ello </w:t>
      </w:r>
      <w:r w:rsidR="00971342">
        <w:t>es importante cumplir con algunos requerimientos bás</w:t>
      </w:r>
      <w:r w:rsidR="004933D0">
        <w:t xml:space="preserve">icos de seguridad para este tipo de equipos, </w:t>
      </w:r>
      <w:r w:rsidR="009862B0">
        <w:t>en el desar</w:t>
      </w:r>
      <w:r w:rsidR="008C02C2">
        <w:t>rolló del equipo siempre se tiene</w:t>
      </w:r>
      <w:r w:rsidR="009862B0">
        <w:t xml:space="preserve"> esta premisa en me</w:t>
      </w:r>
      <w:r w:rsidR="008C7BA0">
        <w:t xml:space="preserve">nte, </w:t>
      </w:r>
      <w:r w:rsidR="00EF3AD7">
        <w:t>las fuentes de alimentación, el material del que está hecha la carcasa y la distribución de los elementos dentro del equipo están pensados e</w:t>
      </w:r>
      <w:r w:rsidR="00D80B64">
        <w:t>n pro del buen funcionamiento del equipo y protección al paciente.</w:t>
      </w:r>
      <w:r w:rsidR="00F9589C">
        <w:t xml:space="preserve"> </w:t>
      </w:r>
      <w:r w:rsidR="005917D4">
        <w:t xml:space="preserve">Los equipos electro médicos se clasifican </w:t>
      </w:r>
      <w:r w:rsidR="002E32CA">
        <w:t>de varias formas y cada uno de ellos debe cumplir con estándares</w:t>
      </w:r>
      <w:r w:rsidR="00064C71">
        <w:t xml:space="preserve"> técnicos </w:t>
      </w:r>
      <w:r w:rsidR="002E32CA">
        <w:t xml:space="preserve">como dicta la </w:t>
      </w:r>
      <w:r w:rsidR="002E32CA" w:rsidRPr="002E32CA">
        <w:t>norma internacional IEC-60601-1</w:t>
      </w:r>
      <w:r w:rsidR="00C50740">
        <w:t xml:space="preserve"> (</w:t>
      </w:r>
      <w:r w:rsidR="00A720CD">
        <w:t xml:space="preserve">ver capitulo </w:t>
      </w:r>
      <w:r w:rsidR="00A720CD" w:rsidRPr="00A720CD">
        <w:rPr>
          <w:b/>
        </w:rPr>
        <w:fldChar w:fldCharType="begin"/>
      </w:r>
      <w:r w:rsidR="00A720CD" w:rsidRPr="00A720CD">
        <w:rPr>
          <w:b/>
        </w:rPr>
        <w:instrText xml:space="preserve"> REF _Ref514489161 \h </w:instrText>
      </w:r>
      <w:r w:rsidR="00A720CD">
        <w:rPr>
          <w:b/>
        </w:rPr>
        <w:instrText xml:space="preserve"> \* MERGEFORMAT </w:instrText>
      </w:r>
      <w:r w:rsidR="00A720CD" w:rsidRPr="00A720CD">
        <w:rPr>
          <w:b/>
        </w:rPr>
      </w:r>
      <w:r w:rsidR="00A720CD" w:rsidRPr="00A720CD">
        <w:rPr>
          <w:b/>
        </w:rPr>
        <w:fldChar w:fldCharType="separate"/>
      </w:r>
      <w:r w:rsidR="004244E2" w:rsidRPr="004244E2">
        <w:rPr>
          <w:b/>
        </w:rPr>
        <w:t>Seguridad eléctrica de los procedimientos electro quirúrgicos</w:t>
      </w:r>
      <w:r w:rsidR="00A720CD" w:rsidRPr="00A720CD">
        <w:rPr>
          <w:b/>
        </w:rPr>
        <w:fldChar w:fldCharType="end"/>
      </w:r>
      <w:r w:rsidR="00C50740">
        <w:t xml:space="preserve"> ).</w:t>
      </w:r>
    </w:p>
    <w:p w:rsidR="007E3B48" w:rsidRDefault="00380EAC" w:rsidP="00A3008E">
      <w:pPr>
        <w:rPr>
          <w:noProof/>
          <w:lang w:eastAsia="es-CO"/>
        </w:rPr>
      </w:pPr>
      <w:r>
        <w:t xml:space="preserve">Para </w:t>
      </w:r>
      <w:r w:rsidR="00840739">
        <w:t>hacer métricas</w:t>
      </w:r>
      <w:r w:rsidR="00C7102D">
        <w:t xml:space="preserve"> confiables</w:t>
      </w:r>
      <w:r w:rsidR="00840739">
        <w:t xml:space="preserve"> </w:t>
      </w:r>
      <w:r w:rsidR="002F3111">
        <w:t>en</w:t>
      </w:r>
      <w:r w:rsidR="00840739">
        <w:t xml:space="preserve"> equipo electro médico </w:t>
      </w:r>
      <w:r w:rsidR="00B152CF">
        <w:t xml:space="preserve">existen equipos especializados, </w:t>
      </w:r>
      <w:r w:rsidR="002912FE">
        <w:t xml:space="preserve">como se vio en la sección </w:t>
      </w:r>
      <w:r w:rsidR="00B915EE">
        <w:fldChar w:fldCharType="begin"/>
      </w:r>
      <w:r w:rsidR="00B915EE">
        <w:instrText xml:space="preserve"> REF _Ref514490265 \r \h </w:instrText>
      </w:r>
      <w:r w:rsidR="00B915EE">
        <w:fldChar w:fldCharType="separate"/>
      </w:r>
      <w:r w:rsidR="004244E2">
        <w:t>4.1</w:t>
      </w:r>
      <w:r w:rsidR="00B915EE">
        <w:fldChar w:fldCharType="end"/>
      </w:r>
      <w:r w:rsidR="00701750">
        <w:t xml:space="preserve">, </w:t>
      </w:r>
      <w:r w:rsidR="00C9487D">
        <w:t xml:space="preserve">se usó un analizador de electrobisturis. En este caso el equipo encargado </w:t>
      </w:r>
      <w:r w:rsidR="009D03D7">
        <w:t>de realizar las pruebas técnicas que dicta la norma IEC-60601-1 es llamado</w:t>
      </w:r>
      <w:r w:rsidR="00153E65">
        <w:t xml:space="preserve"> analizador eléctrico de seguridad.</w:t>
      </w:r>
    </w:p>
    <w:p w:rsidR="00D46812" w:rsidRDefault="00D46812" w:rsidP="00D46812">
      <w:pPr>
        <w:pStyle w:val="Descripcin"/>
        <w:keepNext/>
        <w:jc w:val="center"/>
      </w:pPr>
      <w:bookmarkStart w:id="197" w:name="_Toc514524634"/>
      <w:r>
        <w:t xml:space="preserve">Figura </w:t>
      </w:r>
      <w:fldSimple w:instr=" SEQ Figura \* ARABIC ">
        <w:r w:rsidR="004244E2">
          <w:rPr>
            <w:noProof/>
          </w:rPr>
          <w:t>75</w:t>
        </w:r>
      </w:fldSimple>
      <w:r>
        <w:t xml:space="preserve">. </w:t>
      </w:r>
      <w:proofErr w:type="spellStart"/>
      <w:r w:rsidR="008A167A">
        <w:t>Fluke</w:t>
      </w:r>
      <w:proofErr w:type="spellEnd"/>
      <w:r w:rsidR="008A167A">
        <w:t xml:space="preserve"> </w:t>
      </w:r>
      <w:r w:rsidR="00C15063" w:rsidRPr="00C15063">
        <w:t xml:space="preserve">ESA615 </w:t>
      </w:r>
      <w:proofErr w:type="spellStart"/>
      <w:r w:rsidR="00C15063" w:rsidRPr="00C15063">
        <w:t>Electrical</w:t>
      </w:r>
      <w:proofErr w:type="spellEnd"/>
      <w:r w:rsidR="00C15063" w:rsidRPr="00C15063">
        <w:t xml:space="preserve"> Safety </w:t>
      </w:r>
      <w:proofErr w:type="spellStart"/>
      <w:r w:rsidR="00C15063" w:rsidRPr="00C15063">
        <w:t>Analyzer</w:t>
      </w:r>
      <w:bookmarkEnd w:id="197"/>
      <w:proofErr w:type="spellEnd"/>
    </w:p>
    <w:p w:rsidR="00741B48" w:rsidRDefault="007E3B48" w:rsidP="007E3B48">
      <w:pPr>
        <w:jc w:val="center"/>
      </w:pPr>
      <w:r>
        <w:rPr>
          <w:noProof/>
          <w:lang w:eastAsia="es-CO"/>
        </w:rPr>
        <w:drawing>
          <wp:inline distT="0" distB="0" distL="0" distR="0" wp14:anchorId="27F45F15" wp14:editId="64F07235">
            <wp:extent cx="2785110" cy="3062177"/>
            <wp:effectExtent l="0" t="0" r="0" b="508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20180303-WA0054.jpg"/>
                    <pic:cNvPicPr/>
                  </pic:nvPicPr>
                  <pic:blipFill rotWithShape="1">
                    <a:blip r:embed="rId81">
                      <a:extLst>
                        <a:ext uri="{28A0092B-C50C-407E-A947-70E740481C1C}">
                          <a14:useLocalDpi xmlns:a14="http://schemas.microsoft.com/office/drawing/2010/main" val="0"/>
                        </a:ext>
                      </a:extLst>
                    </a:blip>
                    <a:srcRect l="16328" t="15667" r="13906" b="22272"/>
                    <a:stretch/>
                  </pic:blipFill>
                  <pic:spPr bwMode="auto">
                    <a:xfrm>
                      <a:off x="0" y="0"/>
                      <a:ext cx="2818251" cy="3098615"/>
                    </a:xfrm>
                    <a:prstGeom prst="rect">
                      <a:avLst/>
                    </a:prstGeom>
                    <a:ln>
                      <a:noFill/>
                    </a:ln>
                    <a:extLst>
                      <a:ext uri="{53640926-AAD7-44D8-BBD7-CCE9431645EC}">
                        <a14:shadowObscured xmlns:a14="http://schemas.microsoft.com/office/drawing/2010/main"/>
                      </a:ext>
                    </a:extLst>
                  </pic:spPr>
                </pic:pic>
              </a:graphicData>
            </a:graphic>
          </wp:inline>
        </w:drawing>
      </w:r>
    </w:p>
    <w:p w:rsidR="00263CB5" w:rsidRDefault="00AF353C" w:rsidP="00C976CD">
      <w:pPr>
        <w:rPr>
          <w:noProof/>
          <w:lang w:eastAsia="es-CO"/>
        </w:rPr>
      </w:pPr>
      <w:r>
        <w:lastRenderedPageBreak/>
        <w:t>En este caso las pruebas</w:t>
      </w:r>
      <w:r w:rsidR="004B7C0E">
        <w:t xml:space="preserve"> </w:t>
      </w:r>
      <w:r>
        <w:t>técnicas</w:t>
      </w:r>
      <w:r w:rsidR="004B7C0E">
        <w:t xml:space="preserve"> se llevan a cabo con el analizador de seguridad eléctrica </w:t>
      </w:r>
      <w:proofErr w:type="spellStart"/>
      <w:r w:rsidR="004B7C0E">
        <w:t>Fluke</w:t>
      </w:r>
      <w:proofErr w:type="spellEnd"/>
      <w:r w:rsidR="004B7C0E">
        <w:t xml:space="preserve"> </w:t>
      </w:r>
      <w:r w:rsidR="004B7C0E" w:rsidRPr="004B7C0E">
        <w:t>E</w:t>
      </w:r>
      <w:r w:rsidR="004B7C0E">
        <w:t>SA615</w:t>
      </w:r>
      <w:r w:rsidR="00752EEA">
        <w:t xml:space="preserve"> dentro de las instalaciones de SOLUMED</w:t>
      </w:r>
      <w:r w:rsidR="00CE4A5E">
        <w:t xml:space="preserve">, </w:t>
      </w:r>
      <w:r w:rsidR="00CE1F46">
        <w:t xml:space="preserve">el cual </w:t>
      </w:r>
      <w:r w:rsidR="00AA1C81">
        <w:t>se puede configurar para</w:t>
      </w:r>
      <w:r w:rsidR="00CE1F46">
        <w:t xml:space="preserve"> realizar pruebas específicas que dicta la norma</w:t>
      </w:r>
      <w:r w:rsidR="00A60A63">
        <w:t xml:space="preserve"> IEC-60601-1, como se muestra en la </w:t>
      </w:r>
      <w:r w:rsidR="00A60A63">
        <w:fldChar w:fldCharType="begin"/>
      </w:r>
      <w:r w:rsidR="00A60A63">
        <w:instrText xml:space="preserve"> REF _Ref514490926 \h </w:instrText>
      </w:r>
      <w:r w:rsidR="00A60A63">
        <w:fldChar w:fldCharType="separate"/>
      </w:r>
      <w:r w:rsidR="004244E2">
        <w:t xml:space="preserve">Figura </w:t>
      </w:r>
      <w:r w:rsidR="004244E2">
        <w:rPr>
          <w:noProof/>
        </w:rPr>
        <w:t>76</w:t>
      </w:r>
      <w:r w:rsidR="004244E2">
        <w:t>.</w:t>
      </w:r>
      <w:r w:rsidR="00A60A63">
        <w:fldChar w:fldCharType="end"/>
      </w:r>
    </w:p>
    <w:p w:rsidR="0056364D" w:rsidRDefault="0056364D" w:rsidP="0056364D">
      <w:pPr>
        <w:pStyle w:val="Descripcin"/>
        <w:keepNext/>
        <w:jc w:val="center"/>
      </w:pPr>
      <w:bookmarkStart w:id="198" w:name="_Ref514490926"/>
      <w:bookmarkStart w:id="199" w:name="_Toc514524635"/>
      <w:r>
        <w:t xml:space="preserve">Figura </w:t>
      </w:r>
      <w:fldSimple w:instr=" SEQ Figura \* ARABIC ">
        <w:r w:rsidR="004244E2">
          <w:rPr>
            <w:noProof/>
          </w:rPr>
          <w:t>76</w:t>
        </w:r>
      </w:fldSimple>
      <w:r>
        <w:t>.</w:t>
      </w:r>
      <w:bookmarkEnd w:id="198"/>
      <w:r w:rsidR="00EE4BBF">
        <w:t xml:space="preserve"> Configuración del </w:t>
      </w:r>
      <w:proofErr w:type="spellStart"/>
      <w:r w:rsidR="00EE4BBF">
        <w:t>Fluke</w:t>
      </w:r>
      <w:proofErr w:type="spellEnd"/>
      <w:r w:rsidR="00EE4BBF">
        <w:t xml:space="preserve"> ESA615 para pruebas </w:t>
      </w:r>
      <w:r w:rsidR="0091292F">
        <w:t>técnicas</w:t>
      </w:r>
      <w:r w:rsidR="00EE4BBF">
        <w:t xml:space="preserve"> de norma IEC60601-1</w:t>
      </w:r>
      <w:r w:rsidR="007E1325">
        <w:t>.</w:t>
      </w:r>
      <w:bookmarkEnd w:id="199"/>
      <w:r>
        <w:t xml:space="preserve"> </w:t>
      </w:r>
    </w:p>
    <w:p w:rsidR="00447D1E" w:rsidRDefault="00263CB5" w:rsidP="00263CB5">
      <w:pPr>
        <w:jc w:val="center"/>
      </w:pPr>
      <w:r>
        <w:rPr>
          <w:noProof/>
          <w:lang w:eastAsia="es-CO"/>
        </w:rPr>
        <w:drawing>
          <wp:inline distT="0" distB="0" distL="0" distR="0" wp14:anchorId="775A4354" wp14:editId="5CD5D2D1">
            <wp:extent cx="4649470" cy="310515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20180303-WA0049.jpg"/>
                    <pic:cNvPicPr/>
                  </pic:nvPicPr>
                  <pic:blipFill rotWithShape="1">
                    <a:blip r:embed="rId82">
                      <a:extLst>
                        <a:ext uri="{28A0092B-C50C-407E-A947-70E740481C1C}">
                          <a14:useLocalDpi xmlns:a14="http://schemas.microsoft.com/office/drawing/2010/main" val="0"/>
                        </a:ext>
                      </a:extLst>
                    </a:blip>
                    <a:srcRect t="5536" b="56866"/>
                    <a:stretch/>
                  </pic:blipFill>
                  <pic:spPr bwMode="auto">
                    <a:xfrm>
                      <a:off x="0" y="0"/>
                      <a:ext cx="4649470" cy="3105150"/>
                    </a:xfrm>
                    <a:prstGeom prst="rect">
                      <a:avLst/>
                    </a:prstGeom>
                    <a:ln>
                      <a:noFill/>
                    </a:ln>
                    <a:extLst>
                      <a:ext uri="{53640926-AAD7-44D8-BBD7-CCE9431645EC}">
                        <a14:shadowObscured xmlns:a14="http://schemas.microsoft.com/office/drawing/2010/main"/>
                      </a:ext>
                    </a:extLst>
                  </pic:spPr>
                </pic:pic>
              </a:graphicData>
            </a:graphic>
          </wp:inline>
        </w:drawing>
      </w:r>
    </w:p>
    <w:p w:rsidR="00751B23" w:rsidRDefault="00FA75D1" w:rsidP="004C6E86">
      <w:r>
        <w:t xml:space="preserve">En el momento </w:t>
      </w:r>
      <w:r w:rsidR="00F93104">
        <w:t xml:space="preserve">que se </w:t>
      </w:r>
      <w:r w:rsidR="005C4BB1">
        <w:t>hacen</w:t>
      </w:r>
      <w:r w:rsidR="00F93104">
        <w:t xml:space="preserve"> las pruebas </w:t>
      </w:r>
      <w:r w:rsidR="000D462E">
        <w:t>con el analizador de seguridad, el especialista que maneja el equipo se encontraba fuera de la ciudad, y las pruebas técni</w:t>
      </w:r>
      <w:r w:rsidR="00C75BCB">
        <w:t>cas IEC60601-1 no se realizan</w:t>
      </w:r>
      <w:r w:rsidR="000D462E">
        <w:t xml:space="preserve"> a menudo</w:t>
      </w:r>
      <w:r w:rsidR="008A16CF">
        <w:t>. Aunque se si</w:t>
      </w:r>
      <w:r w:rsidR="004D2ABB">
        <w:t>g</w:t>
      </w:r>
      <w:r w:rsidR="00EF0E14">
        <w:t>uen</w:t>
      </w:r>
      <w:r w:rsidR="008A16CF">
        <w:t xml:space="preserve"> los pasos recomendados en el manual del fabricante</w:t>
      </w:r>
      <w:r w:rsidR="001B3866">
        <w:t>,</w:t>
      </w:r>
      <w:r w:rsidR="00DC404D">
        <w:t xml:space="preserve"> </w:t>
      </w:r>
      <w:r w:rsidR="00D21D02">
        <w:t xml:space="preserve">las medidas tomadas </w:t>
      </w:r>
      <w:r w:rsidR="00483C1B">
        <w:t xml:space="preserve">con el equipo resultaban </w:t>
      </w:r>
      <w:r w:rsidR="0068094B">
        <w:t xml:space="preserve">erróneas </w:t>
      </w:r>
      <w:r w:rsidR="001B3866">
        <w:t>o nulas.</w:t>
      </w:r>
    </w:p>
    <w:p w:rsidR="00FA53AB" w:rsidRPr="00FA53AB" w:rsidRDefault="00FA53AB" w:rsidP="00FA53AB">
      <w:r w:rsidRPr="00FA53AB">
        <w:t>Por ello recolectar datos técnicos para verificar que se encuentran en los rangos recomendados por la IEC60601-1 no fue posible, ya que en Bucaramanga hay pocos laboratorios con esta clase de equipos debido al alto costo de estos.</w:t>
      </w:r>
    </w:p>
    <w:p w:rsidR="00F14906" w:rsidRPr="00450C16" w:rsidRDefault="00F14906" w:rsidP="00450C16">
      <w:pPr>
        <w:pStyle w:val="Descripcin"/>
        <w:keepNext/>
      </w:pPr>
      <w:bookmarkStart w:id="200" w:name="_Toc514524636"/>
      <w:bookmarkStart w:id="201" w:name="_GoBack"/>
      <w:bookmarkEnd w:id="201"/>
      <w:r>
        <w:lastRenderedPageBreak/>
        <w:t xml:space="preserve">Figura </w:t>
      </w:r>
      <w:fldSimple w:instr=" SEQ Figura \* ARABIC ">
        <w:r w:rsidR="004244E2">
          <w:rPr>
            <w:noProof/>
          </w:rPr>
          <w:t>77</w:t>
        </w:r>
      </w:fldSimple>
      <w:r w:rsidR="00B24574">
        <w:t xml:space="preserve">. </w:t>
      </w:r>
      <w:r w:rsidR="00450C16">
        <w:t xml:space="preserve">Equipo de electrocirugía conectado a </w:t>
      </w:r>
      <w:proofErr w:type="spellStart"/>
      <w:r w:rsidR="00450C16" w:rsidRPr="00450C16">
        <w:t>Fluke</w:t>
      </w:r>
      <w:proofErr w:type="spellEnd"/>
      <w:r w:rsidR="00450C16" w:rsidRPr="00450C16">
        <w:t xml:space="preserve"> ESA615</w:t>
      </w:r>
      <w:bookmarkEnd w:id="200"/>
    </w:p>
    <w:p w:rsidR="00C75BCB" w:rsidRDefault="00C75BCB" w:rsidP="004C6E86">
      <w:r>
        <w:rPr>
          <w:noProof/>
          <w:lang w:eastAsia="es-CO"/>
        </w:rPr>
        <w:drawing>
          <wp:inline distT="0" distB="0" distL="0" distR="0" wp14:anchorId="12058BF2" wp14:editId="79D68B97">
            <wp:extent cx="5612130" cy="2445489"/>
            <wp:effectExtent l="0" t="0" r="762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20180303-WA0052.jpg"/>
                    <pic:cNvPicPr/>
                  </pic:nvPicPr>
                  <pic:blipFill>
                    <a:blip r:embed="rId83">
                      <a:extLst>
                        <a:ext uri="{28A0092B-C50C-407E-A947-70E740481C1C}">
                          <a14:useLocalDpi xmlns:a14="http://schemas.microsoft.com/office/drawing/2010/main" val="0"/>
                        </a:ext>
                      </a:extLst>
                    </a:blip>
                    <a:stretch>
                      <a:fillRect/>
                    </a:stretch>
                  </pic:blipFill>
                  <pic:spPr>
                    <a:xfrm>
                      <a:off x="0" y="0"/>
                      <a:ext cx="5615267" cy="2446856"/>
                    </a:xfrm>
                    <a:prstGeom prst="rect">
                      <a:avLst/>
                    </a:prstGeom>
                  </pic:spPr>
                </pic:pic>
              </a:graphicData>
            </a:graphic>
          </wp:inline>
        </w:drawing>
      </w:r>
    </w:p>
    <w:p w:rsidR="004C4CC9" w:rsidRDefault="00176C2B" w:rsidP="00D44F57">
      <w:r>
        <w:t xml:space="preserve">Sin </w:t>
      </w:r>
      <w:r w:rsidR="008E041D">
        <w:t>embargo,</w:t>
      </w:r>
      <w:r>
        <w:t xml:space="preserve"> </w:t>
      </w:r>
      <w:r w:rsidR="00FB4273">
        <w:t>la prueba de corte realizada</w:t>
      </w:r>
      <w:r w:rsidR="002B40C6">
        <w:t xml:space="preserve"> sobre un trozo de carne en la mano de uno de los autores del proyecto nos permitió</w:t>
      </w:r>
      <w:r w:rsidR="00171D04">
        <w:t xml:space="preserve"> </w:t>
      </w:r>
      <w:r w:rsidR="002B40C6">
        <w:t>corroborar</w:t>
      </w:r>
      <w:r w:rsidR="004F777E">
        <w:t xml:space="preserve"> que el equipo cumple con el</w:t>
      </w:r>
      <w:r w:rsidR="00BA24E4">
        <w:t xml:space="preserve"> cometido sin</w:t>
      </w:r>
      <w:r w:rsidR="00650C62">
        <w:t xml:space="preserve"> causar daños</w:t>
      </w:r>
      <w:r w:rsidR="00BA24E4">
        <w:t xml:space="preserve"> al paciente.</w:t>
      </w:r>
    </w:p>
    <w:p w:rsidR="00D44F57" w:rsidRDefault="00D44F57" w:rsidP="00D44F57">
      <w:pPr>
        <w:pStyle w:val="Descripcin"/>
        <w:keepNext/>
      </w:pPr>
      <w:bookmarkStart w:id="202" w:name="_Toc514524637"/>
      <w:r>
        <w:t xml:space="preserve">Figura </w:t>
      </w:r>
      <w:fldSimple w:instr=" SEQ Figura \* ARABIC ">
        <w:r w:rsidR="004244E2">
          <w:rPr>
            <w:noProof/>
          </w:rPr>
          <w:t>78</w:t>
        </w:r>
      </w:fldSimple>
      <w:r w:rsidR="000F7281">
        <w:t>. Autores del proyecto con equipo de SOLUMED en el laboratorio haciendo pruebas de potencia y seguridad.</w:t>
      </w:r>
      <w:bookmarkEnd w:id="202"/>
    </w:p>
    <w:p w:rsidR="00852A47" w:rsidRPr="00844B75" w:rsidRDefault="00852A47" w:rsidP="00844B75">
      <w:r>
        <w:rPr>
          <w:noProof/>
          <w:lang w:eastAsia="es-CO"/>
        </w:rPr>
        <w:drawing>
          <wp:inline distT="0" distB="0" distL="0" distR="0" wp14:anchorId="36B62767" wp14:editId="05126487">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84">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1"/>
      </w:pPr>
      <w:bookmarkStart w:id="203" w:name="_Toc514524559"/>
      <w:r>
        <w:lastRenderedPageBreak/>
        <w:t>Conclusiones</w:t>
      </w:r>
      <w:bookmarkEnd w:id="203"/>
    </w:p>
    <w:p w:rsidR="003627E6" w:rsidRDefault="001A5A4A" w:rsidP="00AA43C8">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r w:rsidR="00A219E0">
        <w:t>ponderable de</w:t>
      </w:r>
      <w:r w:rsidR="00F42CA1">
        <w:t xml:space="preserve"> </w:t>
      </w:r>
      <w:r w:rsidR="00AA43C8">
        <w:t>calidad de corte y coagulación.</w:t>
      </w:r>
    </w:p>
    <w:p w:rsidR="002265B0" w:rsidRDefault="00F42CA1" w:rsidP="00AA43C8">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w:t>
      </w:r>
      <w:r w:rsidR="003D7474">
        <w:t xml:space="preserve">ncionamiento no interfiera con </w:t>
      </w:r>
      <w:r>
        <w:t>el rendimiento general del equipo.</w:t>
      </w:r>
      <w:r w:rsidR="002265B0">
        <w:t xml:space="preserve"> La latencia presentada en esta etapa fue la razón principal para descartar temporalmente el control de potencia mediante el </w:t>
      </w:r>
      <w:r w:rsidR="00B76262">
        <w:t>censado</w:t>
      </w:r>
      <w:r w:rsidR="002265B0">
        <w:t xml:space="preserve"> de bioimpedancia. </w:t>
      </w:r>
    </w:p>
    <w:p w:rsidR="002265B0" w:rsidRDefault="002265B0" w:rsidP="0030767C">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3627E6" w:rsidRDefault="003627E6" w:rsidP="006706E1">
      <w:pPr>
        <w:tabs>
          <w:tab w:val="left" w:pos="5550"/>
        </w:tabs>
      </w:pPr>
      <w:r>
        <w:t xml:space="preserve">La señal Cardiaca capturada para obtener el tipo de corte llamado Mínimo </w:t>
      </w:r>
      <w:r w:rsidR="00AC4CE6">
        <w:t>Sangrado puede</w:t>
      </w:r>
      <w:r>
        <w:t xml:space="preserv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2B0073" w:rsidRDefault="00F42CA1" w:rsidP="00B41394">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71319F">
        <w:t>de electrobisturí</w:t>
      </w:r>
      <w:r w:rsidR="003627E6">
        <w:t>s.</w:t>
      </w:r>
    </w:p>
    <w:p w:rsidR="00B41394" w:rsidRDefault="00B41394"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632569" w:rsidRPr="006F3AB8" w:rsidRDefault="006F3AB8" w:rsidP="006F3AB8">
      <w:pPr>
        <w:ind w:firstLine="0"/>
        <w:jc w:val="center"/>
        <w:rPr>
          <w:b/>
        </w:rPr>
      </w:pPr>
      <w:r w:rsidRPr="006F3AB8">
        <w:rPr>
          <w:b/>
        </w:rPr>
        <w:t>BIBLIOGRAFIA</w:t>
      </w:r>
    </w:p>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4244E2">
        <w:instrText xml:space="preserve">ADDIN Mendeley Bibliography CSL_BIBLIOGRAPHY </w:instrText>
      </w:r>
      <w:r>
        <w:fldChar w:fldCharType="separate"/>
      </w:r>
      <w:r w:rsidR="00D05578" w:rsidRPr="004244E2">
        <w:rPr>
          <w:rFonts w:cs="Times New Roman"/>
          <w:noProof/>
          <w:szCs w:val="24"/>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 xml:space="preserve">IEEE Transactions on Biomedical </w:t>
      </w:r>
      <w:r w:rsidRPr="00596381">
        <w:rPr>
          <w:rFonts w:cs="Times New Roman"/>
          <w:i/>
          <w:iCs/>
          <w:noProof/>
          <w:szCs w:val="24"/>
          <w:lang w:val="en-US"/>
        </w:rPr>
        <w:lastRenderedPageBreak/>
        <w:t>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rsidSect="007D3ED3">
      <w:headerReference w:type="default" r:id="rId85"/>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E00AB" w:rsidRDefault="00AE00AB" w:rsidP="00EA6F92">
      <w:pPr>
        <w:spacing w:line="240" w:lineRule="auto"/>
      </w:pPr>
      <w:r>
        <w:separator/>
      </w:r>
    </w:p>
  </w:endnote>
  <w:endnote w:type="continuationSeparator" w:id="0">
    <w:p w:rsidR="00AE00AB" w:rsidRDefault="00AE00AB"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E00AB" w:rsidRDefault="00AE00AB" w:rsidP="00EA6F92">
      <w:pPr>
        <w:spacing w:line="240" w:lineRule="auto"/>
      </w:pPr>
      <w:r>
        <w:separator/>
      </w:r>
    </w:p>
  </w:footnote>
  <w:footnote w:type="continuationSeparator" w:id="0">
    <w:p w:rsidR="00AE00AB" w:rsidRDefault="00AE00AB"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3226EC" w:rsidRDefault="003226EC">
        <w:pPr>
          <w:pStyle w:val="Encabezado"/>
          <w:jc w:val="right"/>
        </w:pPr>
        <w:r>
          <w:fldChar w:fldCharType="begin"/>
        </w:r>
        <w:r>
          <w:instrText>PAGE   \* MERGEFORMAT</w:instrText>
        </w:r>
        <w:r>
          <w:fldChar w:fldCharType="separate"/>
        </w:r>
        <w:r w:rsidR="00FA53AB" w:rsidRPr="00FA53AB">
          <w:rPr>
            <w:noProof/>
            <w:lang w:val="es-ES"/>
          </w:rPr>
          <w:t>94</w:t>
        </w:r>
        <w:r>
          <w:fldChar w:fldCharType="end"/>
        </w:r>
      </w:p>
    </w:sdtContent>
  </w:sdt>
  <w:p w:rsidR="003226EC" w:rsidRDefault="003226EC">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D423165"/>
    <w:multiLevelType w:val="hybridMultilevel"/>
    <w:tmpl w:val="5AF0159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2" w15:restartNumberingAfterBreak="0">
    <w:nsid w:val="72DC3990"/>
    <w:multiLevelType w:val="hybridMultilevel"/>
    <w:tmpl w:val="070254B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5"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7"/>
  </w:num>
  <w:num w:numId="2">
    <w:abstractNumId w:val="9"/>
  </w:num>
  <w:num w:numId="3">
    <w:abstractNumId w:val="16"/>
  </w:num>
  <w:num w:numId="4">
    <w:abstractNumId w:val="15"/>
  </w:num>
  <w:num w:numId="5">
    <w:abstractNumId w:val="8"/>
  </w:num>
  <w:num w:numId="6">
    <w:abstractNumId w:val="17"/>
  </w:num>
  <w:num w:numId="7">
    <w:abstractNumId w:val="1"/>
  </w:num>
  <w:num w:numId="8">
    <w:abstractNumId w:val="26"/>
  </w:num>
  <w:num w:numId="9">
    <w:abstractNumId w:val="10"/>
  </w:num>
  <w:num w:numId="10">
    <w:abstractNumId w:val="24"/>
  </w:num>
  <w:num w:numId="11">
    <w:abstractNumId w:val="4"/>
  </w:num>
  <w:num w:numId="12">
    <w:abstractNumId w:val="6"/>
  </w:num>
  <w:num w:numId="13">
    <w:abstractNumId w:val="18"/>
  </w:num>
  <w:num w:numId="14">
    <w:abstractNumId w:val="20"/>
  </w:num>
  <w:num w:numId="15">
    <w:abstractNumId w:val="7"/>
  </w:num>
  <w:num w:numId="16">
    <w:abstractNumId w:val="2"/>
  </w:num>
  <w:num w:numId="17">
    <w:abstractNumId w:val="23"/>
  </w:num>
  <w:num w:numId="18">
    <w:abstractNumId w:val="21"/>
  </w:num>
  <w:num w:numId="19">
    <w:abstractNumId w:val="25"/>
  </w:num>
  <w:num w:numId="20">
    <w:abstractNumId w:val="0"/>
  </w:num>
  <w:num w:numId="21">
    <w:abstractNumId w:val="13"/>
  </w:num>
  <w:num w:numId="22">
    <w:abstractNumId w:val="19"/>
  </w:num>
  <w:num w:numId="23">
    <w:abstractNumId w:val="14"/>
  </w:num>
  <w:num w:numId="24">
    <w:abstractNumId w:val="5"/>
  </w:num>
  <w:num w:numId="25">
    <w:abstractNumId w:val="3"/>
  </w:num>
  <w:num w:numId="26">
    <w:abstractNumId w:val="28"/>
  </w:num>
  <w:num w:numId="27">
    <w:abstractNumId w:val="12"/>
  </w:num>
  <w:num w:numId="28">
    <w:abstractNumId w:val="11"/>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0CCD"/>
    <w:rsid w:val="0000188B"/>
    <w:rsid w:val="000019FD"/>
    <w:rsid w:val="00001BC8"/>
    <w:rsid w:val="00001E27"/>
    <w:rsid w:val="00001EF4"/>
    <w:rsid w:val="00002503"/>
    <w:rsid w:val="000025C1"/>
    <w:rsid w:val="00002A34"/>
    <w:rsid w:val="00003167"/>
    <w:rsid w:val="00003389"/>
    <w:rsid w:val="00004A65"/>
    <w:rsid w:val="00005E2E"/>
    <w:rsid w:val="000060C3"/>
    <w:rsid w:val="00006B07"/>
    <w:rsid w:val="00006F14"/>
    <w:rsid w:val="0000729F"/>
    <w:rsid w:val="00007ECB"/>
    <w:rsid w:val="000100D8"/>
    <w:rsid w:val="00011260"/>
    <w:rsid w:val="00011344"/>
    <w:rsid w:val="000113AB"/>
    <w:rsid w:val="00011BFA"/>
    <w:rsid w:val="00011CAF"/>
    <w:rsid w:val="00012076"/>
    <w:rsid w:val="000127BB"/>
    <w:rsid w:val="000129F0"/>
    <w:rsid w:val="00012EF9"/>
    <w:rsid w:val="000131C6"/>
    <w:rsid w:val="00013CC9"/>
    <w:rsid w:val="00013EA5"/>
    <w:rsid w:val="00013F7D"/>
    <w:rsid w:val="00014047"/>
    <w:rsid w:val="00016B4E"/>
    <w:rsid w:val="00016BE5"/>
    <w:rsid w:val="00016CAC"/>
    <w:rsid w:val="00017122"/>
    <w:rsid w:val="00017EDE"/>
    <w:rsid w:val="00020BDC"/>
    <w:rsid w:val="00020C5D"/>
    <w:rsid w:val="000221C3"/>
    <w:rsid w:val="00022327"/>
    <w:rsid w:val="0002327D"/>
    <w:rsid w:val="000233B0"/>
    <w:rsid w:val="00023F22"/>
    <w:rsid w:val="000245DD"/>
    <w:rsid w:val="00024A9E"/>
    <w:rsid w:val="00024D9B"/>
    <w:rsid w:val="0002535D"/>
    <w:rsid w:val="000255C5"/>
    <w:rsid w:val="000257AB"/>
    <w:rsid w:val="000258C4"/>
    <w:rsid w:val="00025DBD"/>
    <w:rsid w:val="00026248"/>
    <w:rsid w:val="0002636E"/>
    <w:rsid w:val="00026530"/>
    <w:rsid w:val="000268E4"/>
    <w:rsid w:val="0002697F"/>
    <w:rsid w:val="00026C26"/>
    <w:rsid w:val="000270B9"/>
    <w:rsid w:val="00027204"/>
    <w:rsid w:val="00027AB9"/>
    <w:rsid w:val="00030714"/>
    <w:rsid w:val="00030932"/>
    <w:rsid w:val="00030AD3"/>
    <w:rsid w:val="00030B92"/>
    <w:rsid w:val="0003109A"/>
    <w:rsid w:val="00031201"/>
    <w:rsid w:val="00031CCD"/>
    <w:rsid w:val="00032147"/>
    <w:rsid w:val="00033366"/>
    <w:rsid w:val="000343AC"/>
    <w:rsid w:val="00034666"/>
    <w:rsid w:val="00034775"/>
    <w:rsid w:val="000357F6"/>
    <w:rsid w:val="00035F19"/>
    <w:rsid w:val="000369DD"/>
    <w:rsid w:val="0003703B"/>
    <w:rsid w:val="000374F4"/>
    <w:rsid w:val="0003780D"/>
    <w:rsid w:val="000378D8"/>
    <w:rsid w:val="00037AE9"/>
    <w:rsid w:val="00040415"/>
    <w:rsid w:val="00040ED1"/>
    <w:rsid w:val="00040FC3"/>
    <w:rsid w:val="000415B1"/>
    <w:rsid w:val="00041868"/>
    <w:rsid w:val="00042AF6"/>
    <w:rsid w:val="00042E3B"/>
    <w:rsid w:val="0004397C"/>
    <w:rsid w:val="00043B2B"/>
    <w:rsid w:val="00044318"/>
    <w:rsid w:val="0004449D"/>
    <w:rsid w:val="000444CC"/>
    <w:rsid w:val="00044BC0"/>
    <w:rsid w:val="00045990"/>
    <w:rsid w:val="0004663C"/>
    <w:rsid w:val="000469E7"/>
    <w:rsid w:val="0004771D"/>
    <w:rsid w:val="00050695"/>
    <w:rsid w:val="000507DB"/>
    <w:rsid w:val="0005128D"/>
    <w:rsid w:val="0005191F"/>
    <w:rsid w:val="00051AE6"/>
    <w:rsid w:val="00051D68"/>
    <w:rsid w:val="00052444"/>
    <w:rsid w:val="00052A2A"/>
    <w:rsid w:val="00053437"/>
    <w:rsid w:val="0005351B"/>
    <w:rsid w:val="00053BB4"/>
    <w:rsid w:val="00053FFE"/>
    <w:rsid w:val="00054798"/>
    <w:rsid w:val="00054AC2"/>
    <w:rsid w:val="00054C2E"/>
    <w:rsid w:val="00054DBD"/>
    <w:rsid w:val="00054ECD"/>
    <w:rsid w:val="00055185"/>
    <w:rsid w:val="0005763E"/>
    <w:rsid w:val="00057ACD"/>
    <w:rsid w:val="000605EE"/>
    <w:rsid w:val="0006080E"/>
    <w:rsid w:val="000609CD"/>
    <w:rsid w:val="00060AE1"/>
    <w:rsid w:val="00061C15"/>
    <w:rsid w:val="00061C3A"/>
    <w:rsid w:val="00062743"/>
    <w:rsid w:val="00062761"/>
    <w:rsid w:val="00062845"/>
    <w:rsid w:val="000640F8"/>
    <w:rsid w:val="0006422C"/>
    <w:rsid w:val="00064271"/>
    <w:rsid w:val="00064C71"/>
    <w:rsid w:val="00064F46"/>
    <w:rsid w:val="000651A5"/>
    <w:rsid w:val="00066D76"/>
    <w:rsid w:val="00066E28"/>
    <w:rsid w:val="00067A92"/>
    <w:rsid w:val="00067EFD"/>
    <w:rsid w:val="00067F2C"/>
    <w:rsid w:val="00067F45"/>
    <w:rsid w:val="00070668"/>
    <w:rsid w:val="00070D96"/>
    <w:rsid w:val="000711A8"/>
    <w:rsid w:val="0007134E"/>
    <w:rsid w:val="00071D8C"/>
    <w:rsid w:val="00071F62"/>
    <w:rsid w:val="000727B9"/>
    <w:rsid w:val="0007293D"/>
    <w:rsid w:val="00072C3D"/>
    <w:rsid w:val="00073409"/>
    <w:rsid w:val="000739A3"/>
    <w:rsid w:val="00073A24"/>
    <w:rsid w:val="00074121"/>
    <w:rsid w:val="000741D8"/>
    <w:rsid w:val="000746FD"/>
    <w:rsid w:val="00074A75"/>
    <w:rsid w:val="00074E44"/>
    <w:rsid w:val="00075949"/>
    <w:rsid w:val="00076394"/>
    <w:rsid w:val="0007710D"/>
    <w:rsid w:val="00077167"/>
    <w:rsid w:val="00080333"/>
    <w:rsid w:val="000805F0"/>
    <w:rsid w:val="00080A1F"/>
    <w:rsid w:val="000813B5"/>
    <w:rsid w:val="000818D0"/>
    <w:rsid w:val="0008226D"/>
    <w:rsid w:val="000823C4"/>
    <w:rsid w:val="0008247B"/>
    <w:rsid w:val="000827B3"/>
    <w:rsid w:val="00082DE3"/>
    <w:rsid w:val="0008359D"/>
    <w:rsid w:val="000838FB"/>
    <w:rsid w:val="00083CD9"/>
    <w:rsid w:val="00084429"/>
    <w:rsid w:val="0008452A"/>
    <w:rsid w:val="00084B70"/>
    <w:rsid w:val="00084E9B"/>
    <w:rsid w:val="0008531A"/>
    <w:rsid w:val="000853E1"/>
    <w:rsid w:val="000864C8"/>
    <w:rsid w:val="00086952"/>
    <w:rsid w:val="0008719F"/>
    <w:rsid w:val="00087337"/>
    <w:rsid w:val="00087531"/>
    <w:rsid w:val="00087687"/>
    <w:rsid w:val="000876CD"/>
    <w:rsid w:val="0008781D"/>
    <w:rsid w:val="0009030A"/>
    <w:rsid w:val="00090C0C"/>
    <w:rsid w:val="0009129A"/>
    <w:rsid w:val="000913CA"/>
    <w:rsid w:val="0009149F"/>
    <w:rsid w:val="000920A7"/>
    <w:rsid w:val="000921A4"/>
    <w:rsid w:val="000932FB"/>
    <w:rsid w:val="00093706"/>
    <w:rsid w:val="000938BE"/>
    <w:rsid w:val="00093CD7"/>
    <w:rsid w:val="00094140"/>
    <w:rsid w:val="00094518"/>
    <w:rsid w:val="00094839"/>
    <w:rsid w:val="00095456"/>
    <w:rsid w:val="00095AB6"/>
    <w:rsid w:val="00095D1E"/>
    <w:rsid w:val="00096D8F"/>
    <w:rsid w:val="00096DB8"/>
    <w:rsid w:val="000970F4"/>
    <w:rsid w:val="00097AC4"/>
    <w:rsid w:val="00097DC2"/>
    <w:rsid w:val="000A003D"/>
    <w:rsid w:val="000A0281"/>
    <w:rsid w:val="000A045D"/>
    <w:rsid w:val="000A0C14"/>
    <w:rsid w:val="000A12F7"/>
    <w:rsid w:val="000A2B6E"/>
    <w:rsid w:val="000A4050"/>
    <w:rsid w:val="000A47D0"/>
    <w:rsid w:val="000A5790"/>
    <w:rsid w:val="000A5912"/>
    <w:rsid w:val="000A5E5D"/>
    <w:rsid w:val="000A6345"/>
    <w:rsid w:val="000A7698"/>
    <w:rsid w:val="000A7B03"/>
    <w:rsid w:val="000A7D70"/>
    <w:rsid w:val="000A7EE5"/>
    <w:rsid w:val="000B05F3"/>
    <w:rsid w:val="000B066D"/>
    <w:rsid w:val="000B0AC8"/>
    <w:rsid w:val="000B1063"/>
    <w:rsid w:val="000B120C"/>
    <w:rsid w:val="000B1322"/>
    <w:rsid w:val="000B19A7"/>
    <w:rsid w:val="000B1CCB"/>
    <w:rsid w:val="000B1CF3"/>
    <w:rsid w:val="000B2120"/>
    <w:rsid w:val="000B26AA"/>
    <w:rsid w:val="000B27DB"/>
    <w:rsid w:val="000B3003"/>
    <w:rsid w:val="000B37FE"/>
    <w:rsid w:val="000B3F01"/>
    <w:rsid w:val="000B41BA"/>
    <w:rsid w:val="000B4932"/>
    <w:rsid w:val="000B4C80"/>
    <w:rsid w:val="000B4DE5"/>
    <w:rsid w:val="000B5219"/>
    <w:rsid w:val="000B582B"/>
    <w:rsid w:val="000B5A10"/>
    <w:rsid w:val="000B608D"/>
    <w:rsid w:val="000B638E"/>
    <w:rsid w:val="000B664C"/>
    <w:rsid w:val="000B7290"/>
    <w:rsid w:val="000B7EBD"/>
    <w:rsid w:val="000B7F27"/>
    <w:rsid w:val="000C07F1"/>
    <w:rsid w:val="000C0973"/>
    <w:rsid w:val="000C0DC7"/>
    <w:rsid w:val="000C2546"/>
    <w:rsid w:val="000C2D0C"/>
    <w:rsid w:val="000C31BE"/>
    <w:rsid w:val="000C3486"/>
    <w:rsid w:val="000C4F22"/>
    <w:rsid w:val="000C699D"/>
    <w:rsid w:val="000C7D77"/>
    <w:rsid w:val="000D01D7"/>
    <w:rsid w:val="000D0398"/>
    <w:rsid w:val="000D07E4"/>
    <w:rsid w:val="000D22BE"/>
    <w:rsid w:val="000D33C8"/>
    <w:rsid w:val="000D35B2"/>
    <w:rsid w:val="000D462E"/>
    <w:rsid w:val="000D4E04"/>
    <w:rsid w:val="000D51C9"/>
    <w:rsid w:val="000D5C18"/>
    <w:rsid w:val="000D5CF7"/>
    <w:rsid w:val="000D5D68"/>
    <w:rsid w:val="000D63AA"/>
    <w:rsid w:val="000D6BD7"/>
    <w:rsid w:val="000E05EF"/>
    <w:rsid w:val="000E12FC"/>
    <w:rsid w:val="000E1CDF"/>
    <w:rsid w:val="000E1D9E"/>
    <w:rsid w:val="000E1EDC"/>
    <w:rsid w:val="000E2637"/>
    <w:rsid w:val="000E29F2"/>
    <w:rsid w:val="000E2B32"/>
    <w:rsid w:val="000E3419"/>
    <w:rsid w:val="000E3448"/>
    <w:rsid w:val="000E3576"/>
    <w:rsid w:val="000E35CB"/>
    <w:rsid w:val="000E3D0F"/>
    <w:rsid w:val="000E43C6"/>
    <w:rsid w:val="000E44F3"/>
    <w:rsid w:val="000E4A0F"/>
    <w:rsid w:val="000E4AF6"/>
    <w:rsid w:val="000E4DB2"/>
    <w:rsid w:val="000E4E1B"/>
    <w:rsid w:val="000E4E5A"/>
    <w:rsid w:val="000E561C"/>
    <w:rsid w:val="000E57C3"/>
    <w:rsid w:val="000E58B5"/>
    <w:rsid w:val="000E6937"/>
    <w:rsid w:val="000E6AF4"/>
    <w:rsid w:val="000E6DE1"/>
    <w:rsid w:val="000E6F67"/>
    <w:rsid w:val="000E7278"/>
    <w:rsid w:val="000F022F"/>
    <w:rsid w:val="000F0303"/>
    <w:rsid w:val="000F10AA"/>
    <w:rsid w:val="000F12F4"/>
    <w:rsid w:val="000F152F"/>
    <w:rsid w:val="000F170F"/>
    <w:rsid w:val="000F1AEC"/>
    <w:rsid w:val="000F1AFD"/>
    <w:rsid w:val="000F237A"/>
    <w:rsid w:val="000F28A8"/>
    <w:rsid w:val="000F3166"/>
    <w:rsid w:val="000F31D3"/>
    <w:rsid w:val="000F341F"/>
    <w:rsid w:val="000F4EED"/>
    <w:rsid w:val="000F4F91"/>
    <w:rsid w:val="000F55FE"/>
    <w:rsid w:val="000F5AB9"/>
    <w:rsid w:val="000F61BA"/>
    <w:rsid w:val="000F687E"/>
    <w:rsid w:val="000F6E9E"/>
    <w:rsid w:val="000F7281"/>
    <w:rsid w:val="000F748D"/>
    <w:rsid w:val="000F75A6"/>
    <w:rsid w:val="000F78AC"/>
    <w:rsid w:val="001008E8"/>
    <w:rsid w:val="001013CE"/>
    <w:rsid w:val="0010238D"/>
    <w:rsid w:val="00102BFC"/>
    <w:rsid w:val="0010360B"/>
    <w:rsid w:val="00103664"/>
    <w:rsid w:val="00103804"/>
    <w:rsid w:val="0010420C"/>
    <w:rsid w:val="00104948"/>
    <w:rsid w:val="001052B2"/>
    <w:rsid w:val="00105DB1"/>
    <w:rsid w:val="00106A04"/>
    <w:rsid w:val="001075A6"/>
    <w:rsid w:val="001079E7"/>
    <w:rsid w:val="00107EE0"/>
    <w:rsid w:val="00110850"/>
    <w:rsid w:val="00110BA1"/>
    <w:rsid w:val="00110E22"/>
    <w:rsid w:val="00111DA4"/>
    <w:rsid w:val="0011229E"/>
    <w:rsid w:val="00112779"/>
    <w:rsid w:val="00112D79"/>
    <w:rsid w:val="00112DC1"/>
    <w:rsid w:val="00114125"/>
    <w:rsid w:val="00114211"/>
    <w:rsid w:val="00114215"/>
    <w:rsid w:val="00115304"/>
    <w:rsid w:val="00115367"/>
    <w:rsid w:val="00115AAB"/>
    <w:rsid w:val="001168DB"/>
    <w:rsid w:val="00117198"/>
    <w:rsid w:val="0011729A"/>
    <w:rsid w:val="001200CF"/>
    <w:rsid w:val="00120535"/>
    <w:rsid w:val="00120FBA"/>
    <w:rsid w:val="00121307"/>
    <w:rsid w:val="00121B0E"/>
    <w:rsid w:val="0012210B"/>
    <w:rsid w:val="0012254C"/>
    <w:rsid w:val="00122ECD"/>
    <w:rsid w:val="00122F17"/>
    <w:rsid w:val="001234BD"/>
    <w:rsid w:val="001240A6"/>
    <w:rsid w:val="00124DD5"/>
    <w:rsid w:val="00124E17"/>
    <w:rsid w:val="001251F1"/>
    <w:rsid w:val="0012654B"/>
    <w:rsid w:val="00126B8F"/>
    <w:rsid w:val="00126F4C"/>
    <w:rsid w:val="00127099"/>
    <w:rsid w:val="00127806"/>
    <w:rsid w:val="00127A94"/>
    <w:rsid w:val="00130670"/>
    <w:rsid w:val="0013132D"/>
    <w:rsid w:val="001317E2"/>
    <w:rsid w:val="001327E6"/>
    <w:rsid w:val="0013288D"/>
    <w:rsid w:val="00132A72"/>
    <w:rsid w:val="00132E84"/>
    <w:rsid w:val="001333B8"/>
    <w:rsid w:val="00133858"/>
    <w:rsid w:val="0013446E"/>
    <w:rsid w:val="001344E4"/>
    <w:rsid w:val="00134B46"/>
    <w:rsid w:val="00135C3E"/>
    <w:rsid w:val="00136132"/>
    <w:rsid w:val="00136C2E"/>
    <w:rsid w:val="0013731B"/>
    <w:rsid w:val="00137A81"/>
    <w:rsid w:val="00137C32"/>
    <w:rsid w:val="00137D25"/>
    <w:rsid w:val="00140E96"/>
    <w:rsid w:val="001412E6"/>
    <w:rsid w:val="001417CD"/>
    <w:rsid w:val="00141E67"/>
    <w:rsid w:val="001425D4"/>
    <w:rsid w:val="00142C86"/>
    <w:rsid w:val="00142DCB"/>
    <w:rsid w:val="001430BD"/>
    <w:rsid w:val="001432AD"/>
    <w:rsid w:val="00143450"/>
    <w:rsid w:val="00143515"/>
    <w:rsid w:val="00144A9C"/>
    <w:rsid w:val="00144F32"/>
    <w:rsid w:val="001456E0"/>
    <w:rsid w:val="00145F21"/>
    <w:rsid w:val="0014638E"/>
    <w:rsid w:val="00146A3B"/>
    <w:rsid w:val="00146ADC"/>
    <w:rsid w:val="00146D1B"/>
    <w:rsid w:val="00147867"/>
    <w:rsid w:val="00147F40"/>
    <w:rsid w:val="001503D1"/>
    <w:rsid w:val="00151291"/>
    <w:rsid w:val="00151684"/>
    <w:rsid w:val="00152395"/>
    <w:rsid w:val="00152EB5"/>
    <w:rsid w:val="001538ED"/>
    <w:rsid w:val="00153DB2"/>
    <w:rsid w:val="00153DDC"/>
    <w:rsid w:val="00153E65"/>
    <w:rsid w:val="00153FE9"/>
    <w:rsid w:val="001548A2"/>
    <w:rsid w:val="00154981"/>
    <w:rsid w:val="001549BD"/>
    <w:rsid w:val="00154CC1"/>
    <w:rsid w:val="00155111"/>
    <w:rsid w:val="001557B0"/>
    <w:rsid w:val="00156271"/>
    <w:rsid w:val="001567EF"/>
    <w:rsid w:val="00157056"/>
    <w:rsid w:val="001570B8"/>
    <w:rsid w:val="00157736"/>
    <w:rsid w:val="00157DAF"/>
    <w:rsid w:val="001603C4"/>
    <w:rsid w:val="001609B2"/>
    <w:rsid w:val="00160CDF"/>
    <w:rsid w:val="001618B4"/>
    <w:rsid w:val="0016227C"/>
    <w:rsid w:val="00162A9A"/>
    <w:rsid w:val="00163CB1"/>
    <w:rsid w:val="00163E69"/>
    <w:rsid w:val="00163EA9"/>
    <w:rsid w:val="0016433B"/>
    <w:rsid w:val="001643EC"/>
    <w:rsid w:val="001645A3"/>
    <w:rsid w:val="00164892"/>
    <w:rsid w:val="00164C9D"/>
    <w:rsid w:val="00164E33"/>
    <w:rsid w:val="0016511A"/>
    <w:rsid w:val="0016545D"/>
    <w:rsid w:val="00165828"/>
    <w:rsid w:val="00165949"/>
    <w:rsid w:val="00167306"/>
    <w:rsid w:val="001673D0"/>
    <w:rsid w:val="0016755A"/>
    <w:rsid w:val="001678C8"/>
    <w:rsid w:val="0017008A"/>
    <w:rsid w:val="001705B8"/>
    <w:rsid w:val="00170D49"/>
    <w:rsid w:val="00171441"/>
    <w:rsid w:val="00171D04"/>
    <w:rsid w:val="0017238A"/>
    <w:rsid w:val="00172E0C"/>
    <w:rsid w:val="0017390B"/>
    <w:rsid w:val="00174151"/>
    <w:rsid w:val="001744B8"/>
    <w:rsid w:val="0017476E"/>
    <w:rsid w:val="0017496B"/>
    <w:rsid w:val="00174B21"/>
    <w:rsid w:val="0017522C"/>
    <w:rsid w:val="00175A41"/>
    <w:rsid w:val="00175FDD"/>
    <w:rsid w:val="00176756"/>
    <w:rsid w:val="00176765"/>
    <w:rsid w:val="00176C2B"/>
    <w:rsid w:val="001779EF"/>
    <w:rsid w:val="00177ACB"/>
    <w:rsid w:val="001801A3"/>
    <w:rsid w:val="0018158F"/>
    <w:rsid w:val="00182096"/>
    <w:rsid w:val="001821B9"/>
    <w:rsid w:val="001824AF"/>
    <w:rsid w:val="00182D0D"/>
    <w:rsid w:val="0018389F"/>
    <w:rsid w:val="00183C12"/>
    <w:rsid w:val="00184796"/>
    <w:rsid w:val="00184C84"/>
    <w:rsid w:val="00184DBA"/>
    <w:rsid w:val="0018560C"/>
    <w:rsid w:val="001871A9"/>
    <w:rsid w:val="0018739B"/>
    <w:rsid w:val="0018784B"/>
    <w:rsid w:val="00190417"/>
    <w:rsid w:val="00190559"/>
    <w:rsid w:val="001908F8"/>
    <w:rsid w:val="00190CE9"/>
    <w:rsid w:val="00190F27"/>
    <w:rsid w:val="00191BDC"/>
    <w:rsid w:val="00191C82"/>
    <w:rsid w:val="00191DB5"/>
    <w:rsid w:val="0019201F"/>
    <w:rsid w:val="00192079"/>
    <w:rsid w:val="001931D8"/>
    <w:rsid w:val="001934B9"/>
    <w:rsid w:val="00193544"/>
    <w:rsid w:val="001937E5"/>
    <w:rsid w:val="00193804"/>
    <w:rsid w:val="00193955"/>
    <w:rsid w:val="0019398B"/>
    <w:rsid w:val="00193F81"/>
    <w:rsid w:val="00194A3F"/>
    <w:rsid w:val="00194AC9"/>
    <w:rsid w:val="00194C80"/>
    <w:rsid w:val="001951B5"/>
    <w:rsid w:val="0019582E"/>
    <w:rsid w:val="00195B45"/>
    <w:rsid w:val="00195FC4"/>
    <w:rsid w:val="0019609C"/>
    <w:rsid w:val="001965E1"/>
    <w:rsid w:val="00196CAD"/>
    <w:rsid w:val="00197606"/>
    <w:rsid w:val="001A06BF"/>
    <w:rsid w:val="001A0909"/>
    <w:rsid w:val="001A1AA5"/>
    <w:rsid w:val="001A290D"/>
    <w:rsid w:val="001A2D49"/>
    <w:rsid w:val="001A306E"/>
    <w:rsid w:val="001A30AA"/>
    <w:rsid w:val="001A35FB"/>
    <w:rsid w:val="001A3B0B"/>
    <w:rsid w:val="001A3C79"/>
    <w:rsid w:val="001A4093"/>
    <w:rsid w:val="001A45A0"/>
    <w:rsid w:val="001A52F7"/>
    <w:rsid w:val="001A5771"/>
    <w:rsid w:val="001A5A4A"/>
    <w:rsid w:val="001A6B65"/>
    <w:rsid w:val="001A6DD8"/>
    <w:rsid w:val="001A74F8"/>
    <w:rsid w:val="001A75CE"/>
    <w:rsid w:val="001A7E13"/>
    <w:rsid w:val="001B024C"/>
    <w:rsid w:val="001B02F4"/>
    <w:rsid w:val="001B0481"/>
    <w:rsid w:val="001B0B4E"/>
    <w:rsid w:val="001B1464"/>
    <w:rsid w:val="001B1691"/>
    <w:rsid w:val="001B1790"/>
    <w:rsid w:val="001B3056"/>
    <w:rsid w:val="001B3866"/>
    <w:rsid w:val="001B39DD"/>
    <w:rsid w:val="001B3B6A"/>
    <w:rsid w:val="001B3DE8"/>
    <w:rsid w:val="001B4004"/>
    <w:rsid w:val="001B4337"/>
    <w:rsid w:val="001B447F"/>
    <w:rsid w:val="001B49C1"/>
    <w:rsid w:val="001B49FC"/>
    <w:rsid w:val="001B561F"/>
    <w:rsid w:val="001B563A"/>
    <w:rsid w:val="001B7232"/>
    <w:rsid w:val="001B7606"/>
    <w:rsid w:val="001B7723"/>
    <w:rsid w:val="001B793A"/>
    <w:rsid w:val="001C21C1"/>
    <w:rsid w:val="001C21E1"/>
    <w:rsid w:val="001C26C2"/>
    <w:rsid w:val="001C2991"/>
    <w:rsid w:val="001C2C24"/>
    <w:rsid w:val="001C36FF"/>
    <w:rsid w:val="001C392D"/>
    <w:rsid w:val="001C44D9"/>
    <w:rsid w:val="001C4649"/>
    <w:rsid w:val="001C5120"/>
    <w:rsid w:val="001C5540"/>
    <w:rsid w:val="001C5616"/>
    <w:rsid w:val="001C5990"/>
    <w:rsid w:val="001C5BC3"/>
    <w:rsid w:val="001C68DD"/>
    <w:rsid w:val="001C68F6"/>
    <w:rsid w:val="001C78DD"/>
    <w:rsid w:val="001C7EBB"/>
    <w:rsid w:val="001D08C1"/>
    <w:rsid w:val="001D0F4C"/>
    <w:rsid w:val="001D103E"/>
    <w:rsid w:val="001D1307"/>
    <w:rsid w:val="001D14C2"/>
    <w:rsid w:val="001D243F"/>
    <w:rsid w:val="001D2513"/>
    <w:rsid w:val="001D2641"/>
    <w:rsid w:val="001D32AE"/>
    <w:rsid w:val="001D34CC"/>
    <w:rsid w:val="001D3927"/>
    <w:rsid w:val="001D3A47"/>
    <w:rsid w:val="001D3A56"/>
    <w:rsid w:val="001D4121"/>
    <w:rsid w:val="001D4140"/>
    <w:rsid w:val="001D4302"/>
    <w:rsid w:val="001D452A"/>
    <w:rsid w:val="001D4683"/>
    <w:rsid w:val="001D48D4"/>
    <w:rsid w:val="001D5080"/>
    <w:rsid w:val="001D5374"/>
    <w:rsid w:val="001D5DC4"/>
    <w:rsid w:val="001D605D"/>
    <w:rsid w:val="001D7D0A"/>
    <w:rsid w:val="001E164C"/>
    <w:rsid w:val="001E2294"/>
    <w:rsid w:val="001E23EF"/>
    <w:rsid w:val="001E3735"/>
    <w:rsid w:val="001E4186"/>
    <w:rsid w:val="001E4693"/>
    <w:rsid w:val="001E46E4"/>
    <w:rsid w:val="001E48B5"/>
    <w:rsid w:val="001E4906"/>
    <w:rsid w:val="001E52ED"/>
    <w:rsid w:val="001E6055"/>
    <w:rsid w:val="001E6113"/>
    <w:rsid w:val="001E620D"/>
    <w:rsid w:val="001E6587"/>
    <w:rsid w:val="001E6A2A"/>
    <w:rsid w:val="001E6B98"/>
    <w:rsid w:val="001E72CB"/>
    <w:rsid w:val="001E749D"/>
    <w:rsid w:val="001E7528"/>
    <w:rsid w:val="001F04B8"/>
    <w:rsid w:val="001F0C26"/>
    <w:rsid w:val="001F0EAA"/>
    <w:rsid w:val="001F2050"/>
    <w:rsid w:val="001F2867"/>
    <w:rsid w:val="001F2935"/>
    <w:rsid w:val="001F2C3D"/>
    <w:rsid w:val="001F2D39"/>
    <w:rsid w:val="001F303C"/>
    <w:rsid w:val="001F3602"/>
    <w:rsid w:val="001F38EE"/>
    <w:rsid w:val="001F3A5A"/>
    <w:rsid w:val="001F404C"/>
    <w:rsid w:val="001F43BF"/>
    <w:rsid w:val="001F462D"/>
    <w:rsid w:val="001F4D3B"/>
    <w:rsid w:val="001F51F9"/>
    <w:rsid w:val="001F5632"/>
    <w:rsid w:val="001F5864"/>
    <w:rsid w:val="001F5C9F"/>
    <w:rsid w:val="001F5D1F"/>
    <w:rsid w:val="001F64E7"/>
    <w:rsid w:val="001F68CA"/>
    <w:rsid w:val="001F71E9"/>
    <w:rsid w:val="001F7844"/>
    <w:rsid w:val="001F7F15"/>
    <w:rsid w:val="00200D0F"/>
    <w:rsid w:val="002011AF"/>
    <w:rsid w:val="00201CEC"/>
    <w:rsid w:val="0020225B"/>
    <w:rsid w:val="00203517"/>
    <w:rsid w:val="002039A6"/>
    <w:rsid w:val="00204036"/>
    <w:rsid w:val="002048F5"/>
    <w:rsid w:val="00204D20"/>
    <w:rsid w:val="00205069"/>
    <w:rsid w:val="002050B2"/>
    <w:rsid w:val="002050CF"/>
    <w:rsid w:val="00205273"/>
    <w:rsid w:val="0020593D"/>
    <w:rsid w:val="00205B60"/>
    <w:rsid w:val="00205DEE"/>
    <w:rsid w:val="002060B1"/>
    <w:rsid w:val="00206991"/>
    <w:rsid w:val="002109D7"/>
    <w:rsid w:val="00210A6F"/>
    <w:rsid w:val="00210E87"/>
    <w:rsid w:val="0021103E"/>
    <w:rsid w:val="00211BD8"/>
    <w:rsid w:val="00212094"/>
    <w:rsid w:val="00212119"/>
    <w:rsid w:val="002121B4"/>
    <w:rsid w:val="00212A91"/>
    <w:rsid w:val="002131B9"/>
    <w:rsid w:val="0021382E"/>
    <w:rsid w:val="00213A66"/>
    <w:rsid w:val="002143BF"/>
    <w:rsid w:val="002147BB"/>
    <w:rsid w:val="002147C6"/>
    <w:rsid w:val="002158F0"/>
    <w:rsid w:val="00216128"/>
    <w:rsid w:val="0021697D"/>
    <w:rsid w:val="00217B17"/>
    <w:rsid w:val="00217B90"/>
    <w:rsid w:val="00220789"/>
    <w:rsid w:val="00220B39"/>
    <w:rsid w:val="002210C1"/>
    <w:rsid w:val="0022189E"/>
    <w:rsid w:val="00221ED1"/>
    <w:rsid w:val="00223B0B"/>
    <w:rsid w:val="002243B0"/>
    <w:rsid w:val="00224518"/>
    <w:rsid w:val="0022474E"/>
    <w:rsid w:val="002261D8"/>
    <w:rsid w:val="002263DD"/>
    <w:rsid w:val="002265B0"/>
    <w:rsid w:val="00226A8E"/>
    <w:rsid w:val="00226BBF"/>
    <w:rsid w:val="00226F30"/>
    <w:rsid w:val="0022737E"/>
    <w:rsid w:val="00227961"/>
    <w:rsid w:val="00227E30"/>
    <w:rsid w:val="00227EEB"/>
    <w:rsid w:val="002301B9"/>
    <w:rsid w:val="00231983"/>
    <w:rsid w:val="00231A39"/>
    <w:rsid w:val="00231C5A"/>
    <w:rsid w:val="00231F9D"/>
    <w:rsid w:val="00232BBD"/>
    <w:rsid w:val="002349E2"/>
    <w:rsid w:val="00234A93"/>
    <w:rsid w:val="00235128"/>
    <w:rsid w:val="0023577A"/>
    <w:rsid w:val="00235FAF"/>
    <w:rsid w:val="00236C0F"/>
    <w:rsid w:val="00237392"/>
    <w:rsid w:val="002373DD"/>
    <w:rsid w:val="0023776F"/>
    <w:rsid w:val="00237A1B"/>
    <w:rsid w:val="00237CCD"/>
    <w:rsid w:val="00240041"/>
    <w:rsid w:val="002400A7"/>
    <w:rsid w:val="002401EB"/>
    <w:rsid w:val="0024049F"/>
    <w:rsid w:val="00240C51"/>
    <w:rsid w:val="00241162"/>
    <w:rsid w:val="0024196B"/>
    <w:rsid w:val="00242031"/>
    <w:rsid w:val="00243742"/>
    <w:rsid w:val="00243AE1"/>
    <w:rsid w:val="00243F69"/>
    <w:rsid w:val="00244157"/>
    <w:rsid w:val="002442B2"/>
    <w:rsid w:val="002445C5"/>
    <w:rsid w:val="00244F0A"/>
    <w:rsid w:val="00245528"/>
    <w:rsid w:val="00245F1E"/>
    <w:rsid w:val="00246A4F"/>
    <w:rsid w:val="00246DB9"/>
    <w:rsid w:val="00246F2F"/>
    <w:rsid w:val="00247A46"/>
    <w:rsid w:val="00247A78"/>
    <w:rsid w:val="002503A1"/>
    <w:rsid w:val="002506C3"/>
    <w:rsid w:val="00250B97"/>
    <w:rsid w:val="00250BE9"/>
    <w:rsid w:val="00250E90"/>
    <w:rsid w:val="002512ED"/>
    <w:rsid w:val="00251411"/>
    <w:rsid w:val="00251717"/>
    <w:rsid w:val="0025257D"/>
    <w:rsid w:val="00252606"/>
    <w:rsid w:val="00252847"/>
    <w:rsid w:val="002529F8"/>
    <w:rsid w:val="00252A1E"/>
    <w:rsid w:val="002538B5"/>
    <w:rsid w:val="00253C71"/>
    <w:rsid w:val="00253E58"/>
    <w:rsid w:val="002543E4"/>
    <w:rsid w:val="00254DD7"/>
    <w:rsid w:val="00255832"/>
    <w:rsid w:val="0025594D"/>
    <w:rsid w:val="00255F23"/>
    <w:rsid w:val="00255F25"/>
    <w:rsid w:val="002568E6"/>
    <w:rsid w:val="00256B1F"/>
    <w:rsid w:val="00256CB2"/>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572"/>
    <w:rsid w:val="00263BD1"/>
    <w:rsid w:val="00263CB5"/>
    <w:rsid w:val="00263DC7"/>
    <w:rsid w:val="0026403B"/>
    <w:rsid w:val="002641D3"/>
    <w:rsid w:val="00264F9E"/>
    <w:rsid w:val="00264FAA"/>
    <w:rsid w:val="00265C0F"/>
    <w:rsid w:val="002663A3"/>
    <w:rsid w:val="00266D5B"/>
    <w:rsid w:val="00267235"/>
    <w:rsid w:val="00267505"/>
    <w:rsid w:val="00267548"/>
    <w:rsid w:val="0026756D"/>
    <w:rsid w:val="00267684"/>
    <w:rsid w:val="002703DF"/>
    <w:rsid w:val="002705E9"/>
    <w:rsid w:val="00270978"/>
    <w:rsid w:val="0027120A"/>
    <w:rsid w:val="00271C5B"/>
    <w:rsid w:val="002726FB"/>
    <w:rsid w:val="00272C2A"/>
    <w:rsid w:val="00272D57"/>
    <w:rsid w:val="0027337A"/>
    <w:rsid w:val="002735EF"/>
    <w:rsid w:val="00273931"/>
    <w:rsid w:val="002744EC"/>
    <w:rsid w:val="002761DE"/>
    <w:rsid w:val="002763FA"/>
    <w:rsid w:val="0027697D"/>
    <w:rsid w:val="00276EF0"/>
    <w:rsid w:val="00277295"/>
    <w:rsid w:val="002773A9"/>
    <w:rsid w:val="00277851"/>
    <w:rsid w:val="002800EB"/>
    <w:rsid w:val="002805C1"/>
    <w:rsid w:val="00281202"/>
    <w:rsid w:val="00281BFB"/>
    <w:rsid w:val="00281CA3"/>
    <w:rsid w:val="00282CC8"/>
    <w:rsid w:val="00282D1C"/>
    <w:rsid w:val="0028332B"/>
    <w:rsid w:val="002833E3"/>
    <w:rsid w:val="0028415D"/>
    <w:rsid w:val="002844BB"/>
    <w:rsid w:val="002845B5"/>
    <w:rsid w:val="00284733"/>
    <w:rsid w:val="00284748"/>
    <w:rsid w:val="00285116"/>
    <w:rsid w:val="00285DA1"/>
    <w:rsid w:val="00286692"/>
    <w:rsid w:val="00286792"/>
    <w:rsid w:val="002876E8"/>
    <w:rsid w:val="00287EC7"/>
    <w:rsid w:val="00287F7F"/>
    <w:rsid w:val="00290516"/>
    <w:rsid w:val="00290992"/>
    <w:rsid w:val="002912FE"/>
    <w:rsid w:val="00291A63"/>
    <w:rsid w:val="00291BCA"/>
    <w:rsid w:val="00292533"/>
    <w:rsid w:val="00292C26"/>
    <w:rsid w:val="002935A2"/>
    <w:rsid w:val="002950AE"/>
    <w:rsid w:val="002956D5"/>
    <w:rsid w:val="00295B9B"/>
    <w:rsid w:val="00295DF2"/>
    <w:rsid w:val="00296F13"/>
    <w:rsid w:val="0029720C"/>
    <w:rsid w:val="0029740F"/>
    <w:rsid w:val="00297618"/>
    <w:rsid w:val="00297859"/>
    <w:rsid w:val="00297C7E"/>
    <w:rsid w:val="00297D4C"/>
    <w:rsid w:val="002A0212"/>
    <w:rsid w:val="002A06DC"/>
    <w:rsid w:val="002A07E8"/>
    <w:rsid w:val="002A09B2"/>
    <w:rsid w:val="002A0A7E"/>
    <w:rsid w:val="002A0C9C"/>
    <w:rsid w:val="002A0E49"/>
    <w:rsid w:val="002A0F4B"/>
    <w:rsid w:val="002A179A"/>
    <w:rsid w:val="002A1F89"/>
    <w:rsid w:val="002A22A3"/>
    <w:rsid w:val="002A2B9E"/>
    <w:rsid w:val="002A2BD2"/>
    <w:rsid w:val="002A2C48"/>
    <w:rsid w:val="002A31B7"/>
    <w:rsid w:val="002A3953"/>
    <w:rsid w:val="002A47FB"/>
    <w:rsid w:val="002A515C"/>
    <w:rsid w:val="002A54BE"/>
    <w:rsid w:val="002A5D26"/>
    <w:rsid w:val="002A7E1B"/>
    <w:rsid w:val="002B0073"/>
    <w:rsid w:val="002B0868"/>
    <w:rsid w:val="002B0BD2"/>
    <w:rsid w:val="002B1068"/>
    <w:rsid w:val="002B12D4"/>
    <w:rsid w:val="002B3B4F"/>
    <w:rsid w:val="002B3BE7"/>
    <w:rsid w:val="002B3CD2"/>
    <w:rsid w:val="002B3F97"/>
    <w:rsid w:val="002B40C6"/>
    <w:rsid w:val="002B4334"/>
    <w:rsid w:val="002B49F8"/>
    <w:rsid w:val="002B5321"/>
    <w:rsid w:val="002B58A9"/>
    <w:rsid w:val="002B5B80"/>
    <w:rsid w:val="002B6221"/>
    <w:rsid w:val="002B67C3"/>
    <w:rsid w:val="002B683A"/>
    <w:rsid w:val="002B700B"/>
    <w:rsid w:val="002B711D"/>
    <w:rsid w:val="002B753B"/>
    <w:rsid w:val="002C0612"/>
    <w:rsid w:val="002C06E5"/>
    <w:rsid w:val="002C0A23"/>
    <w:rsid w:val="002C0C5C"/>
    <w:rsid w:val="002C143C"/>
    <w:rsid w:val="002C167F"/>
    <w:rsid w:val="002C179A"/>
    <w:rsid w:val="002C1B1C"/>
    <w:rsid w:val="002C20D4"/>
    <w:rsid w:val="002C29B5"/>
    <w:rsid w:val="002C2A77"/>
    <w:rsid w:val="002C33A5"/>
    <w:rsid w:val="002C4056"/>
    <w:rsid w:val="002C434B"/>
    <w:rsid w:val="002C4565"/>
    <w:rsid w:val="002C4A4D"/>
    <w:rsid w:val="002C517F"/>
    <w:rsid w:val="002C6258"/>
    <w:rsid w:val="002C6313"/>
    <w:rsid w:val="002C64E9"/>
    <w:rsid w:val="002C6511"/>
    <w:rsid w:val="002C6E05"/>
    <w:rsid w:val="002C701C"/>
    <w:rsid w:val="002C7568"/>
    <w:rsid w:val="002C79B9"/>
    <w:rsid w:val="002D04C8"/>
    <w:rsid w:val="002D0997"/>
    <w:rsid w:val="002D0E3E"/>
    <w:rsid w:val="002D134C"/>
    <w:rsid w:val="002D157C"/>
    <w:rsid w:val="002D1748"/>
    <w:rsid w:val="002D1E01"/>
    <w:rsid w:val="002D24F2"/>
    <w:rsid w:val="002D2A92"/>
    <w:rsid w:val="002D3C37"/>
    <w:rsid w:val="002D3EBF"/>
    <w:rsid w:val="002D3FA0"/>
    <w:rsid w:val="002D45A2"/>
    <w:rsid w:val="002D500A"/>
    <w:rsid w:val="002D5847"/>
    <w:rsid w:val="002D5C62"/>
    <w:rsid w:val="002D7CC3"/>
    <w:rsid w:val="002E040F"/>
    <w:rsid w:val="002E0720"/>
    <w:rsid w:val="002E0FFD"/>
    <w:rsid w:val="002E1280"/>
    <w:rsid w:val="002E1EB1"/>
    <w:rsid w:val="002E209C"/>
    <w:rsid w:val="002E2E94"/>
    <w:rsid w:val="002E3054"/>
    <w:rsid w:val="002E32CA"/>
    <w:rsid w:val="002E38F1"/>
    <w:rsid w:val="002E39E5"/>
    <w:rsid w:val="002E3D4D"/>
    <w:rsid w:val="002E46BC"/>
    <w:rsid w:val="002E4BE1"/>
    <w:rsid w:val="002E4D62"/>
    <w:rsid w:val="002E5657"/>
    <w:rsid w:val="002E5AAC"/>
    <w:rsid w:val="002E5E6C"/>
    <w:rsid w:val="002E6406"/>
    <w:rsid w:val="002E6EA1"/>
    <w:rsid w:val="002E72A0"/>
    <w:rsid w:val="002E782B"/>
    <w:rsid w:val="002E79D3"/>
    <w:rsid w:val="002E7A69"/>
    <w:rsid w:val="002E7B83"/>
    <w:rsid w:val="002E7B8C"/>
    <w:rsid w:val="002E7C7F"/>
    <w:rsid w:val="002F01CB"/>
    <w:rsid w:val="002F0433"/>
    <w:rsid w:val="002F0624"/>
    <w:rsid w:val="002F0FC8"/>
    <w:rsid w:val="002F12B7"/>
    <w:rsid w:val="002F1447"/>
    <w:rsid w:val="002F1672"/>
    <w:rsid w:val="002F1F46"/>
    <w:rsid w:val="002F22A8"/>
    <w:rsid w:val="002F30F6"/>
    <w:rsid w:val="002F3111"/>
    <w:rsid w:val="002F3279"/>
    <w:rsid w:val="002F3892"/>
    <w:rsid w:val="002F3CB5"/>
    <w:rsid w:val="002F3E00"/>
    <w:rsid w:val="002F4248"/>
    <w:rsid w:val="002F491F"/>
    <w:rsid w:val="002F4BEA"/>
    <w:rsid w:val="002F54A8"/>
    <w:rsid w:val="002F55B2"/>
    <w:rsid w:val="002F5FD6"/>
    <w:rsid w:val="002F63D0"/>
    <w:rsid w:val="002F67BD"/>
    <w:rsid w:val="002F6B7F"/>
    <w:rsid w:val="002F705D"/>
    <w:rsid w:val="002F7653"/>
    <w:rsid w:val="0030020D"/>
    <w:rsid w:val="0030053D"/>
    <w:rsid w:val="003011E6"/>
    <w:rsid w:val="0030264A"/>
    <w:rsid w:val="003028A1"/>
    <w:rsid w:val="003029F8"/>
    <w:rsid w:val="00302E35"/>
    <w:rsid w:val="0030301C"/>
    <w:rsid w:val="00303101"/>
    <w:rsid w:val="003032F8"/>
    <w:rsid w:val="0030356C"/>
    <w:rsid w:val="00303E69"/>
    <w:rsid w:val="00303EEA"/>
    <w:rsid w:val="003045A2"/>
    <w:rsid w:val="00304FCA"/>
    <w:rsid w:val="00305583"/>
    <w:rsid w:val="0030588B"/>
    <w:rsid w:val="0030596D"/>
    <w:rsid w:val="00305C12"/>
    <w:rsid w:val="00306AF1"/>
    <w:rsid w:val="00307009"/>
    <w:rsid w:val="0030767C"/>
    <w:rsid w:val="00307A65"/>
    <w:rsid w:val="003107FB"/>
    <w:rsid w:val="00310AC3"/>
    <w:rsid w:val="00311DF1"/>
    <w:rsid w:val="00312A53"/>
    <w:rsid w:val="0031390A"/>
    <w:rsid w:val="00313BCB"/>
    <w:rsid w:val="00314471"/>
    <w:rsid w:val="003144E0"/>
    <w:rsid w:val="00314853"/>
    <w:rsid w:val="00314895"/>
    <w:rsid w:val="00314F27"/>
    <w:rsid w:val="00315AF4"/>
    <w:rsid w:val="00315F52"/>
    <w:rsid w:val="00316041"/>
    <w:rsid w:val="00316AB1"/>
    <w:rsid w:val="00316B8D"/>
    <w:rsid w:val="003170D8"/>
    <w:rsid w:val="0031744A"/>
    <w:rsid w:val="00317AB4"/>
    <w:rsid w:val="00317B61"/>
    <w:rsid w:val="0032014C"/>
    <w:rsid w:val="0032025B"/>
    <w:rsid w:val="003205C9"/>
    <w:rsid w:val="003205CE"/>
    <w:rsid w:val="00320946"/>
    <w:rsid w:val="003210EF"/>
    <w:rsid w:val="00321107"/>
    <w:rsid w:val="003213C1"/>
    <w:rsid w:val="00321D78"/>
    <w:rsid w:val="00321DFE"/>
    <w:rsid w:val="00322132"/>
    <w:rsid w:val="003226EC"/>
    <w:rsid w:val="0032270A"/>
    <w:rsid w:val="00322764"/>
    <w:rsid w:val="003227C4"/>
    <w:rsid w:val="00322D46"/>
    <w:rsid w:val="00322E98"/>
    <w:rsid w:val="00323325"/>
    <w:rsid w:val="00323380"/>
    <w:rsid w:val="003234A0"/>
    <w:rsid w:val="003242A2"/>
    <w:rsid w:val="003246F1"/>
    <w:rsid w:val="0032474B"/>
    <w:rsid w:val="003254F7"/>
    <w:rsid w:val="003255EF"/>
    <w:rsid w:val="00325942"/>
    <w:rsid w:val="003259A3"/>
    <w:rsid w:val="00325FB6"/>
    <w:rsid w:val="003261B3"/>
    <w:rsid w:val="0032629A"/>
    <w:rsid w:val="003264C0"/>
    <w:rsid w:val="003267C8"/>
    <w:rsid w:val="00326BB4"/>
    <w:rsid w:val="00326C1E"/>
    <w:rsid w:val="00326CAC"/>
    <w:rsid w:val="00327725"/>
    <w:rsid w:val="00327CD9"/>
    <w:rsid w:val="00327DD3"/>
    <w:rsid w:val="0033000F"/>
    <w:rsid w:val="00330591"/>
    <w:rsid w:val="00330C97"/>
    <w:rsid w:val="00330F44"/>
    <w:rsid w:val="00332360"/>
    <w:rsid w:val="00332463"/>
    <w:rsid w:val="00332D13"/>
    <w:rsid w:val="00333C79"/>
    <w:rsid w:val="00334566"/>
    <w:rsid w:val="00334758"/>
    <w:rsid w:val="00334B71"/>
    <w:rsid w:val="00335142"/>
    <w:rsid w:val="003351A3"/>
    <w:rsid w:val="003351A6"/>
    <w:rsid w:val="0033566E"/>
    <w:rsid w:val="00336905"/>
    <w:rsid w:val="00336F1F"/>
    <w:rsid w:val="0033753F"/>
    <w:rsid w:val="0034039D"/>
    <w:rsid w:val="003403E5"/>
    <w:rsid w:val="0034276B"/>
    <w:rsid w:val="003427B1"/>
    <w:rsid w:val="00342DC1"/>
    <w:rsid w:val="003432B0"/>
    <w:rsid w:val="0034347B"/>
    <w:rsid w:val="003441D7"/>
    <w:rsid w:val="0034505A"/>
    <w:rsid w:val="003455F6"/>
    <w:rsid w:val="00345A7F"/>
    <w:rsid w:val="003462EF"/>
    <w:rsid w:val="003472B9"/>
    <w:rsid w:val="00347407"/>
    <w:rsid w:val="00347DBD"/>
    <w:rsid w:val="00350220"/>
    <w:rsid w:val="003508BE"/>
    <w:rsid w:val="00350E14"/>
    <w:rsid w:val="00350FF2"/>
    <w:rsid w:val="00351446"/>
    <w:rsid w:val="00351AA1"/>
    <w:rsid w:val="00351EAB"/>
    <w:rsid w:val="003525F7"/>
    <w:rsid w:val="00353048"/>
    <w:rsid w:val="003530AD"/>
    <w:rsid w:val="00353D9C"/>
    <w:rsid w:val="00354D08"/>
    <w:rsid w:val="00355DDF"/>
    <w:rsid w:val="00356212"/>
    <w:rsid w:val="003562E0"/>
    <w:rsid w:val="00356C58"/>
    <w:rsid w:val="003574D6"/>
    <w:rsid w:val="00360010"/>
    <w:rsid w:val="00360C03"/>
    <w:rsid w:val="00361EC8"/>
    <w:rsid w:val="00361F78"/>
    <w:rsid w:val="00361FE6"/>
    <w:rsid w:val="00362589"/>
    <w:rsid w:val="003627E6"/>
    <w:rsid w:val="003629DE"/>
    <w:rsid w:val="00362AFF"/>
    <w:rsid w:val="00363137"/>
    <w:rsid w:val="00363C7C"/>
    <w:rsid w:val="00363CA2"/>
    <w:rsid w:val="00363DF0"/>
    <w:rsid w:val="00364FC1"/>
    <w:rsid w:val="0036512A"/>
    <w:rsid w:val="0036556E"/>
    <w:rsid w:val="00366B8F"/>
    <w:rsid w:val="00366BC1"/>
    <w:rsid w:val="00367110"/>
    <w:rsid w:val="003679F8"/>
    <w:rsid w:val="00367AFF"/>
    <w:rsid w:val="00370A38"/>
    <w:rsid w:val="0037122A"/>
    <w:rsid w:val="00371338"/>
    <w:rsid w:val="00371750"/>
    <w:rsid w:val="0037187E"/>
    <w:rsid w:val="003728C1"/>
    <w:rsid w:val="00372DF8"/>
    <w:rsid w:val="003738A8"/>
    <w:rsid w:val="003739D2"/>
    <w:rsid w:val="00373B60"/>
    <w:rsid w:val="003741E5"/>
    <w:rsid w:val="00374524"/>
    <w:rsid w:val="003755FC"/>
    <w:rsid w:val="0037566F"/>
    <w:rsid w:val="00375FAD"/>
    <w:rsid w:val="00376899"/>
    <w:rsid w:val="00376BAD"/>
    <w:rsid w:val="00376E59"/>
    <w:rsid w:val="00376EBD"/>
    <w:rsid w:val="003803B2"/>
    <w:rsid w:val="0038063F"/>
    <w:rsid w:val="003806BA"/>
    <w:rsid w:val="00380E2A"/>
    <w:rsid w:val="00380EAC"/>
    <w:rsid w:val="003818B6"/>
    <w:rsid w:val="00381DEC"/>
    <w:rsid w:val="003825A9"/>
    <w:rsid w:val="00382E47"/>
    <w:rsid w:val="003835D7"/>
    <w:rsid w:val="00383FBA"/>
    <w:rsid w:val="0038420A"/>
    <w:rsid w:val="00385D8A"/>
    <w:rsid w:val="00386150"/>
    <w:rsid w:val="00386707"/>
    <w:rsid w:val="00386F3E"/>
    <w:rsid w:val="0038702C"/>
    <w:rsid w:val="00387C81"/>
    <w:rsid w:val="0039003E"/>
    <w:rsid w:val="0039008C"/>
    <w:rsid w:val="00390974"/>
    <w:rsid w:val="00390CD4"/>
    <w:rsid w:val="003914C2"/>
    <w:rsid w:val="00392252"/>
    <w:rsid w:val="003935FD"/>
    <w:rsid w:val="00393B03"/>
    <w:rsid w:val="00393DEF"/>
    <w:rsid w:val="003948AA"/>
    <w:rsid w:val="00394B47"/>
    <w:rsid w:val="00394BAD"/>
    <w:rsid w:val="00394CB5"/>
    <w:rsid w:val="00394EE4"/>
    <w:rsid w:val="00394FE5"/>
    <w:rsid w:val="003968A3"/>
    <w:rsid w:val="00396A01"/>
    <w:rsid w:val="00397154"/>
    <w:rsid w:val="00397642"/>
    <w:rsid w:val="003976CA"/>
    <w:rsid w:val="003A0094"/>
    <w:rsid w:val="003A1C7A"/>
    <w:rsid w:val="003A279E"/>
    <w:rsid w:val="003A335B"/>
    <w:rsid w:val="003A3E91"/>
    <w:rsid w:val="003A3EE9"/>
    <w:rsid w:val="003A4574"/>
    <w:rsid w:val="003A4CF0"/>
    <w:rsid w:val="003A4E51"/>
    <w:rsid w:val="003A5025"/>
    <w:rsid w:val="003A5634"/>
    <w:rsid w:val="003A60E3"/>
    <w:rsid w:val="003A65FF"/>
    <w:rsid w:val="003A6909"/>
    <w:rsid w:val="003A6B58"/>
    <w:rsid w:val="003A7B26"/>
    <w:rsid w:val="003A7E07"/>
    <w:rsid w:val="003B0383"/>
    <w:rsid w:val="003B0494"/>
    <w:rsid w:val="003B0EF2"/>
    <w:rsid w:val="003B0F57"/>
    <w:rsid w:val="003B1A3E"/>
    <w:rsid w:val="003B1D08"/>
    <w:rsid w:val="003B216A"/>
    <w:rsid w:val="003B224E"/>
    <w:rsid w:val="003B2810"/>
    <w:rsid w:val="003B299B"/>
    <w:rsid w:val="003B2CA4"/>
    <w:rsid w:val="003B2D00"/>
    <w:rsid w:val="003B3325"/>
    <w:rsid w:val="003B3824"/>
    <w:rsid w:val="003B3833"/>
    <w:rsid w:val="003B417F"/>
    <w:rsid w:val="003B41DF"/>
    <w:rsid w:val="003B4477"/>
    <w:rsid w:val="003B5095"/>
    <w:rsid w:val="003B5AFE"/>
    <w:rsid w:val="003B60D5"/>
    <w:rsid w:val="003B658E"/>
    <w:rsid w:val="003B65F2"/>
    <w:rsid w:val="003B674F"/>
    <w:rsid w:val="003B6CEE"/>
    <w:rsid w:val="003B6EA5"/>
    <w:rsid w:val="003B73EA"/>
    <w:rsid w:val="003B763A"/>
    <w:rsid w:val="003C11D1"/>
    <w:rsid w:val="003C1326"/>
    <w:rsid w:val="003C18B4"/>
    <w:rsid w:val="003C1D8F"/>
    <w:rsid w:val="003C1F50"/>
    <w:rsid w:val="003C3060"/>
    <w:rsid w:val="003C38C1"/>
    <w:rsid w:val="003C478C"/>
    <w:rsid w:val="003C4AA5"/>
    <w:rsid w:val="003C5A94"/>
    <w:rsid w:val="003C6805"/>
    <w:rsid w:val="003C68D7"/>
    <w:rsid w:val="003C71AC"/>
    <w:rsid w:val="003C74AD"/>
    <w:rsid w:val="003D079C"/>
    <w:rsid w:val="003D10E8"/>
    <w:rsid w:val="003D12A0"/>
    <w:rsid w:val="003D16CD"/>
    <w:rsid w:val="003D19C6"/>
    <w:rsid w:val="003D2029"/>
    <w:rsid w:val="003D2A6D"/>
    <w:rsid w:val="003D2F69"/>
    <w:rsid w:val="003D31AC"/>
    <w:rsid w:val="003D3329"/>
    <w:rsid w:val="003D344F"/>
    <w:rsid w:val="003D463E"/>
    <w:rsid w:val="003D4960"/>
    <w:rsid w:val="003D4E8F"/>
    <w:rsid w:val="003D5125"/>
    <w:rsid w:val="003D512E"/>
    <w:rsid w:val="003D52CF"/>
    <w:rsid w:val="003D59BB"/>
    <w:rsid w:val="003D5EE5"/>
    <w:rsid w:val="003D5F29"/>
    <w:rsid w:val="003D64D9"/>
    <w:rsid w:val="003D6846"/>
    <w:rsid w:val="003D6DCD"/>
    <w:rsid w:val="003D7102"/>
    <w:rsid w:val="003D7474"/>
    <w:rsid w:val="003D75BB"/>
    <w:rsid w:val="003D77B0"/>
    <w:rsid w:val="003D7A50"/>
    <w:rsid w:val="003D7FDB"/>
    <w:rsid w:val="003E0021"/>
    <w:rsid w:val="003E060B"/>
    <w:rsid w:val="003E11D6"/>
    <w:rsid w:val="003E188E"/>
    <w:rsid w:val="003E1D38"/>
    <w:rsid w:val="003E229C"/>
    <w:rsid w:val="003E23F4"/>
    <w:rsid w:val="003E255D"/>
    <w:rsid w:val="003E2822"/>
    <w:rsid w:val="003E28C2"/>
    <w:rsid w:val="003E2EA3"/>
    <w:rsid w:val="003E35E1"/>
    <w:rsid w:val="003E3A36"/>
    <w:rsid w:val="003E41B3"/>
    <w:rsid w:val="003E4309"/>
    <w:rsid w:val="003E4A29"/>
    <w:rsid w:val="003E4FE1"/>
    <w:rsid w:val="003E52F0"/>
    <w:rsid w:val="003E5447"/>
    <w:rsid w:val="003E637A"/>
    <w:rsid w:val="003E6CFA"/>
    <w:rsid w:val="003E7910"/>
    <w:rsid w:val="003F09A9"/>
    <w:rsid w:val="003F0F5B"/>
    <w:rsid w:val="003F0FA2"/>
    <w:rsid w:val="003F1781"/>
    <w:rsid w:val="003F205E"/>
    <w:rsid w:val="003F25A6"/>
    <w:rsid w:val="003F2A80"/>
    <w:rsid w:val="003F2DD0"/>
    <w:rsid w:val="003F2E0C"/>
    <w:rsid w:val="003F2F64"/>
    <w:rsid w:val="003F34DE"/>
    <w:rsid w:val="003F37DA"/>
    <w:rsid w:val="003F3840"/>
    <w:rsid w:val="003F3CA8"/>
    <w:rsid w:val="003F3EF4"/>
    <w:rsid w:val="003F45FA"/>
    <w:rsid w:val="003F4957"/>
    <w:rsid w:val="003F4B0E"/>
    <w:rsid w:val="003F50FD"/>
    <w:rsid w:val="003F56E9"/>
    <w:rsid w:val="003F5769"/>
    <w:rsid w:val="003F59EE"/>
    <w:rsid w:val="003F5A8B"/>
    <w:rsid w:val="003F66A3"/>
    <w:rsid w:val="003F6700"/>
    <w:rsid w:val="003F677F"/>
    <w:rsid w:val="003F6ADE"/>
    <w:rsid w:val="003F6CF4"/>
    <w:rsid w:val="003F7086"/>
    <w:rsid w:val="003F74DD"/>
    <w:rsid w:val="003F75A1"/>
    <w:rsid w:val="003F7832"/>
    <w:rsid w:val="003F79FE"/>
    <w:rsid w:val="003F7D56"/>
    <w:rsid w:val="003F7DC2"/>
    <w:rsid w:val="00400012"/>
    <w:rsid w:val="00400548"/>
    <w:rsid w:val="004010EB"/>
    <w:rsid w:val="0040115B"/>
    <w:rsid w:val="00401475"/>
    <w:rsid w:val="00401A23"/>
    <w:rsid w:val="00401C11"/>
    <w:rsid w:val="00402D9B"/>
    <w:rsid w:val="004036CF"/>
    <w:rsid w:val="0040466F"/>
    <w:rsid w:val="0040511E"/>
    <w:rsid w:val="004051E1"/>
    <w:rsid w:val="004053DA"/>
    <w:rsid w:val="004053E0"/>
    <w:rsid w:val="00405A38"/>
    <w:rsid w:val="00405E2A"/>
    <w:rsid w:val="00406A5B"/>
    <w:rsid w:val="0040757C"/>
    <w:rsid w:val="004079E7"/>
    <w:rsid w:val="00407A99"/>
    <w:rsid w:val="00407BBF"/>
    <w:rsid w:val="00407D34"/>
    <w:rsid w:val="00410285"/>
    <w:rsid w:val="004107B9"/>
    <w:rsid w:val="00410ED8"/>
    <w:rsid w:val="004116D6"/>
    <w:rsid w:val="00411DF7"/>
    <w:rsid w:val="00412989"/>
    <w:rsid w:val="004131C5"/>
    <w:rsid w:val="00414414"/>
    <w:rsid w:val="0041581D"/>
    <w:rsid w:val="0041594F"/>
    <w:rsid w:val="00415AB3"/>
    <w:rsid w:val="00415B4A"/>
    <w:rsid w:val="00416087"/>
    <w:rsid w:val="00416242"/>
    <w:rsid w:val="00416888"/>
    <w:rsid w:val="0041699F"/>
    <w:rsid w:val="00417003"/>
    <w:rsid w:val="00417095"/>
    <w:rsid w:val="00417324"/>
    <w:rsid w:val="00417387"/>
    <w:rsid w:val="0041764C"/>
    <w:rsid w:val="004179A1"/>
    <w:rsid w:val="00420F2B"/>
    <w:rsid w:val="00421445"/>
    <w:rsid w:val="0042179F"/>
    <w:rsid w:val="004228D1"/>
    <w:rsid w:val="00422D86"/>
    <w:rsid w:val="00423577"/>
    <w:rsid w:val="004244E2"/>
    <w:rsid w:val="0042459F"/>
    <w:rsid w:val="004249F8"/>
    <w:rsid w:val="00424A72"/>
    <w:rsid w:val="0042541D"/>
    <w:rsid w:val="004257A1"/>
    <w:rsid w:val="00425B1C"/>
    <w:rsid w:val="00425CED"/>
    <w:rsid w:val="00427677"/>
    <w:rsid w:val="00427795"/>
    <w:rsid w:val="00427D7E"/>
    <w:rsid w:val="00430309"/>
    <w:rsid w:val="00430454"/>
    <w:rsid w:val="004304C5"/>
    <w:rsid w:val="00430D14"/>
    <w:rsid w:val="00430EA0"/>
    <w:rsid w:val="00431314"/>
    <w:rsid w:val="004316BB"/>
    <w:rsid w:val="00431867"/>
    <w:rsid w:val="00431C92"/>
    <w:rsid w:val="00431DD2"/>
    <w:rsid w:val="0043276B"/>
    <w:rsid w:val="004336CA"/>
    <w:rsid w:val="004340F3"/>
    <w:rsid w:val="00434E68"/>
    <w:rsid w:val="00435702"/>
    <w:rsid w:val="00435929"/>
    <w:rsid w:val="00436175"/>
    <w:rsid w:val="00436656"/>
    <w:rsid w:val="00436966"/>
    <w:rsid w:val="00437054"/>
    <w:rsid w:val="00437D0E"/>
    <w:rsid w:val="00437EDF"/>
    <w:rsid w:val="004404A0"/>
    <w:rsid w:val="00440C4B"/>
    <w:rsid w:val="00441020"/>
    <w:rsid w:val="0044108E"/>
    <w:rsid w:val="00441157"/>
    <w:rsid w:val="004413CA"/>
    <w:rsid w:val="0044150E"/>
    <w:rsid w:val="00441C0B"/>
    <w:rsid w:val="00442348"/>
    <w:rsid w:val="0044247B"/>
    <w:rsid w:val="00442710"/>
    <w:rsid w:val="00442993"/>
    <w:rsid w:val="00442A84"/>
    <w:rsid w:val="00443169"/>
    <w:rsid w:val="004432BF"/>
    <w:rsid w:val="004443A0"/>
    <w:rsid w:val="00444E1B"/>
    <w:rsid w:val="00444ED0"/>
    <w:rsid w:val="004459AA"/>
    <w:rsid w:val="00445EAB"/>
    <w:rsid w:val="0044634E"/>
    <w:rsid w:val="00446608"/>
    <w:rsid w:val="00446669"/>
    <w:rsid w:val="00446CE4"/>
    <w:rsid w:val="00447581"/>
    <w:rsid w:val="00447D1E"/>
    <w:rsid w:val="00447DC1"/>
    <w:rsid w:val="004501C4"/>
    <w:rsid w:val="00450430"/>
    <w:rsid w:val="00450C16"/>
    <w:rsid w:val="00450D24"/>
    <w:rsid w:val="0045106F"/>
    <w:rsid w:val="004510C5"/>
    <w:rsid w:val="004523C3"/>
    <w:rsid w:val="0045323B"/>
    <w:rsid w:val="0045376A"/>
    <w:rsid w:val="004537A8"/>
    <w:rsid w:val="00453F05"/>
    <w:rsid w:val="00454AB1"/>
    <w:rsid w:val="00454C10"/>
    <w:rsid w:val="00454E38"/>
    <w:rsid w:val="00456244"/>
    <w:rsid w:val="00456276"/>
    <w:rsid w:val="004562E6"/>
    <w:rsid w:val="00457680"/>
    <w:rsid w:val="00457D6A"/>
    <w:rsid w:val="0046014D"/>
    <w:rsid w:val="004607C2"/>
    <w:rsid w:val="00460A9F"/>
    <w:rsid w:val="00461585"/>
    <w:rsid w:val="00461639"/>
    <w:rsid w:val="00461FB2"/>
    <w:rsid w:val="00462159"/>
    <w:rsid w:val="00462488"/>
    <w:rsid w:val="0046251D"/>
    <w:rsid w:val="00462825"/>
    <w:rsid w:val="00463E3A"/>
    <w:rsid w:val="00464034"/>
    <w:rsid w:val="00464A0C"/>
    <w:rsid w:val="00464AB6"/>
    <w:rsid w:val="00464C94"/>
    <w:rsid w:val="00465AC1"/>
    <w:rsid w:val="00465C51"/>
    <w:rsid w:val="00465EB4"/>
    <w:rsid w:val="004661A7"/>
    <w:rsid w:val="004662D3"/>
    <w:rsid w:val="00466B79"/>
    <w:rsid w:val="0046709E"/>
    <w:rsid w:val="004673E8"/>
    <w:rsid w:val="004677D2"/>
    <w:rsid w:val="00470F01"/>
    <w:rsid w:val="00471607"/>
    <w:rsid w:val="00471734"/>
    <w:rsid w:val="00471790"/>
    <w:rsid w:val="00471F27"/>
    <w:rsid w:val="00472310"/>
    <w:rsid w:val="0047241F"/>
    <w:rsid w:val="00472596"/>
    <w:rsid w:val="00472638"/>
    <w:rsid w:val="004740AE"/>
    <w:rsid w:val="00474486"/>
    <w:rsid w:val="00474D8D"/>
    <w:rsid w:val="00474ED7"/>
    <w:rsid w:val="00475453"/>
    <w:rsid w:val="00475E47"/>
    <w:rsid w:val="004769CE"/>
    <w:rsid w:val="00477402"/>
    <w:rsid w:val="004802DC"/>
    <w:rsid w:val="00480579"/>
    <w:rsid w:val="00480AC2"/>
    <w:rsid w:val="00480E47"/>
    <w:rsid w:val="00480FE0"/>
    <w:rsid w:val="00481214"/>
    <w:rsid w:val="00481734"/>
    <w:rsid w:val="00481BA0"/>
    <w:rsid w:val="00481BD3"/>
    <w:rsid w:val="00481E57"/>
    <w:rsid w:val="00481F46"/>
    <w:rsid w:val="004826D7"/>
    <w:rsid w:val="0048287F"/>
    <w:rsid w:val="00482960"/>
    <w:rsid w:val="004829F4"/>
    <w:rsid w:val="00482BBF"/>
    <w:rsid w:val="00482C3A"/>
    <w:rsid w:val="004836BA"/>
    <w:rsid w:val="00483994"/>
    <w:rsid w:val="00483C1B"/>
    <w:rsid w:val="00483F9C"/>
    <w:rsid w:val="00484057"/>
    <w:rsid w:val="00484CD7"/>
    <w:rsid w:val="00485795"/>
    <w:rsid w:val="004858FF"/>
    <w:rsid w:val="004860E4"/>
    <w:rsid w:val="00487694"/>
    <w:rsid w:val="00487AAE"/>
    <w:rsid w:val="00487EB2"/>
    <w:rsid w:val="00490CAA"/>
    <w:rsid w:val="00492098"/>
    <w:rsid w:val="004924BA"/>
    <w:rsid w:val="00492862"/>
    <w:rsid w:val="004929FB"/>
    <w:rsid w:val="00492D68"/>
    <w:rsid w:val="0049304D"/>
    <w:rsid w:val="0049314D"/>
    <w:rsid w:val="0049330A"/>
    <w:rsid w:val="004933D0"/>
    <w:rsid w:val="004948C3"/>
    <w:rsid w:val="00494CBB"/>
    <w:rsid w:val="00494FE5"/>
    <w:rsid w:val="00495098"/>
    <w:rsid w:val="004950E9"/>
    <w:rsid w:val="004959AD"/>
    <w:rsid w:val="00495ABC"/>
    <w:rsid w:val="00495BCF"/>
    <w:rsid w:val="00495DCD"/>
    <w:rsid w:val="00495E02"/>
    <w:rsid w:val="00495F99"/>
    <w:rsid w:val="00496ABD"/>
    <w:rsid w:val="00496E8E"/>
    <w:rsid w:val="00497A3C"/>
    <w:rsid w:val="00497DA0"/>
    <w:rsid w:val="00497E63"/>
    <w:rsid w:val="004A0985"/>
    <w:rsid w:val="004A0E22"/>
    <w:rsid w:val="004A118D"/>
    <w:rsid w:val="004A11FB"/>
    <w:rsid w:val="004A14DE"/>
    <w:rsid w:val="004A18F8"/>
    <w:rsid w:val="004A1B40"/>
    <w:rsid w:val="004A1B6D"/>
    <w:rsid w:val="004A1D6D"/>
    <w:rsid w:val="004A1E2C"/>
    <w:rsid w:val="004A1FC0"/>
    <w:rsid w:val="004A238B"/>
    <w:rsid w:val="004A2625"/>
    <w:rsid w:val="004A26A4"/>
    <w:rsid w:val="004A30A6"/>
    <w:rsid w:val="004A3830"/>
    <w:rsid w:val="004A3B8A"/>
    <w:rsid w:val="004A3D23"/>
    <w:rsid w:val="004A3E91"/>
    <w:rsid w:val="004A4FE6"/>
    <w:rsid w:val="004A5375"/>
    <w:rsid w:val="004A5EB6"/>
    <w:rsid w:val="004A65AE"/>
    <w:rsid w:val="004A6955"/>
    <w:rsid w:val="004A715E"/>
    <w:rsid w:val="004A7CEF"/>
    <w:rsid w:val="004B002F"/>
    <w:rsid w:val="004B02F4"/>
    <w:rsid w:val="004B0321"/>
    <w:rsid w:val="004B04E6"/>
    <w:rsid w:val="004B0FB8"/>
    <w:rsid w:val="004B12A7"/>
    <w:rsid w:val="004B14C5"/>
    <w:rsid w:val="004B1588"/>
    <w:rsid w:val="004B1CD8"/>
    <w:rsid w:val="004B1F6F"/>
    <w:rsid w:val="004B1FFB"/>
    <w:rsid w:val="004B2822"/>
    <w:rsid w:val="004B387A"/>
    <w:rsid w:val="004B393A"/>
    <w:rsid w:val="004B3FD1"/>
    <w:rsid w:val="004B457B"/>
    <w:rsid w:val="004B487A"/>
    <w:rsid w:val="004B497A"/>
    <w:rsid w:val="004B4FA0"/>
    <w:rsid w:val="004B5119"/>
    <w:rsid w:val="004B594C"/>
    <w:rsid w:val="004B6236"/>
    <w:rsid w:val="004B6827"/>
    <w:rsid w:val="004B7AA6"/>
    <w:rsid w:val="004B7C0E"/>
    <w:rsid w:val="004C067B"/>
    <w:rsid w:val="004C0F6B"/>
    <w:rsid w:val="004C1600"/>
    <w:rsid w:val="004C4150"/>
    <w:rsid w:val="004C420C"/>
    <w:rsid w:val="004C46AE"/>
    <w:rsid w:val="004C4CC9"/>
    <w:rsid w:val="004C4D2E"/>
    <w:rsid w:val="004C503C"/>
    <w:rsid w:val="004C50A1"/>
    <w:rsid w:val="004C5690"/>
    <w:rsid w:val="004C5856"/>
    <w:rsid w:val="004C5D62"/>
    <w:rsid w:val="004C6122"/>
    <w:rsid w:val="004C63EB"/>
    <w:rsid w:val="004C6A27"/>
    <w:rsid w:val="004C6A79"/>
    <w:rsid w:val="004C6E86"/>
    <w:rsid w:val="004C6FD7"/>
    <w:rsid w:val="004C795E"/>
    <w:rsid w:val="004C7B6C"/>
    <w:rsid w:val="004C7E15"/>
    <w:rsid w:val="004D0F1C"/>
    <w:rsid w:val="004D0F8F"/>
    <w:rsid w:val="004D1A4B"/>
    <w:rsid w:val="004D1B07"/>
    <w:rsid w:val="004D2087"/>
    <w:rsid w:val="004D2259"/>
    <w:rsid w:val="004D2434"/>
    <w:rsid w:val="004D2ABB"/>
    <w:rsid w:val="004D369C"/>
    <w:rsid w:val="004D4F6B"/>
    <w:rsid w:val="004D5647"/>
    <w:rsid w:val="004D5AEE"/>
    <w:rsid w:val="004D618B"/>
    <w:rsid w:val="004D646D"/>
    <w:rsid w:val="004D6D23"/>
    <w:rsid w:val="004D740A"/>
    <w:rsid w:val="004D7AF8"/>
    <w:rsid w:val="004D7C72"/>
    <w:rsid w:val="004D7D86"/>
    <w:rsid w:val="004E08EE"/>
    <w:rsid w:val="004E0A2F"/>
    <w:rsid w:val="004E21FB"/>
    <w:rsid w:val="004E256D"/>
    <w:rsid w:val="004E2597"/>
    <w:rsid w:val="004E2A5D"/>
    <w:rsid w:val="004E36EE"/>
    <w:rsid w:val="004E4714"/>
    <w:rsid w:val="004E4BB3"/>
    <w:rsid w:val="004E5DB0"/>
    <w:rsid w:val="004E61F9"/>
    <w:rsid w:val="004E6341"/>
    <w:rsid w:val="004E6F6E"/>
    <w:rsid w:val="004E71BE"/>
    <w:rsid w:val="004E7538"/>
    <w:rsid w:val="004E7857"/>
    <w:rsid w:val="004E7C28"/>
    <w:rsid w:val="004F01F4"/>
    <w:rsid w:val="004F040F"/>
    <w:rsid w:val="004F04C7"/>
    <w:rsid w:val="004F134D"/>
    <w:rsid w:val="004F210C"/>
    <w:rsid w:val="004F2541"/>
    <w:rsid w:val="004F2887"/>
    <w:rsid w:val="004F3225"/>
    <w:rsid w:val="004F341B"/>
    <w:rsid w:val="004F3D2A"/>
    <w:rsid w:val="004F44EC"/>
    <w:rsid w:val="004F46ED"/>
    <w:rsid w:val="004F49DB"/>
    <w:rsid w:val="004F537B"/>
    <w:rsid w:val="004F58DF"/>
    <w:rsid w:val="004F5DB9"/>
    <w:rsid w:val="004F6790"/>
    <w:rsid w:val="004F69BF"/>
    <w:rsid w:val="004F73CB"/>
    <w:rsid w:val="004F777E"/>
    <w:rsid w:val="004F7AC6"/>
    <w:rsid w:val="004F7D69"/>
    <w:rsid w:val="005000D4"/>
    <w:rsid w:val="00500CF7"/>
    <w:rsid w:val="005012C8"/>
    <w:rsid w:val="00501B5F"/>
    <w:rsid w:val="00501E12"/>
    <w:rsid w:val="00501E8A"/>
    <w:rsid w:val="00501EC7"/>
    <w:rsid w:val="00501EF6"/>
    <w:rsid w:val="005022BA"/>
    <w:rsid w:val="0050297F"/>
    <w:rsid w:val="00502B9E"/>
    <w:rsid w:val="00502C9D"/>
    <w:rsid w:val="00502DA7"/>
    <w:rsid w:val="00502FD3"/>
    <w:rsid w:val="00503610"/>
    <w:rsid w:val="00503F63"/>
    <w:rsid w:val="005040AF"/>
    <w:rsid w:val="00504F8E"/>
    <w:rsid w:val="00505262"/>
    <w:rsid w:val="00505AAE"/>
    <w:rsid w:val="00505FE8"/>
    <w:rsid w:val="00506252"/>
    <w:rsid w:val="00506355"/>
    <w:rsid w:val="0050649D"/>
    <w:rsid w:val="005073C5"/>
    <w:rsid w:val="005078A8"/>
    <w:rsid w:val="005079A4"/>
    <w:rsid w:val="00507FA0"/>
    <w:rsid w:val="00510105"/>
    <w:rsid w:val="00510B32"/>
    <w:rsid w:val="0051140A"/>
    <w:rsid w:val="00511434"/>
    <w:rsid w:val="00511488"/>
    <w:rsid w:val="0051149C"/>
    <w:rsid w:val="00512AE9"/>
    <w:rsid w:val="005135BF"/>
    <w:rsid w:val="00513B6C"/>
    <w:rsid w:val="00513B88"/>
    <w:rsid w:val="005140F7"/>
    <w:rsid w:val="005144AC"/>
    <w:rsid w:val="00514A22"/>
    <w:rsid w:val="00514B61"/>
    <w:rsid w:val="00514F0F"/>
    <w:rsid w:val="00515242"/>
    <w:rsid w:val="005154F9"/>
    <w:rsid w:val="0051571A"/>
    <w:rsid w:val="00515856"/>
    <w:rsid w:val="0051592A"/>
    <w:rsid w:val="00515C65"/>
    <w:rsid w:val="00515EAC"/>
    <w:rsid w:val="005161E5"/>
    <w:rsid w:val="00516275"/>
    <w:rsid w:val="0051636C"/>
    <w:rsid w:val="0051660B"/>
    <w:rsid w:val="00516A49"/>
    <w:rsid w:val="00516DC1"/>
    <w:rsid w:val="005178C5"/>
    <w:rsid w:val="005178D3"/>
    <w:rsid w:val="005201A3"/>
    <w:rsid w:val="00520B57"/>
    <w:rsid w:val="00520DF9"/>
    <w:rsid w:val="005216B4"/>
    <w:rsid w:val="00521CD1"/>
    <w:rsid w:val="0052203B"/>
    <w:rsid w:val="005224B2"/>
    <w:rsid w:val="005235D8"/>
    <w:rsid w:val="00523D95"/>
    <w:rsid w:val="00524404"/>
    <w:rsid w:val="00524578"/>
    <w:rsid w:val="00524BE4"/>
    <w:rsid w:val="00525087"/>
    <w:rsid w:val="0052537E"/>
    <w:rsid w:val="00525C11"/>
    <w:rsid w:val="00526227"/>
    <w:rsid w:val="00526676"/>
    <w:rsid w:val="0052689D"/>
    <w:rsid w:val="0052709D"/>
    <w:rsid w:val="005271FC"/>
    <w:rsid w:val="005301DF"/>
    <w:rsid w:val="005304EA"/>
    <w:rsid w:val="0053071B"/>
    <w:rsid w:val="0053081D"/>
    <w:rsid w:val="00530A39"/>
    <w:rsid w:val="00530EC2"/>
    <w:rsid w:val="00531EC9"/>
    <w:rsid w:val="00531F69"/>
    <w:rsid w:val="005334F1"/>
    <w:rsid w:val="00533543"/>
    <w:rsid w:val="005335A4"/>
    <w:rsid w:val="00533CE1"/>
    <w:rsid w:val="005341F3"/>
    <w:rsid w:val="00534BE9"/>
    <w:rsid w:val="005357A2"/>
    <w:rsid w:val="00535B2B"/>
    <w:rsid w:val="00535DE2"/>
    <w:rsid w:val="0053616A"/>
    <w:rsid w:val="005362A6"/>
    <w:rsid w:val="005365C0"/>
    <w:rsid w:val="005368B2"/>
    <w:rsid w:val="00536EB3"/>
    <w:rsid w:val="005371A7"/>
    <w:rsid w:val="0053744A"/>
    <w:rsid w:val="0053749F"/>
    <w:rsid w:val="005374C9"/>
    <w:rsid w:val="0053768B"/>
    <w:rsid w:val="00537D89"/>
    <w:rsid w:val="00540AE2"/>
    <w:rsid w:val="005421F6"/>
    <w:rsid w:val="005423D2"/>
    <w:rsid w:val="00542A15"/>
    <w:rsid w:val="00542B9F"/>
    <w:rsid w:val="00543B70"/>
    <w:rsid w:val="00543BDE"/>
    <w:rsid w:val="00544076"/>
    <w:rsid w:val="005447DD"/>
    <w:rsid w:val="00544A6A"/>
    <w:rsid w:val="00544B1C"/>
    <w:rsid w:val="00544EF7"/>
    <w:rsid w:val="00545089"/>
    <w:rsid w:val="0054514F"/>
    <w:rsid w:val="005459C5"/>
    <w:rsid w:val="00545B9F"/>
    <w:rsid w:val="00545E90"/>
    <w:rsid w:val="005462B1"/>
    <w:rsid w:val="00547C2C"/>
    <w:rsid w:val="005502EE"/>
    <w:rsid w:val="00551B96"/>
    <w:rsid w:val="005521F6"/>
    <w:rsid w:val="005525AE"/>
    <w:rsid w:val="005528D2"/>
    <w:rsid w:val="00552D36"/>
    <w:rsid w:val="005548C2"/>
    <w:rsid w:val="0055587D"/>
    <w:rsid w:val="0055629D"/>
    <w:rsid w:val="00556DC9"/>
    <w:rsid w:val="00556DDE"/>
    <w:rsid w:val="00557238"/>
    <w:rsid w:val="00557C10"/>
    <w:rsid w:val="00560E88"/>
    <w:rsid w:val="005616B0"/>
    <w:rsid w:val="00561995"/>
    <w:rsid w:val="00561CFD"/>
    <w:rsid w:val="00562B07"/>
    <w:rsid w:val="0056306E"/>
    <w:rsid w:val="0056364D"/>
    <w:rsid w:val="00563686"/>
    <w:rsid w:val="00563A98"/>
    <w:rsid w:val="005654DE"/>
    <w:rsid w:val="005658B5"/>
    <w:rsid w:val="00565A44"/>
    <w:rsid w:val="00565E26"/>
    <w:rsid w:val="00566EED"/>
    <w:rsid w:val="005671DF"/>
    <w:rsid w:val="00567D55"/>
    <w:rsid w:val="005700E4"/>
    <w:rsid w:val="005705BD"/>
    <w:rsid w:val="00570AB3"/>
    <w:rsid w:val="00570BA2"/>
    <w:rsid w:val="00570C54"/>
    <w:rsid w:val="005715EE"/>
    <w:rsid w:val="00571C10"/>
    <w:rsid w:val="005732A5"/>
    <w:rsid w:val="0057361A"/>
    <w:rsid w:val="0057381E"/>
    <w:rsid w:val="00573DD5"/>
    <w:rsid w:val="00573E3E"/>
    <w:rsid w:val="00573FF4"/>
    <w:rsid w:val="00574566"/>
    <w:rsid w:val="005746AE"/>
    <w:rsid w:val="00575469"/>
    <w:rsid w:val="005758F1"/>
    <w:rsid w:val="00576A25"/>
    <w:rsid w:val="00576D14"/>
    <w:rsid w:val="0057713D"/>
    <w:rsid w:val="0057722A"/>
    <w:rsid w:val="00577326"/>
    <w:rsid w:val="00577478"/>
    <w:rsid w:val="00577626"/>
    <w:rsid w:val="005777BA"/>
    <w:rsid w:val="00577934"/>
    <w:rsid w:val="00577DDB"/>
    <w:rsid w:val="0058042C"/>
    <w:rsid w:val="005818FF"/>
    <w:rsid w:val="00581C3F"/>
    <w:rsid w:val="00582278"/>
    <w:rsid w:val="00582B6F"/>
    <w:rsid w:val="005833FB"/>
    <w:rsid w:val="00583586"/>
    <w:rsid w:val="0058411A"/>
    <w:rsid w:val="00584395"/>
    <w:rsid w:val="005843C4"/>
    <w:rsid w:val="005853EE"/>
    <w:rsid w:val="00585632"/>
    <w:rsid w:val="00585AF0"/>
    <w:rsid w:val="00586089"/>
    <w:rsid w:val="005865F4"/>
    <w:rsid w:val="00586CF8"/>
    <w:rsid w:val="005873A0"/>
    <w:rsid w:val="005878A7"/>
    <w:rsid w:val="00587E04"/>
    <w:rsid w:val="005903F5"/>
    <w:rsid w:val="00590600"/>
    <w:rsid w:val="00590659"/>
    <w:rsid w:val="00590D36"/>
    <w:rsid w:val="00590D6B"/>
    <w:rsid w:val="00591458"/>
    <w:rsid w:val="005917D4"/>
    <w:rsid w:val="00593008"/>
    <w:rsid w:val="005931B3"/>
    <w:rsid w:val="00593C05"/>
    <w:rsid w:val="00593CE9"/>
    <w:rsid w:val="00594115"/>
    <w:rsid w:val="00594A89"/>
    <w:rsid w:val="00594AF4"/>
    <w:rsid w:val="00594CF5"/>
    <w:rsid w:val="00595067"/>
    <w:rsid w:val="005950F4"/>
    <w:rsid w:val="0059522D"/>
    <w:rsid w:val="00595B72"/>
    <w:rsid w:val="00596381"/>
    <w:rsid w:val="00596566"/>
    <w:rsid w:val="00596AD6"/>
    <w:rsid w:val="00596BDA"/>
    <w:rsid w:val="0059722C"/>
    <w:rsid w:val="0059763C"/>
    <w:rsid w:val="00597693"/>
    <w:rsid w:val="005A0EAD"/>
    <w:rsid w:val="005A144B"/>
    <w:rsid w:val="005A15E1"/>
    <w:rsid w:val="005A1A2D"/>
    <w:rsid w:val="005A1BA4"/>
    <w:rsid w:val="005A2738"/>
    <w:rsid w:val="005A27F9"/>
    <w:rsid w:val="005A2B82"/>
    <w:rsid w:val="005A2D03"/>
    <w:rsid w:val="005A32D0"/>
    <w:rsid w:val="005A364A"/>
    <w:rsid w:val="005A39F4"/>
    <w:rsid w:val="005A3A26"/>
    <w:rsid w:val="005A4978"/>
    <w:rsid w:val="005A592F"/>
    <w:rsid w:val="005A6606"/>
    <w:rsid w:val="005A6CC1"/>
    <w:rsid w:val="005A79A7"/>
    <w:rsid w:val="005B0755"/>
    <w:rsid w:val="005B0879"/>
    <w:rsid w:val="005B0A0B"/>
    <w:rsid w:val="005B137B"/>
    <w:rsid w:val="005B20A1"/>
    <w:rsid w:val="005B2362"/>
    <w:rsid w:val="005B242E"/>
    <w:rsid w:val="005B25B4"/>
    <w:rsid w:val="005B2766"/>
    <w:rsid w:val="005B2816"/>
    <w:rsid w:val="005B389C"/>
    <w:rsid w:val="005B4090"/>
    <w:rsid w:val="005B41FC"/>
    <w:rsid w:val="005B439A"/>
    <w:rsid w:val="005B471C"/>
    <w:rsid w:val="005B4FFF"/>
    <w:rsid w:val="005B51B0"/>
    <w:rsid w:val="005B5440"/>
    <w:rsid w:val="005B6287"/>
    <w:rsid w:val="005B6B50"/>
    <w:rsid w:val="005B7C38"/>
    <w:rsid w:val="005C04AA"/>
    <w:rsid w:val="005C06C2"/>
    <w:rsid w:val="005C09A1"/>
    <w:rsid w:val="005C1086"/>
    <w:rsid w:val="005C13C0"/>
    <w:rsid w:val="005C2C6D"/>
    <w:rsid w:val="005C365F"/>
    <w:rsid w:val="005C3C7F"/>
    <w:rsid w:val="005C4724"/>
    <w:rsid w:val="005C4825"/>
    <w:rsid w:val="005C4BB1"/>
    <w:rsid w:val="005C4FB2"/>
    <w:rsid w:val="005C5205"/>
    <w:rsid w:val="005C55DD"/>
    <w:rsid w:val="005C5F1B"/>
    <w:rsid w:val="005C6135"/>
    <w:rsid w:val="005C6A8D"/>
    <w:rsid w:val="005C6DEA"/>
    <w:rsid w:val="005C6F57"/>
    <w:rsid w:val="005C7908"/>
    <w:rsid w:val="005D088E"/>
    <w:rsid w:val="005D1082"/>
    <w:rsid w:val="005D1A24"/>
    <w:rsid w:val="005D2110"/>
    <w:rsid w:val="005D2588"/>
    <w:rsid w:val="005D2763"/>
    <w:rsid w:val="005D2A69"/>
    <w:rsid w:val="005D3819"/>
    <w:rsid w:val="005D3B25"/>
    <w:rsid w:val="005D456F"/>
    <w:rsid w:val="005D4BA4"/>
    <w:rsid w:val="005D4FD5"/>
    <w:rsid w:val="005D5680"/>
    <w:rsid w:val="005D57F6"/>
    <w:rsid w:val="005D6159"/>
    <w:rsid w:val="005D616F"/>
    <w:rsid w:val="005D6343"/>
    <w:rsid w:val="005D6854"/>
    <w:rsid w:val="005D693E"/>
    <w:rsid w:val="005D6A04"/>
    <w:rsid w:val="005D6A0B"/>
    <w:rsid w:val="005D7A82"/>
    <w:rsid w:val="005D7CC5"/>
    <w:rsid w:val="005D7E39"/>
    <w:rsid w:val="005E102C"/>
    <w:rsid w:val="005E1180"/>
    <w:rsid w:val="005E148C"/>
    <w:rsid w:val="005E2D1C"/>
    <w:rsid w:val="005E32BE"/>
    <w:rsid w:val="005E3377"/>
    <w:rsid w:val="005E44FA"/>
    <w:rsid w:val="005E4C3A"/>
    <w:rsid w:val="005E527D"/>
    <w:rsid w:val="005E685C"/>
    <w:rsid w:val="005E7215"/>
    <w:rsid w:val="005E7716"/>
    <w:rsid w:val="005F0548"/>
    <w:rsid w:val="005F06EB"/>
    <w:rsid w:val="005F1E06"/>
    <w:rsid w:val="005F1FAB"/>
    <w:rsid w:val="005F2372"/>
    <w:rsid w:val="005F23B0"/>
    <w:rsid w:val="005F3212"/>
    <w:rsid w:val="005F35D6"/>
    <w:rsid w:val="005F371A"/>
    <w:rsid w:val="005F3E5B"/>
    <w:rsid w:val="005F46EE"/>
    <w:rsid w:val="005F4746"/>
    <w:rsid w:val="005F4F04"/>
    <w:rsid w:val="005F54A0"/>
    <w:rsid w:val="005F54DA"/>
    <w:rsid w:val="005F558B"/>
    <w:rsid w:val="005F578A"/>
    <w:rsid w:val="005F5B49"/>
    <w:rsid w:val="005F5E14"/>
    <w:rsid w:val="005F7365"/>
    <w:rsid w:val="005F7B63"/>
    <w:rsid w:val="00600726"/>
    <w:rsid w:val="00600DA4"/>
    <w:rsid w:val="00601068"/>
    <w:rsid w:val="006016E0"/>
    <w:rsid w:val="00601841"/>
    <w:rsid w:val="006021FF"/>
    <w:rsid w:val="00602583"/>
    <w:rsid w:val="00602730"/>
    <w:rsid w:val="00602A25"/>
    <w:rsid w:val="00602C2C"/>
    <w:rsid w:val="0060402B"/>
    <w:rsid w:val="00604045"/>
    <w:rsid w:val="0060411C"/>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8E5"/>
    <w:rsid w:val="006139F7"/>
    <w:rsid w:val="00613B1A"/>
    <w:rsid w:val="00613FF0"/>
    <w:rsid w:val="00614A2B"/>
    <w:rsid w:val="00615040"/>
    <w:rsid w:val="00615C65"/>
    <w:rsid w:val="006160A9"/>
    <w:rsid w:val="006161DC"/>
    <w:rsid w:val="006168D5"/>
    <w:rsid w:val="00617077"/>
    <w:rsid w:val="006171F0"/>
    <w:rsid w:val="006177A1"/>
    <w:rsid w:val="0061799C"/>
    <w:rsid w:val="00617C87"/>
    <w:rsid w:val="00617CDF"/>
    <w:rsid w:val="00620059"/>
    <w:rsid w:val="006202F2"/>
    <w:rsid w:val="006206C8"/>
    <w:rsid w:val="00620F50"/>
    <w:rsid w:val="006214DE"/>
    <w:rsid w:val="00621621"/>
    <w:rsid w:val="00622194"/>
    <w:rsid w:val="006222FD"/>
    <w:rsid w:val="00622659"/>
    <w:rsid w:val="00623294"/>
    <w:rsid w:val="0062337D"/>
    <w:rsid w:val="0062415C"/>
    <w:rsid w:val="00624FDA"/>
    <w:rsid w:val="006259B4"/>
    <w:rsid w:val="00625E1B"/>
    <w:rsid w:val="0062603C"/>
    <w:rsid w:val="006264C6"/>
    <w:rsid w:val="00626D6B"/>
    <w:rsid w:val="006272C9"/>
    <w:rsid w:val="00627736"/>
    <w:rsid w:val="00627D93"/>
    <w:rsid w:val="00627E8A"/>
    <w:rsid w:val="00627F73"/>
    <w:rsid w:val="00630C02"/>
    <w:rsid w:val="00631CFE"/>
    <w:rsid w:val="00632398"/>
    <w:rsid w:val="006324E9"/>
    <w:rsid w:val="00632569"/>
    <w:rsid w:val="00632E64"/>
    <w:rsid w:val="00633255"/>
    <w:rsid w:val="006339FF"/>
    <w:rsid w:val="00633AC2"/>
    <w:rsid w:val="00633ACB"/>
    <w:rsid w:val="00633B74"/>
    <w:rsid w:val="00633BD0"/>
    <w:rsid w:val="006345E5"/>
    <w:rsid w:val="00634D06"/>
    <w:rsid w:val="00634E0C"/>
    <w:rsid w:val="0063595B"/>
    <w:rsid w:val="00636649"/>
    <w:rsid w:val="00637457"/>
    <w:rsid w:val="00637999"/>
    <w:rsid w:val="00640209"/>
    <w:rsid w:val="006404D4"/>
    <w:rsid w:val="00640CC2"/>
    <w:rsid w:val="006412D9"/>
    <w:rsid w:val="00641A74"/>
    <w:rsid w:val="00642CE9"/>
    <w:rsid w:val="00643BC2"/>
    <w:rsid w:val="00644181"/>
    <w:rsid w:val="006442CD"/>
    <w:rsid w:val="006450EE"/>
    <w:rsid w:val="006451E1"/>
    <w:rsid w:val="00645B06"/>
    <w:rsid w:val="00645D82"/>
    <w:rsid w:val="00645EA4"/>
    <w:rsid w:val="006464E7"/>
    <w:rsid w:val="00646C61"/>
    <w:rsid w:val="0064765A"/>
    <w:rsid w:val="00647CCA"/>
    <w:rsid w:val="00650C62"/>
    <w:rsid w:val="00650DC2"/>
    <w:rsid w:val="00651B20"/>
    <w:rsid w:val="006524A0"/>
    <w:rsid w:val="0065374F"/>
    <w:rsid w:val="006542FD"/>
    <w:rsid w:val="00654582"/>
    <w:rsid w:val="00654F0A"/>
    <w:rsid w:val="00656189"/>
    <w:rsid w:val="00656279"/>
    <w:rsid w:val="006569A3"/>
    <w:rsid w:val="0065700E"/>
    <w:rsid w:val="00657143"/>
    <w:rsid w:val="00657A5D"/>
    <w:rsid w:val="00657F85"/>
    <w:rsid w:val="00660327"/>
    <w:rsid w:val="0066037B"/>
    <w:rsid w:val="00661326"/>
    <w:rsid w:val="006614D2"/>
    <w:rsid w:val="00661666"/>
    <w:rsid w:val="006620D0"/>
    <w:rsid w:val="006623C5"/>
    <w:rsid w:val="006628F8"/>
    <w:rsid w:val="00663192"/>
    <w:rsid w:val="00663847"/>
    <w:rsid w:val="006638BC"/>
    <w:rsid w:val="00664777"/>
    <w:rsid w:val="00664D4A"/>
    <w:rsid w:val="00665D54"/>
    <w:rsid w:val="00665FBD"/>
    <w:rsid w:val="00666031"/>
    <w:rsid w:val="006660C3"/>
    <w:rsid w:val="006667BF"/>
    <w:rsid w:val="00666C84"/>
    <w:rsid w:val="00667512"/>
    <w:rsid w:val="00667836"/>
    <w:rsid w:val="00667F22"/>
    <w:rsid w:val="00670000"/>
    <w:rsid w:val="00670179"/>
    <w:rsid w:val="006706E1"/>
    <w:rsid w:val="00670730"/>
    <w:rsid w:val="006707F8"/>
    <w:rsid w:val="00670B48"/>
    <w:rsid w:val="006725DE"/>
    <w:rsid w:val="00672C84"/>
    <w:rsid w:val="00672ED7"/>
    <w:rsid w:val="006730C0"/>
    <w:rsid w:val="0067326D"/>
    <w:rsid w:val="00674428"/>
    <w:rsid w:val="006746D9"/>
    <w:rsid w:val="00674A3D"/>
    <w:rsid w:val="00675365"/>
    <w:rsid w:val="00675E6B"/>
    <w:rsid w:val="00675E89"/>
    <w:rsid w:val="00676607"/>
    <w:rsid w:val="0067766A"/>
    <w:rsid w:val="006776A5"/>
    <w:rsid w:val="00677701"/>
    <w:rsid w:val="00677CAE"/>
    <w:rsid w:val="0068003E"/>
    <w:rsid w:val="0068070C"/>
    <w:rsid w:val="0068094B"/>
    <w:rsid w:val="00680E53"/>
    <w:rsid w:val="00681303"/>
    <w:rsid w:val="00681BB5"/>
    <w:rsid w:val="00682727"/>
    <w:rsid w:val="00683028"/>
    <w:rsid w:val="00683141"/>
    <w:rsid w:val="00683582"/>
    <w:rsid w:val="0068390B"/>
    <w:rsid w:val="00683CBC"/>
    <w:rsid w:val="006840BC"/>
    <w:rsid w:val="006849E4"/>
    <w:rsid w:val="00684C70"/>
    <w:rsid w:val="006857DF"/>
    <w:rsid w:val="0068648B"/>
    <w:rsid w:val="006864C2"/>
    <w:rsid w:val="00686615"/>
    <w:rsid w:val="00686A95"/>
    <w:rsid w:val="00686CBC"/>
    <w:rsid w:val="00687772"/>
    <w:rsid w:val="0069026D"/>
    <w:rsid w:val="006909D1"/>
    <w:rsid w:val="00691127"/>
    <w:rsid w:val="0069113D"/>
    <w:rsid w:val="00691635"/>
    <w:rsid w:val="00691A52"/>
    <w:rsid w:val="00691CEC"/>
    <w:rsid w:val="00692355"/>
    <w:rsid w:val="00692C69"/>
    <w:rsid w:val="00692EAC"/>
    <w:rsid w:val="00693D81"/>
    <w:rsid w:val="006950DC"/>
    <w:rsid w:val="006956DD"/>
    <w:rsid w:val="006957FD"/>
    <w:rsid w:val="00696270"/>
    <w:rsid w:val="0069644E"/>
    <w:rsid w:val="00696703"/>
    <w:rsid w:val="00697433"/>
    <w:rsid w:val="00697D2E"/>
    <w:rsid w:val="006A0DEB"/>
    <w:rsid w:val="006A12B2"/>
    <w:rsid w:val="006A136D"/>
    <w:rsid w:val="006A195E"/>
    <w:rsid w:val="006A1E8B"/>
    <w:rsid w:val="006A21FD"/>
    <w:rsid w:val="006A37D7"/>
    <w:rsid w:val="006A39B5"/>
    <w:rsid w:val="006A3FB5"/>
    <w:rsid w:val="006A4132"/>
    <w:rsid w:val="006A4184"/>
    <w:rsid w:val="006A41F9"/>
    <w:rsid w:val="006A45C3"/>
    <w:rsid w:val="006A4BE6"/>
    <w:rsid w:val="006A4F89"/>
    <w:rsid w:val="006A50CF"/>
    <w:rsid w:val="006A511B"/>
    <w:rsid w:val="006A524E"/>
    <w:rsid w:val="006A59DE"/>
    <w:rsid w:val="006A5B7A"/>
    <w:rsid w:val="006A66FC"/>
    <w:rsid w:val="006A687A"/>
    <w:rsid w:val="006A6A56"/>
    <w:rsid w:val="006A6EAD"/>
    <w:rsid w:val="006B06B3"/>
    <w:rsid w:val="006B0EA1"/>
    <w:rsid w:val="006B0EF3"/>
    <w:rsid w:val="006B1914"/>
    <w:rsid w:val="006B1E1F"/>
    <w:rsid w:val="006B2D7A"/>
    <w:rsid w:val="006B2F76"/>
    <w:rsid w:val="006B33AA"/>
    <w:rsid w:val="006B3521"/>
    <w:rsid w:val="006B3626"/>
    <w:rsid w:val="006B3637"/>
    <w:rsid w:val="006B4839"/>
    <w:rsid w:val="006B4C7D"/>
    <w:rsid w:val="006B4FE0"/>
    <w:rsid w:val="006B51C0"/>
    <w:rsid w:val="006B569B"/>
    <w:rsid w:val="006B5F71"/>
    <w:rsid w:val="006B6416"/>
    <w:rsid w:val="006B667A"/>
    <w:rsid w:val="006B76A7"/>
    <w:rsid w:val="006B7803"/>
    <w:rsid w:val="006B7E18"/>
    <w:rsid w:val="006C02AF"/>
    <w:rsid w:val="006C0368"/>
    <w:rsid w:val="006C0489"/>
    <w:rsid w:val="006C18DE"/>
    <w:rsid w:val="006C1F5C"/>
    <w:rsid w:val="006C250B"/>
    <w:rsid w:val="006C2639"/>
    <w:rsid w:val="006C3794"/>
    <w:rsid w:val="006C3DD6"/>
    <w:rsid w:val="006C4346"/>
    <w:rsid w:val="006C4BB7"/>
    <w:rsid w:val="006C51F5"/>
    <w:rsid w:val="006C5CCE"/>
    <w:rsid w:val="006C606E"/>
    <w:rsid w:val="006C626E"/>
    <w:rsid w:val="006C65A5"/>
    <w:rsid w:val="006C662E"/>
    <w:rsid w:val="006C6B5D"/>
    <w:rsid w:val="006C773D"/>
    <w:rsid w:val="006C7CC3"/>
    <w:rsid w:val="006C7F46"/>
    <w:rsid w:val="006D116A"/>
    <w:rsid w:val="006D1A4E"/>
    <w:rsid w:val="006D1F52"/>
    <w:rsid w:val="006D30EE"/>
    <w:rsid w:val="006D3184"/>
    <w:rsid w:val="006D3392"/>
    <w:rsid w:val="006D34C9"/>
    <w:rsid w:val="006D383B"/>
    <w:rsid w:val="006D3B3F"/>
    <w:rsid w:val="006D3E49"/>
    <w:rsid w:val="006D477D"/>
    <w:rsid w:val="006D4DD8"/>
    <w:rsid w:val="006D4ED1"/>
    <w:rsid w:val="006D58C4"/>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9DC"/>
    <w:rsid w:val="006E4B19"/>
    <w:rsid w:val="006E4C63"/>
    <w:rsid w:val="006E510E"/>
    <w:rsid w:val="006E536B"/>
    <w:rsid w:val="006E6059"/>
    <w:rsid w:val="006E6F0D"/>
    <w:rsid w:val="006E7578"/>
    <w:rsid w:val="006E7756"/>
    <w:rsid w:val="006E77CB"/>
    <w:rsid w:val="006E7B77"/>
    <w:rsid w:val="006E7C77"/>
    <w:rsid w:val="006E7F10"/>
    <w:rsid w:val="006F037D"/>
    <w:rsid w:val="006F075B"/>
    <w:rsid w:val="006F08A3"/>
    <w:rsid w:val="006F13E5"/>
    <w:rsid w:val="006F1A91"/>
    <w:rsid w:val="006F1D3B"/>
    <w:rsid w:val="006F2287"/>
    <w:rsid w:val="006F2D3F"/>
    <w:rsid w:val="006F3499"/>
    <w:rsid w:val="006F3A1A"/>
    <w:rsid w:val="006F3AB8"/>
    <w:rsid w:val="006F3B3E"/>
    <w:rsid w:val="006F40F4"/>
    <w:rsid w:val="006F4242"/>
    <w:rsid w:val="006F452B"/>
    <w:rsid w:val="006F4530"/>
    <w:rsid w:val="006F4CE4"/>
    <w:rsid w:val="006F4F0D"/>
    <w:rsid w:val="006F4FA9"/>
    <w:rsid w:val="006F5471"/>
    <w:rsid w:val="006F5ACB"/>
    <w:rsid w:val="006F6037"/>
    <w:rsid w:val="006F6C0B"/>
    <w:rsid w:val="006F7088"/>
    <w:rsid w:val="006F73C8"/>
    <w:rsid w:val="0070067D"/>
    <w:rsid w:val="00700977"/>
    <w:rsid w:val="00701154"/>
    <w:rsid w:val="00701750"/>
    <w:rsid w:val="00701F75"/>
    <w:rsid w:val="00702937"/>
    <w:rsid w:val="007029DC"/>
    <w:rsid w:val="007031A0"/>
    <w:rsid w:val="00703AED"/>
    <w:rsid w:val="00703D2C"/>
    <w:rsid w:val="007047F9"/>
    <w:rsid w:val="00704D42"/>
    <w:rsid w:val="0070569F"/>
    <w:rsid w:val="007059D5"/>
    <w:rsid w:val="00705EF5"/>
    <w:rsid w:val="0070610B"/>
    <w:rsid w:val="0070623C"/>
    <w:rsid w:val="007067F0"/>
    <w:rsid w:val="0070699A"/>
    <w:rsid w:val="00706ADD"/>
    <w:rsid w:val="00707FB7"/>
    <w:rsid w:val="007107ED"/>
    <w:rsid w:val="0071083C"/>
    <w:rsid w:val="007108DB"/>
    <w:rsid w:val="00711033"/>
    <w:rsid w:val="0071106A"/>
    <w:rsid w:val="00711ED8"/>
    <w:rsid w:val="0071210B"/>
    <w:rsid w:val="00712FE0"/>
    <w:rsid w:val="0071319F"/>
    <w:rsid w:val="00714789"/>
    <w:rsid w:val="00714FA9"/>
    <w:rsid w:val="0071528E"/>
    <w:rsid w:val="00715901"/>
    <w:rsid w:val="00715C05"/>
    <w:rsid w:val="00715FD4"/>
    <w:rsid w:val="00717469"/>
    <w:rsid w:val="00717727"/>
    <w:rsid w:val="007177BA"/>
    <w:rsid w:val="00717825"/>
    <w:rsid w:val="00720282"/>
    <w:rsid w:val="00720AE8"/>
    <w:rsid w:val="007212C2"/>
    <w:rsid w:val="00721468"/>
    <w:rsid w:val="0072183A"/>
    <w:rsid w:val="00722752"/>
    <w:rsid w:val="0072307A"/>
    <w:rsid w:val="00723657"/>
    <w:rsid w:val="00723B6B"/>
    <w:rsid w:val="00724F74"/>
    <w:rsid w:val="00725B18"/>
    <w:rsid w:val="0072619A"/>
    <w:rsid w:val="007261B9"/>
    <w:rsid w:val="00726C32"/>
    <w:rsid w:val="00726DF5"/>
    <w:rsid w:val="00726E88"/>
    <w:rsid w:val="0072773F"/>
    <w:rsid w:val="00730295"/>
    <w:rsid w:val="00730647"/>
    <w:rsid w:val="00730B0B"/>
    <w:rsid w:val="00730EA2"/>
    <w:rsid w:val="00730F0F"/>
    <w:rsid w:val="00731139"/>
    <w:rsid w:val="00731146"/>
    <w:rsid w:val="007316F2"/>
    <w:rsid w:val="007317E4"/>
    <w:rsid w:val="007325BB"/>
    <w:rsid w:val="00732D8F"/>
    <w:rsid w:val="0073327D"/>
    <w:rsid w:val="00733832"/>
    <w:rsid w:val="00733920"/>
    <w:rsid w:val="00733A84"/>
    <w:rsid w:val="00733CCE"/>
    <w:rsid w:val="00734029"/>
    <w:rsid w:val="007349CB"/>
    <w:rsid w:val="00734ACE"/>
    <w:rsid w:val="00734E1A"/>
    <w:rsid w:val="00735B13"/>
    <w:rsid w:val="0073794F"/>
    <w:rsid w:val="00740749"/>
    <w:rsid w:val="00740FF3"/>
    <w:rsid w:val="00741B48"/>
    <w:rsid w:val="00741CFD"/>
    <w:rsid w:val="0074250B"/>
    <w:rsid w:val="00742B5F"/>
    <w:rsid w:val="00742BE6"/>
    <w:rsid w:val="00743D60"/>
    <w:rsid w:val="00744310"/>
    <w:rsid w:val="00744CC5"/>
    <w:rsid w:val="007451DF"/>
    <w:rsid w:val="0074580E"/>
    <w:rsid w:val="00745BC4"/>
    <w:rsid w:val="00747626"/>
    <w:rsid w:val="00747817"/>
    <w:rsid w:val="0075045E"/>
    <w:rsid w:val="00750575"/>
    <w:rsid w:val="00750B43"/>
    <w:rsid w:val="00751508"/>
    <w:rsid w:val="00751B23"/>
    <w:rsid w:val="00751B29"/>
    <w:rsid w:val="00752D46"/>
    <w:rsid w:val="00752D7C"/>
    <w:rsid w:val="00752EEA"/>
    <w:rsid w:val="00753090"/>
    <w:rsid w:val="007530EE"/>
    <w:rsid w:val="00753B4A"/>
    <w:rsid w:val="007540F6"/>
    <w:rsid w:val="007545BA"/>
    <w:rsid w:val="007554F2"/>
    <w:rsid w:val="00755A5D"/>
    <w:rsid w:val="00755C66"/>
    <w:rsid w:val="00756323"/>
    <w:rsid w:val="00756A17"/>
    <w:rsid w:val="00757162"/>
    <w:rsid w:val="007572A9"/>
    <w:rsid w:val="0075769C"/>
    <w:rsid w:val="007600F5"/>
    <w:rsid w:val="00760216"/>
    <w:rsid w:val="00760FC4"/>
    <w:rsid w:val="00761EC6"/>
    <w:rsid w:val="0076230D"/>
    <w:rsid w:val="007628C9"/>
    <w:rsid w:val="00763044"/>
    <w:rsid w:val="0076309B"/>
    <w:rsid w:val="00763298"/>
    <w:rsid w:val="007636DA"/>
    <w:rsid w:val="00763A06"/>
    <w:rsid w:val="007640F8"/>
    <w:rsid w:val="007646BC"/>
    <w:rsid w:val="007649D9"/>
    <w:rsid w:val="007656CF"/>
    <w:rsid w:val="00765CD7"/>
    <w:rsid w:val="00766086"/>
    <w:rsid w:val="007660FB"/>
    <w:rsid w:val="00766D9D"/>
    <w:rsid w:val="00766ECE"/>
    <w:rsid w:val="0076715E"/>
    <w:rsid w:val="00767589"/>
    <w:rsid w:val="00767A39"/>
    <w:rsid w:val="0077005E"/>
    <w:rsid w:val="007700E2"/>
    <w:rsid w:val="0077063C"/>
    <w:rsid w:val="007710DF"/>
    <w:rsid w:val="007714D9"/>
    <w:rsid w:val="00771EAA"/>
    <w:rsid w:val="007722B9"/>
    <w:rsid w:val="007723E0"/>
    <w:rsid w:val="00772B1B"/>
    <w:rsid w:val="0077315A"/>
    <w:rsid w:val="0077318B"/>
    <w:rsid w:val="00773359"/>
    <w:rsid w:val="00773854"/>
    <w:rsid w:val="00774505"/>
    <w:rsid w:val="007746C3"/>
    <w:rsid w:val="00774AEC"/>
    <w:rsid w:val="00775A73"/>
    <w:rsid w:val="007760DA"/>
    <w:rsid w:val="0077736D"/>
    <w:rsid w:val="0077759B"/>
    <w:rsid w:val="007775F3"/>
    <w:rsid w:val="007776C7"/>
    <w:rsid w:val="0077786B"/>
    <w:rsid w:val="007802A3"/>
    <w:rsid w:val="007808F4"/>
    <w:rsid w:val="00780C25"/>
    <w:rsid w:val="00780D3D"/>
    <w:rsid w:val="0078160E"/>
    <w:rsid w:val="00781C92"/>
    <w:rsid w:val="00781FFA"/>
    <w:rsid w:val="00782A79"/>
    <w:rsid w:val="00782CF8"/>
    <w:rsid w:val="00782E37"/>
    <w:rsid w:val="00782FCD"/>
    <w:rsid w:val="00783AAE"/>
    <w:rsid w:val="00784349"/>
    <w:rsid w:val="00784480"/>
    <w:rsid w:val="00784A33"/>
    <w:rsid w:val="00784C1C"/>
    <w:rsid w:val="00784EB9"/>
    <w:rsid w:val="0078561F"/>
    <w:rsid w:val="00785E55"/>
    <w:rsid w:val="00785ECA"/>
    <w:rsid w:val="007862EE"/>
    <w:rsid w:val="00786A96"/>
    <w:rsid w:val="0078708C"/>
    <w:rsid w:val="00787960"/>
    <w:rsid w:val="00787F28"/>
    <w:rsid w:val="0079054A"/>
    <w:rsid w:val="00790739"/>
    <w:rsid w:val="00790C7C"/>
    <w:rsid w:val="00790F8D"/>
    <w:rsid w:val="00791F12"/>
    <w:rsid w:val="007920EE"/>
    <w:rsid w:val="00792D2B"/>
    <w:rsid w:val="0079351F"/>
    <w:rsid w:val="00793A69"/>
    <w:rsid w:val="00794864"/>
    <w:rsid w:val="00795030"/>
    <w:rsid w:val="00795481"/>
    <w:rsid w:val="00796BDC"/>
    <w:rsid w:val="007973B4"/>
    <w:rsid w:val="007974D8"/>
    <w:rsid w:val="007978B2"/>
    <w:rsid w:val="00797A61"/>
    <w:rsid w:val="007A0052"/>
    <w:rsid w:val="007A0310"/>
    <w:rsid w:val="007A168A"/>
    <w:rsid w:val="007A1731"/>
    <w:rsid w:val="007A19FB"/>
    <w:rsid w:val="007A2837"/>
    <w:rsid w:val="007A30D5"/>
    <w:rsid w:val="007A3D67"/>
    <w:rsid w:val="007A3DCC"/>
    <w:rsid w:val="007A4104"/>
    <w:rsid w:val="007A4197"/>
    <w:rsid w:val="007A4EE2"/>
    <w:rsid w:val="007A5D2B"/>
    <w:rsid w:val="007A5EFE"/>
    <w:rsid w:val="007A6AAD"/>
    <w:rsid w:val="007B037B"/>
    <w:rsid w:val="007B07D0"/>
    <w:rsid w:val="007B0ECE"/>
    <w:rsid w:val="007B209E"/>
    <w:rsid w:val="007B2E47"/>
    <w:rsid w:val="007B3021"/>
    <w:rsid w:val="007B3506"/>
    <w:rsid w:val="007B3CFD"/>
    <w:rsid w:val="007B421D"/>
    <w:rsid w:val="007B4491"/>
    <w:rsid w:val="007B59E1"/>
    <w:rsid w:val="007B5C53"/>
    <w:rsid w:val="007B64CA"/>
    <w:rsid w:val="007B6EC4"/>
    <w:rsid w:val="007B7900"/>
    <w:rsid w:val="007B7C4B"/>
    <w:rsid w:val="007B7F5A"/>
    <w:rsid w:val="007C01CE"/>
    <w:rsid w:val="007C02EE"/>
    <w:rsid w:val="007C12D8"/>
    <w:rsid w:val="007C1D82"/>
    <w:rsid w:val="007C221B"/>
    <w:rsid w:val="007C2629"/>
    <w:rsid w:val="007C303B"/>
    <w:rsid w:val="007C3C90"/>
    <w:rsid w:val="007C3D8D"/>
    <w:rsid w:val="007C3F8E"/>
    <w:rsid w:val="007C430C"/>
    <w:rsid w:val="007C4577"/>
    <w:rsid w:val="007C46FA"/>
    <w:rsid w:val="007C4748"/>
    <w:rsid w:val="007C516A"/>
    <w:rsid w:val="007C5431"/>
    <w:rsid w:val="007C5E6C"/>
    <w:rsid w:val="007C5ECA"/>
    <w:rsid w:val="007C6F7A"/>
    <w:rsid w:val="007C714B"/>
    <w:rsid w:val="007C7275"/>
    <w:rsid w:val="007C753C"/>
    <w:rsid w:val="007C76E2"/>
    <w:rsid w:val="007C7A9B"/>
    <w:rsid w:val="007C7EE2"/>
    <w:rsid w:val="007D0112"/>
    <w:rsid w:val="007D0816"/>
    <w:rsid w:val="007D0E36"/>
    <w:rsid w:val="007D0EFA"/>
    <w:rsid w:val="007D0FC8"/>
    <w:rsid w:val="007D11E4"/>
    <w:rsid w:val="007D1557"/>
    <w:rsid w:val="007D1981"/>
    <w:rsid w:val="007D2B0D"/>
    <w:rsid w:val="007D2BBA"/>
    <w:rsid w:val="007D3AC3"/>
    <w:rsid w:val="007D3DD4"/>
    <w:rsid w:val="007D3ED3"/>
    <w:rsid w:val="007D4ABD"/>
    <w:rsid w:val="007D4BC7"/>
    <w:rsid w:val="007D4F3F"/>
    <w:rsid w:val="007D4FCD"/>
    <w:rsid w:val="007D70F6"/>
    <w:rsid w:val="007D74DE"/>
    <w:rsid w:val="007D7EBA"/>
    <w:rsid w:val="007E0660"/>
    <w:rsid w:val="007E0A78"/>
    <w:rsid w:val="007E1325"/>
    <w:rsid w:val="007E175A"/>
    <w:rsid w:val="007E1854"/>
    <w:rsid w:val="007E1A11"/>
    <w:rsid w:val="007E1CE9"/>
    <w:rsid w:val="007E1F12"/>
    <w:rsid w:val="007E213C"/>
    <w:rsid w:val="007E24AE"/>
    <w:rsid w:val="007E2A72"/>
    <w:rsid w:val="007E3533"/>
    <w:rsid w:val="007E3AEE"/>
    <w:rsid w:val="007E3B48"/>
    <w:rsid w:val="007E4CEE"/>
    <w:rsid w:val="007E5137"/>
    <w:rsid w:val="007E552B"/>
    <w:rsid w:val="007E5D50"/>
    <w:rsid w:val="007E5E51"/>
    <w:rsid w:val="007E6099"/>
    <w:rsid w:val="007E6214"/>
    <w:rsid w:val="007E62E1"/>
    <w:rsid w:val="007E62F0"/>
    <w:rsid w:val="007E6C9D"/>
    <w:rsid w:val="007E7A10"/>
    <w:rsid w:val="007F07DC"/>
    <w:rsid w:val="007F2839"/>
    <w:rsid w:val="007F28E1"/>
    <w:rsid w:val="007F2954"/>
    <w:rsid w:val="007F2AC8"/>
    <w:rsid w:val="007F2B30"/>
    <w:rsid w:val="007F3BE2"/>
    <w:rsid w:val="007F471C"/>
    <w:rsid w:val="007F478C"/>
    <w:rsid w:val="007F5CA4"/>
    <w:rsid w:val="007F67F3"/>
    <w:rsid w:val="007F6F88"/>
    <w:rsid w:val="007F7381"/>
    <w:rsid w:val="007F73E0"/>
    <w:rsid w:val="007F7EC1"/>
    <w:rsid w:val="00800295"/>
    <w:rsid w:val="008002CF"/>
    <w:rsid w:val="00800B2B"/>
    <w:rsid w:val="00801FD6"/>
    <w:rsid w:val="00802039"/>
    <w:rsid w:val="008022ED"/>
    <w:rsid w:val="00802516"/>
    <w:rsid w:val="008030FB"/>
    <w:rsid w:val="00803F93"/>
    <w:rsid w:val="00804595"/>
    <w:rsid w:val="00804710"/>
    <w:rsid w:val="008057E0"/>
    <w:rsid w:val="00805E8C"/>
    <w:rsid w:val="00805FE2"/>
    <w:rsid w:val="00806620"/>
    <w:rsid w:val="00807774"/>
    <w:rsid w:val="008078BD"/>
    <w:rsid w:val="0080795E"/>
    <w:rsid w:val="00807BEA"/>
    <w:rsid w:val="00807C12"/>
    <w:rsid w:val="00807C95"/>
    <w:rsid w:val="00807E3D"/>
    <w:rsid w:val="00810696"/>
    <w:rsid w:val="00810A55"/>
    <w:rsid w:val="00810FC7"/>
    <w:rsid w:val="008110E9"/>
    <w:rsid w:val="00812023"/>
    <w:rsid w:val="00813A87"/>
    <w:rsid w:val="00813BAB"/>
    <w:rsid w:val="00813F9D"/>
    <w:rsid w:val="008147F8"/>
    <w:rsid w:val="0081493F"/>
    <w:rsid w:val="00814B0C"/>
    <w:rsid w:val="00814CA4"/>
    <w:rsid w:val="00814D9F"/>
    <w:rsid w:val="00814F00"/>
    <w:rsid w:val="008150A3"/>
    <w:rsid w:val="0081582C"/>
    <w:rsid w:val="00816250"/>
    <w:rsid w:val="00816C8B"/>
    <w:rsid w:val="00816E5A"/>
    <w:rsid w:val="00817470"/>
    <w:rsid w:val="00817702"/>
    <w:rsid w:val="00817A60"/>
    <w:rsid w:val="008202A6"/>
    <w:rsid w:val="00820706"/>
    <w:rsid w:val="00820840"/>
    <w:rsid w:val="00820D45"/>
    <w:rsid w:val="00821684"/>
    <w:rsid w:val="008221B2"/>
    <w:rsid w:val="0082236F"/>
    <w:rsid w:val="00822FF4"/>
    <w:rsid w:val="00823345"/>
    <w:rsid w:val="008234E1"/>
    <w:rsid w:val="00823A23"/>
    <w:rsid w:val="00823CA9"/>
    <w:rsid w:val="00824683"/>
    <w:rsid w:val="00824754"/>
    <w:rsid w:val="00824920"/>
    <w:rsid w:val="00824C35"/>
    <w:rsid w:val="0082526E"/>
    <w:rsid w:val="00827CE2"/>
    <w:rsid w:val="00827DD1"/>
    <w:rsid w:val="00831A63"/>
    <w:rsid w:val="00831C29"/>
    <w:rsid w:val="00832092"/>
    <w:rsid w:val="008320E3"/>
    <w:rsid w:val="0083219F"/>
    <w:rsid w:val="00832434"/>
    <w:rsid w:val="00832ED1"/>
    <w:rsid w:val="008330FA"/>
    <w:rsid w:val="008332FA"/>
    <w:rsid w:val="00833999"/>
    <w:rsid w:val="00833D74"/>
    <w:rsid w:val="00833EC2"/>
    <w:rsid w:val="008348A1"/>
    <w:rsid w:val="008348A7"/>
    <w:rsid w:val="00834B77"/>
    <w:rsid w:val="00835F44"/>
    <w:rsid w:val="00836496"/>
    <w:rsid w:val="0083659F"/>
    <w:rsid w:val="00840739"/>
    <w:rsid w:val="008408EE"/>
    <w:rsid w:val="008410E7"/>
    <w:rsid w:val="008419A1"/>
    <w:rsid w:val="00841C3F"/>
    <w:rsid w:val="008426DB"/>
    <w:rsid w:val="0084291D"/>
    <w:rsid w:val="008433B5"/>
    <w:rsid w:val="00843FA1"/>
    <w:rsid w:val="00844B75"/>
    <w:rsid w:val="00845306"/>
    <w:rsid w:val="0084553E"/>
    <w:rsid w:val="008457EA"/>
    <w:rsid w:val="00845AB0"/>
    <w:rsid w:val="00845BA4"/>
    <w:rsid w:val="00845BBD"/>
    <w:rsid w:val="008460A6"/>
    <w:rsid w:val="0084637D"/>
    <w:rsid w:val="00846609"/>
    <w:rsid w:val="00846B89"/>
    <w:rsid w:val="00850167"/>
    <w:rsid w:val="0085016F"/>
    <w:rsid w:val="00850309"/>
    <w:rsid w:val="00851580"/>
    <w:rsid w:val="00851F69"/>
    <w:rsid w:val="008522B4"/>
    <w:rsid w:val="00852A47"/>
    <w:rsid w:val="00853444"/>
    <w:rsid w:val="00854473"/>
    <w:rsid w:val="008546D7"/>
    <w:rsid w:val="0085499A"/>
    <w:rsid w:val="00855FAB"/>
    <w:rsid w:val="00856600"/>
    <w:rsid w:val="00856B66"/>
    <w:rsid w:val="00856C1B"/>
    <w:rsid w:val="00856CE2"/>
    <w:rsid w:val="008571C1"/>
    <w:rsid w:val="0085734E"/>
    <w:rsid w:val="008573E3"/>
    <w:rsid w:val="0085754A"/>
    <w:rsid w:val="0085795E"/>
    <w:rsid w:val="00857DF7"/>
    <w:rsid w:val="00857E0C"/>
    <w:rsid w:val="008608DD"/>
    <w:rsid w:val="008611BC"/>
    <w:rsid w:val="008613BC"/>
    <w:rsid w:val="00862DA8"/>
    <w:rsid w:val="00863009"/>
    <w:rsid w:val="008633C7"/>
    <w:rsid w:val="00863BBB"/>
    <w:rsid w:val="008642CA"/>
    <w:rsid w:val="008647CE"/>
    <w:rsid w:val="0086491D"/>
    <w:rsid w:val="008651A9"/>
    <w:rsid w:val="008652DA"/>
    <w:rsid w:val="008653D4"/>
    <w:rsid w:val="008654D1"/>
    <w:rsid w:val="0086572D"/>
    <w:rsid w:val="008659E2"/>
    <w:rsid w:val="00866085"/>
    <w:rsid w:val="00866C05"/>
    <w:rsid w:val="008671F4"/>
    <w:rsid w:val="00867265"/>
    <w:rsid w:val="00870072"/>
    <w:rsid w:val="00870861"/>
    <w:rsid w:val="008720F2"/>
    <w:rsid w:val="008728E7"/>
    <w:rsid w:val="008728EC"/>
    <w:rsid w:val="008733C3"/>
    <w:rsid w:val="0087341F"/>
    <w:rsid w:val="00873F2C"/>
    <w:rsid w:val="0087540E"/>
    <w:rsid w:val="00875687"/>
    <w:rsid w:val="00875A5C"/>
    <w:rsid w:val="00875A66"/>
    <w:rsid w:val="00876478"/>
    <w:rsid w:val="008771BD"/>
    <w:rsid w:val="008776E9"/>
    <w:rsid w:val="00877D91"/>
    <w:rsid w:val="00880475"/>
    <w:rsid w:val="008813D5"/>
    <w:rsid w:val="0088167C"/>
    <w:rsid w:val="00881A7A"/>
    <w:rsid w:val="00882315"/>
    <w:rsid w:val="00882714"/>
    <w:rsid w:val="00882854"/>
    <w:rsid w:val="0088297A"/>
    <w:rsid w:val="00882BC1"/>
    <w:rsid w:val="0088349F"/>
    <w:rsid w:val="00883563"/>
    <w:rsid w:val="00883AAB"/>
    <w:rsid w:val="008847C5"/>
    <w:rsid w:val="00885C07"/>
    <w:rsid w:val="00885CE9"/>
    <w:rsid w:val="00885F66"/>
    <w:rsid w:val="0088674B"/>
    <w:rsid w:val="008879BD"/>
    <w:rsid w:val="00887D87"/>
    <w:rsid w:val="00890A90"/>
    <w:rsid w:val="00890B93"/>
    <w:rsid w:val="00890DD1"/>
    <w:rsid w:val="00891002"/>
    <w:rsid w:val="00892090"/>
    <w:rsid w:val="00892442"/>
    <w:rsid w:val="00893C45"/>
    <w:rsid w:val="00893C55"/>
    <w:rsid w:val="0089427E"/>
    <w:rsid w:val="008957B5"/>
    <w:rsid w:val="00895B24"/>
    <w:rsid w:val="00895BA1"/>
    <w:rsid w:val="00895F04"/>
    <w:rsid w:val="00896034"/>
    <w:rsid w:val="00896080"/>
    <w:rsid w:val="008960D0"/>
    <w:rsid w:val="0089752F"/>
    <w:rsid w:val="00897847"/>
    <w:rsid w:val="00897C65"/>
    <w:rsid w:val="008A0974"/>
    <w:rsid w:val="008A1046"/>
    <w:rsid w:val="008A104C"/>
    <w:rsid w:val="008A11CF"/>
    <w:rsid w:val="008A1512"/>
    <w:rsid w:val="008A160C"/>
    <w:rsid w:val="008A167A"/>
    <w:rsid w:val="008A16C6"/>
    <w:rsid w:val="008A16CF"/>
    <w:rsid w:val="008A2C31"/>
    <w:rsid w:val="008A3BBC"/>
    <w:rsid w:val="008A3D6D"/>
    <w:rsid w:val="008A3F8C"/>
    <w:rsid w:val="008A52C3"/>
    <w:rsid w:val="008A565B"/>
    <w:rsid w:val="008A584E"/>
    <w:rsid w:val="008A5DA3"/>
    <w:rsid w:val="008A6CC7"/>
    <w:rsid w:val="008A6F02"/>
    <w:rsid w:val="008A756A"/>
    <w:rsid w:val="008A7E4B"/>
    <w:rsid w:val="008A7FA2"/>
    <w:rsid w:val="008B05C9"/>
    <w:rsid w:val="008B1032"/>
    <w:rsid w:val="008B1033"/>
    <w:rsid w:val="008B1A98"/>
    <w:rsid w:val="008B21CB"/>
    <w:rsid w:val="008B29AC"/>
    <w:rsid w:val="008B330B"/>
    <w:rsid w:val="008B34DA"/>
    <w:rsid w:val="008B39F2"/>
    <w:rsid w:val="008B3C7B"/>
    <w:rsid w:val="008B40D5"/>
    <w:rsid w:val="008B4867"/>
    <w:rsid w:val="008B4E4F"/>
    <w:rsid w:val="008B4E75"/>
    <w:rsid w:val="008B55CD"/>
    <w:rsid w:val="008B5734"/>
    <w:rsid w:val="008B5D39"/>
    <w:rsid w:val="008B777D"/>
    <w:rsid w:val="008C02C2"/>
    <w:rsid w:val="008C030D"/>
    <w:rsid w:val="008C04A3"/>
    <w:rsid w:val="008C0527"/>
    <w:rsid w:val="008C0ABF"/>
    <w:rsid w:val="008C12EF"/>
    <w:rsid w:val="008C15AD"/>
    <w:rsid w:val="008C1F4E"/>
    <w:rsid w:val="008C33D2"/>
    <w:rsid w:val="008C353B"/>
    <w:rsid w:val="008C35E4"/>
    <w:rsid w:val="008C370D"/>
    <w:rsid w:val="008C37CD"/>
    <w:rsid w:val="008C3CDF"/>
    <w:rsid w:val="008C3DDD"/>
    <w:rsid w:val="008C3F6D"/>
    <w:rsid w:val="008C3FF6"/>
    <w:rsid w:val="008C4177"/>
    <w:rsid w:val="008C4DD9"/>
    <w:rsid w:val="008C5C16"/>
    <w:rsid w:val="008C6071"/>
    <w:rsid w:val="008C61A9"/>
    <w:rsid w:val="008C6235"/>
    <w:rsid w:val="008C65EF"/>
    <w:rsid w:val="008C6AB7"/>
    <w:rsid w:val="008C70D3"/>
    <w:rsid w:val="008C7499"/>
    <w:rsid w:val="008C76EE"/>
    <w:rsid w:val="008C7BA0"/>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C73"/>
    <w:rsid w:val="008D4CF6"/>
    <w:rsid w:val="008D4DB7"/>
    <w:rsid w:val="008D56C7"/>
    <w:rsid w:val="008D5800"/>
    <w:rsid w:val="008D5B1E"/>
    <w:rsid w:val="008D5BEC"/>
    <w:rsid w:val="008D5F75"/>
    <w:rsid w:val="008D60CC"/>
    <w:rsid w:val="008D63DB"/>
    <w:rsid w:val="008D6450"/>
    <w:rsid w:val="008D6932"/>
    <w:rsid w:val="008E041D"/>
    <w:rsid w:val="008E09FF"/>
    <w:rsid w:val="008E0AB1"/>
    <w:rsid w:val="008E0E1D"/>
    <w:rsid w:val="008E1143"/>
    <w:rsid w:val="008E1908"/>
    <w:rsid w:val="008E1CFD"/>
    <w:rsid w:val="008E219D"/>
    <w:rsid w:val="008E29E4"/>
    <w:rsid w:val="008E2A08"/>
    <w:rsid w:val="008E3372"/>
    <w:rsid w:val="008E3E8C"/>
    <w:rsid w:val="008E3FD9"/>
    <w:rsid w:val="008E40AB"/>
    <w:rsid w:val="008E4B96"/>
    <w:rsid w:val="008E4CF8"/>
    <w:rsid w:val="008E51EC"/>
    <w:rsid w:val="008E53E8"/>
    <w:rsid w:val="008E5525"/>
    <w:rsid w:val="008E669A"/>
    <w:rsid w:val="008E68CD"/>
    <w:rsid w:val="008E75B9"/>
    <w:rsid w:val="008F0187"/>
    <w:rsid w:val="008F05B6"/>
    <w:rsid w:val="008F0DC3"/>
    <w:rsid w:val="008F3274"/>
    <w:rsid w:val="008F36E2"/>
    <w:rsid w:val="008F5004"/>
    <w:rsid w:val="008F5C7F"/>
    <w:rsid w:val="008F6354"/>
    <w:rsid w:val="008F6494"/>
    <w:rsid w:val="008F665D"/>
    <w:rsid w:val="008F6E36"/>
    <w:rsid w:val="008F7133"/>
    <w:rsid w:val="008F7DEE"/>
    <w:rsid w:val="008F7F85"/>
    <w:rsid w:val="00900575"/>
    <w:rsid w:val="0090152B"/>
    <w:rsid w:val="00901AF1"/>
    <w:rsid w:val="00901C31"/>
    <w:rsid w:val="00901C6C"/>
    <w:rsid w:val="009024BF"/>
    <w:rsid w:val="009028D1"/>
    <w:rsid w:val="00902DD9"/>
    <w:rsid w:val="00902F19"/>
    <w:rsid w:val="00902F2E"/>
    <w:rsid w:val="00903406"/>
    <w:rsid w:val="00903A38"/>
    <w:rsid w:val="009041BD"/>
    <w:rsid w:val="009045AE"/>
    <w:rsid w:val="00904A3A"/>
    <w:rsid w:val="00905561"/>
    <w:rsid w:val="009055AA"/>
    <w:rsid w:val="0090579A"/>
    <w:rsid w:val="00905832"/>
    <w:rsid w:val="0090615C"/>
    <w:rsid w:val="009061F1"/>
    <w:rsid w:val="009073A2"/>
    <w:rsid w:val="0090768C"/>
    <w:rsid w:val="0090773F"/>
    <w:rsid w:val="0090776E"/>
    <w:rsid w:val="00907A01"/>
    <w:rsid w:val="00907BEB"/>
    <w:rsid w:val="00907F3F"/>
    <w:rsid w:val="00910B06"/>
    <w:rsid w:val="00910B56"/>
    <w:rsid w:val="00910DFE"/>
    <w:rsid w:val="00911F12"/>
    <w:rsid w:val="009121A7"/>
    <w:rsid w:val="0091292F"/>
    <w:rsid w:val="00912E5A"/>
    <w:rsid w:val="00913320"/>
    <w:rsid w:val="009138AD"/>
    <w:rsid w:val="00913C82"/>
    <w:rsid w:val="00914AEA"/>
    <w:rsid w:val="00914CA9"/>
    <w:rsid w:val="00915967"/>
    <w:rsid w:val="00915E4C"/>
    <w:rsid w:val="00915EBF"/>
    <w:rsid w:val="00916FED"/>
    <w:rsid w:val="00917725"/>
    <w:rsid w:val="00917CED"/>
    <w:rsid w:val="00920D89"/>
    <w:rsid w:val="00921161"/>
    <w:rsid w:val="009218C0"/>
    <w:rsid w:val="009218F6"/>
    <w:rsid w:val="009219ED"/>
    <w:rsid w:val="00922392"/>
    <w:rsid w:val="00923905"/>
    <w:rsid w:val="00923CB1"/>
    <w:rsid w:val="00923E38"/>
    <w:rsid w:val="00923F33"/>
    <w:rsid w:val="00923FAF"/>
    <w:rsid w:val="00924381"/>
    <w:rsid w:val="00924925"/>
    <w:rsid w:val="0092494D"/>
    <w:rsid w:val="00925097"/>
    <w:rsid w:val="00926430"/>
    <w:rsid w:val="00926E10"/>
    <w:rsid w:val="00927761"/>
    <w:rsid w:val="00927E14"/>
    <w:rsid w:val="00927EA0"/>
    <w:rsid w:val="0093013A"/>
    <w:rsid w:val="00930656"/>
    <w:rsid w:val="00930C05"/>
    <w:rsid w:val="00930F3D"/>
    <w:rsid w:val="00932ADC"/>
    <w:rsid w:val="00933283"/>
    <w:rsid w:val="009333EB"/>
    <w:rsid w:val="00933DC6"/>
    <w:rsid w:val="0093478E"/>
    <w:rsid w:val="00935948"/>
    <w:rsid w:val="00935BF1"/>
    <w:rsid w:val="00937690"/>
    <w:rsid w:val="00937DD8"/>
    <w:rsid w:val="00940F86"/>
    <w:rsid w:val="00941A68"/>
    <w:rsid w:val="009421CC"/>
    <w:rsid w:val="0094265B"/>
    <w:rsid w:val="00942B1E"/>
    <w:rsid w:val="00942E92"/>
    <w:rsid w:val="009431C4"/>
    <w:rsid w:val="009443E8"/>
    <w:rsid w:val="00944B66"/>
    <w:rsid w:val="00945A84"/>
    <w:rsid w:val="00945C90"/>
    <w:rsid w:val="00945E44"/>
    <w:rsid w:val="00946145"/>
    <w:rsid w:val="0094619D"/>
    <w:rsid w:val="00946805"/>
    <w:rsid w:val="00946A29"/>
    <w:rsid w:val="00946D82"/>
    <w:rsid w:val="009472C7"/>
    <w:rsid w:val="00947FD8"/>
    <w:rsid w:val="00950F92"/>
    <w:rsid w:val="00950FA4"/>
    <w:rsid w:val="00952141"/>
    <w:rsid w:val="00952BF7"/>
    <w:rsid w:val="00952D41"/>
    <w:rsid w:val="00952E0A"/>
    <w:rsid w:val="00953534"/>
    <w:rsid w:val="00953714"/>
    <w:rsid w:val="009538F0"/>
    <w:rsid w:val="00954DD9"/>
    <w:rsid w:val="00955D81"/>
    <w:rsid w:val="00955E30"/>
    <w:rsid w:val="0095647F"/>
    <w:rsid w:val="00956DCF"/>
    <w:rsid w:val="00957B67"/>
    <w:rsid w:val="00957C30"/>
    <w:rsid w:val="009603E0"/>
    <w:rsid w:val="009613FB"/>
    <w:rsid w:val="009615A0"/>
    <w:rsid w:val="009615F0"/>
    <w:rsid w:val="00962064"/>
    <w:rsid w:val="00962781"/>
    <w:rsid w:val="00962BF3"/>
    <w:rsid w:val="00963409"/>
    <w:rsid w:val="00963FB8"/>
    <w:rsid w:val="00964A04"/>
    <w:rsid w:val="00965228"/>
    <w:rsid w:val="0096571F"/>
    <w:rsid w:val="00965B2E"/>
    <w:rsid w:val="00965CF6"/>
    <w:rsid w:val="0096623C"/>
    <w:rsid w:val="00966EC2"/>
    <w:rsid w:val="00967811"/>
    <w:rsid w:val="00967A18"/>
    <w:rsid w:val="00967C06"/>
    <w:rsid w:val="00967DA9"/>
    <w:rsid w:val="00970D69"/>
    <w:rsid w:val="00971175"/>
    <w:rsid w:val="00971342"/>
    <w:rsid w:val="00971741"/>
    <w:rsid w:val="009720DB"/>
    <w:rsid w:val="0097244B"/>
    <w:rsid w:val="009726D0"/>
    <w:rsid w:val="00972994"/>
    <w:rsid w:val="00972CA6"/>
    <w:rsid w:val="0097309B"/>
    <w:rsid w:val="0097331B"/>
    <w:rsid w:val="0097334A"/>
    <w:rsid w:val="00974453"/>
    <w:rsid w:val="0097470C"/>
    <w:rsid w:val="009749FA"/>
    <w:rsid w:val="00974F74"/>
    <w:rsid w:val="00975583"/>
    <w:rsid w:val="009756F8"/>
    <w:rsid w:val="009757D2"/>
    <w:rsid w:val="00975C4D"/>
    <w:rsid w:val="009764C1"/>
    <w:rsid w:val="009778CF"/>
    <w:rsid w:val="00977E79"/>
    <w:rsid w:val="009800F0"/>
    <w:rsid w:val="00980B76"/>
    <w:rsid w:val="009817AE"/>
    <w:rsid w:val="00981AEB"/>
    <w:rsid w:val="009825E3"/>
    <w:rsid w:val="00982E11"/>
    <w:rsid w:val="0098313A"/>
    <w:rsid w:val="009831E7"/>
    <w:rsid w:val="009832B9"/>
    <w:rsid w:val="0098344B"/>
    <w:rsid w:val="009839A6"/>
    <w:rsid w:val="009844F2"/>
    <w:rsid w:val="009847A9"/>
    <w:rsid w:val="00984EA6"/>
    <w:rsid w:val="00984F08"/>
    <w:rsid w:val="0098604B"/>
    <w:rsid w:val="0098623A"/>
    <w:rsid w:val="009862B0"/>
    <w:rsid w:val="00987F41"/>
    <w:rsid w:val="0099036A"/>
    <w:rsid w:val="00990653"/>
    <w:rsid w:val="00990937"/>
    <w:rsid w:val="00990D31"/>
    <w:rsid w:val="0099113E"/>
    <w:rsid w:val="009913C6"/>
    <w:rsid w:val="00992047"/>
    <w:rsid w:val="009929B0"/>
    <w:rsid w:val="00993302"/>
    <w:rsid w:val="00993343"/>
    <w:rsid w:val="00994A98"/>
    <w:rsid w:val="00994BC0"/>
    <w:rsid w:val="00994F46"/>
    <w:rsid w:val="009954E4"/>
    <w:rsid w:val="00995E8A"/>
    <w:rsid w:val="00996929"/>
    <w:rsid w:val="00997343"/>
    <w:rsid w:val="00997C7A"/>
    <w:rsid w:val="00997CB6"/>
    <w:rsid w:val="00997DF4"/>
    <w:rsid w:val="00997E96"/>
    <w:rsid w:val="009A03AF"/>
    <w:rsid w:val="009A0A2E"/>
    <w:rsid w:val="009A0DE0"/>
    <w:rsid w:val="009A12AB"/>
    <w:rsid w:val="009A164D"/>
    <w:rsid w:val="009A1833"/>
    <w:rsid w:val="009A1948"/>
    <w:rsid w:val="009A2985"/>
    <w:rsid w:val="009A2B88"/>
    <w:rsid w:val="009A2FFE"/>
    <w:rsid w:val="009A30E1"/>
    <w:rsid w:val="009A31CA"/>
    <w:rsid w:val="009A3B23"/>
    <w:rsid w:val="009A3BA0"/>
    <w:rsid w:val="009A4982"/>
    <w:rsid w:val="009A49EB"/>
    <w:rsid w:val="009A4B3A"/>
    <w:rsid w:val="009A5839"/>
    <w:rsid w:val="009A5E78"/>
    <w:rsid w:val="009A5E8C"/>
    <w:rsid w:val="009A613B"/>
    <w:rsid w:val="009A6282"/>
    <w:rsid w:val="009A6C38"/>
    <w:rsid w:val="009A7507"/>
    <w:rsid w:val="009A7B58"/>
    <w:rsid w:val="009B064D"/>
    <w:rsid w:val="009B0D9B"/>
    <w:rsid w:val="009B0E7D"/>
    <w:rsid w:val="009B185E"/>
    <w:rsid w:val="009B18FA"/>
    <w:rsid w:val="009B1B4A"/>
    <w:rsid w:val="009B1F33"/>
    <w:rsid w:val="009B21E5"/>
    <w:rsid w:val="009B22CE"/>
    <w:rsid w:val="009B2A8F"/>
    <w:rsid w:val="009B2C7F"/>
    <w:rsid w:val="009B2E9A"/>
    <w:rsid w:val="009B32E5"/>
    <w:rsid w:val="009B3349"/>
    <w:rsid w:val="009B3440"/>
    <w:rsid w:val="009B367D"/>
    <w:rsid w:val="009B3977"/>
    <w:rsid w:val="009B3998"/>
    <w:rsid w:val="009B3CCF"/>
    <w:rsid w:val="009B3ECE"/>
    <w:rsid w:val="009B422F"/>
    <w:rsid w:val="009B4AAE"/>
    <w:rsid w:val="009B518F"/>
    <w:rsid w:val="009B51BD"/>
    <w:rsid w:val="009B52BF"/>
    <w:rsid w:val="009B662F"/>
    <w:rsid w:val="009B6A8F"/>
    <w:rsid w:val="009B6F38"/>
    <w:rsid w:val="009B7654"/>
    <w:rsid w:val="009B7C70"/>
    <w:rsid w:val="009C006B"/>
    <w:rsid w:val="009C0C7F"/>
    <w:rsid w:val="009C0C9C"/>
    <w:rsid w:val="009C0E02"/>
    <w:rsid w:val="009C1B5C"/>
    <w:rsid w:val="009C1D3E"/>
    <w:rsid w:val="009C2314"/>
    <w:rsid w:val="009C24E5"/>
    <w:rsid w:val="009C2BF5"/>
    <w:rsid w:val="009C3075"/>
    <w:rsid w:val="009C30F6"/>
    <w:rsid w:val="009C31B5"/>
    <w:rsid w:val="009C33D7"/>
    <w:rsid w:val="009C3925"/>
    <w:rsid w:val="009C3D01"/>
    <w:rsid w:val="009C4382"/>
    <w:rsid w:val="009C4AFC"/>
    <w:rsid w:val="009C4E1B"/>
    <w:rsid w:val="009C4F2A"/>
    <w:rsid w:val="009C5181"/>
    <w:rsid w:val="009C5236"/>
    <w:rsid w:val="009C5799"/>
    <w:rsid w:val="009C584A"/>
    <w:rsid w:val="009C5F25"/>
    <w:rsid w:val="009C6C9D"/>
    <w:rsid w:val="009C73D7"/>
    <w:rsid w:val="009C74C5"/>
    <w:rsid w:val="009C7595"/>
    <w:rsid w:val="009C79B3"/>
    <w:rsid w:val="009C7F7C"/>
    <w:rsid w:val="009D0208"/>
    <w:rsid w:val="009D03D7"/>
    <w:rsid w:val="009D0B92"/>
    <w:rsid w:val="009D0F00"/>
    <w:rsid w:val="009D1790"/>
    <w:rsid w:val="009D183A"/>
    <w:rsid w:val="009D1E7D"/>
    <w:rsid w:val="009D26DC"/>
    <w:rsid w:val="009D3366"/>
    <w:rsid w:val="009D34AF"/>
    <w:rsid w:val="009D35C2"/>
    <w:rsid w:val="009D3600"/>
    <w:rsid w:val="009D3631"/>
    <w:rsid w:val="009D396B"/>
    <w:rsid w:val="009D3A83"/>
    <w:rsid w:val="009D49E8"/>
    <w:rsid w:val="009D5CC0"/>
    <w:rsid w:val="009D6CDD"/>
    <w:rsid w:val="009D6E49"/>
    <w:rsid w:val="009D6ECE"/>
    <w:rsid w:val="009D702C"/>
    <w:rsid w:val="009D7295"/>
    <w:rsid w:val="009D76F1"/>
    <w:rsid w:val="009D77CB"/>
    <w:rsid w:val="009D7849"/>
    <w:rsid w:val="009E04F1"/>
    <w:rsid w:val="009E0C16"/>
    <w:rsid w:val="009E0FF8"/>
    <w:rsid w:val="009E18D5"/>
    <w:rsid w:val="009E22DA"/>
    <w:rsid w:val="009E2557"/>
    <w:rsid w:val="009E40D0"/>
    <w:rsid w:val="009E463B"/>
    <w:rsid w:val="009E53DD"/>
    <w:rsid w:val="009E56B1"/>
    <w:rsid w:val="009E5E79"/>
    <w:rsid w:val="009E6340"/>
    <w:rsid w:val="009E7DFF"/>
    <w:rsid w:val="009F024B"/>
    <w:rsid w:val="009F0932"/>
    <w:rsid w:val="009F0F9F"/>
    <w:rsid w:val="009F107F"/>
    <w:rsid w:val="009F18B4"/>
    <w:rsid w:val="009F1B77"/>
    <w:rsid w:val="009F3005"/>
    <w:rsid w:val="009F3DDE"/>
    <w:rsid w:val="009F4B4D"/>
    <w:rsid w:val="009F4CFD"/>
    <w:rsid w:val="009F4F46"/>
    <w:rsid w:val="009F516D"/>
    <w:rsid w:val="009F52EB"/>
    <w:rsid w:val="009F58D6"/>
    <w:rsid w:val="009F5ED5"/>
    <w:rsid w:val="009F6481"/>
    <w:rsid w:val="009F7D98"/>
    <w:rsid w:val="00A00A63"/>
    <w:rsid w:val="00A0113A"/>
    <w:rsid w:val="00A016BE"/>
    <w:rsid w:val="00A02244"/>
    <w:rsid w:val="00A0270C"/>
    <w:rsid w:val="00A02E5B"/>
    <w:rsid w:val="00A02E91"/>
    <w:rsid w:val="00A0394F"/>
    <w:rsid w:val="00A03AAB"/>
    <w:rsid w:val="00A03C86"/>
    <w:rsid w:val="00A0430D"/>
    <w:rsid w:val="00A04743"/>
    <w:rsid w:val="00A04FDA"/>
    <w:rsid w:val="00A05000"/>
    <w:rsid w:val="00A055D7"/>
    <w:rsid w:val="00A059A0"/>
    <w:rsid w:val="00A072A9"/>
    <w:rsid w:val="00A074F5"/>
    <w:rsid w:val="00A07709"/>
    <w:rsid w:val="00A077BD"/>
    <w:rsid w:val="00A10092"/>
    <w:rsid w:val="00A119AC"/>
    <w:rsid w:val="00A11DDB"/>
    <w:rsid w:val="00A121DC"/>
    <w:rsid w:val="00A13617"/>
    <w:rsid w:val="00A138D3"/>
    <w:rsid w:val="00A13FB9"/>
    <w:rsid w:val="00A142F0"/>
    <w:rsid w:val="00A159B2"/>
    <w:rsid w:val="00A162C6"/>
    <w:rsid w:val="00A17A4F"/>
    <w:rsid w:val="00A20000"/>
    <w:rsid w:val="00A20266"/>
    <w:rsid w:val="00A20295"/>
    <w:rsid w:val="00A204C3"/>
    <w:rsid w:val="00A2066F"/>
    <w:rsid w:val="00A20687"/>
    <w:rsid w:val="00A20FA6"/>
    <w:rsid w:val="00A211F4"/>
    <w:rsid w:val="00A215FC"/>
    <w:rsid w:val="00A219E0"/>
    <w:rsid w:val="00A225D3"/>
    <w:rsid w:val="00A2351D"/>
    <w:rsid w:val="00A24E3D"/>
    <w:rsid w:val="00A25106"/>
    <w:rsid w:val="00A25F23"/>
    <w:rsid w:val="00A26012"/>
    <w:rsid w:val="00A26A5B"/>
    <w:rsid w:val="00A273A8"/>
    <w:rsid w:val="00A27462"/>
    <w:rsid w:val="00A27A25"/>
    <w:rsid w:val="00A3008E"/>
    <w:rsid w:val="00A30694"/>
    <w:rsid w:val="00A311B5"/>
    <w:rsid w:val="00A3145C"/>
    <w:rsid w:val="00A3146D"/>
    <w:rsid w:val="00A317A1"/>
    <w:rsid w:val="00A318F3"/>
    <w:rsid w:val="00A31EA0"/>
    <w:rsid w:val="00A31EC7"/>
    <w:rsid w:val="00A3250B"/>
    <w:rsid w:val="00A326EB"/>
    <w:rsid w:val="00A32FD8"/>
    <w:rsid w:val="00A33733"/>
    <w:rsid w:val="00A34BEF"/>
    <w:rsid w:val="00A34D77"/>
    <w:rsid w:val="00A35C04"/>
    <w:rsid w:val="00A36934"/>
    <w:rsid w:val="00A3693A"/>
    <w:rsid w:val="00A36A58"/>
    <w:rsid w:val="00A374EE"/>
    <w:rsid w:val="00A37A08"/>
    <w:rsid w:val="00A40698"/>
    <w:rsid w:val="00A409F7"/>
    <w:rsid w:val="00A40BF2"/>
    <w:rsid w:val="00A411CA"/>
    <w:rsid w:val="00A41D96"/>
    <w:rsid w:val="00A428BD"/>
    <w:rsid w:val="00A43874"/>
    <w:rsid w:val="00A439AD"/>
    <w:rsid w:val="00A44020"/>
    <w:rsid w:val="00A442B0"/>
    <w:rsid w:val="00A44364"/>
    <w:rsid w:val="00A44515"/>
    <w:rsid w:val="00A4506D"/>
    <w:rsid w:val="00A452AC"/>
    <w:rsid w:val="00A4553E"/>
    <w:rsid w:val="00A458AD"/>
    <w:rsid w:val="00A45986"/>
    <w:rsid w:val="00A45BA8"/>
    <w:rsid w:val="00A46A43"/>
    <w:rsid w:val="00A47215"/>
    <w:rsid w:val="00A47516"/>
    <w:rsid w:val="00A478A2"/>
    <w:rsid w:val="00A47FA1"/>
    <w:rsid w:val="00A502A5"/>
    <w:rsid w:val="00A507A6"/>
    <w:rsid w:val="00A50F3D"/>
    <w:rsid w:val="00A5140E"/>
    <w:rsid w:val="00A515FE"/>
    <w:rsid w:val="00A51A5D"/>
    <w:rsid w:val="00A51D45"/>
    <w:rsid w:val="00A52BBB"/>
    <w:rsid w:val="00A52D7A"/>
    <w:rsid w:val="00A53181"/>
    <w:rsid w:val="00A533A6"/>
    <w:rsid w:val="00A5364C"/>
    <w:rsid w:val="00A53A22"/>
    <w:rsid w:val="00A541B4"/>
    <w:rsid w:val="00A543CE"/>
    <w:rsid w:val="00A54E74"/>
    <w:rsid w:val="00A55239"/>
    <w:rsid w:val="00A561F8"/>
    <w:rsid w:val="00A56662"/>
    <w:rsid w:val="00A56C5D"/>
    <w:rsid w:val="00A5702C"/>
    <w:rsid w:val="00A605D3"/>
    <w:rsid w:val="00A608D1"/>
    <w:rsid w:val="00A60A63"/>
    <w:rsid w:val="00A61071"/>
    <w:rsid w:val="00A611D5"/>
    <w:rsid w:val="00A6161A"/>
    <w:rsid w:val="00A61638"/>
    <w:rsid w:val="00A61756"/>
    <w:rsid w:val="00A61943"/>
    <w:rsid w:val="00A61E0B"/>
    <w:rsid w:val="00A61FEB"/>
    <w:rsid w:val="00A628AA"/>
    <w:rsid w:val="00A62C4F"/>
    <w:rsid w:val="00A632E4"/>
    <w:rsid w:val="00A636E2"/>
    <w:rsid w:val="00A639BD"/>
    <w:rsid w:val="00A63FBC"/>
    <w:rsid w:val="00A64B82"/>
    <w:rsid w:val="00A64C18"/>
    <w:rsid w:val="00A65711"/>
    <w:rsid w:val="00A6578B"/>
    <w:rsid w:val="00A65AB8"/>
    <w:rsid w:val="00A65E3B"/>
    <w:rsid w:val="00A65E48"/>
    <w:rsid w:val="00A662D8"/>
    <w:rsid w:val="00A66692"/>
    <w:rsid w:val="00A67207"/>
    <w:rsid w:val="00A67605"/>
    <w:rsid w:val="00A67C99"/>
    <w:rsid w:val="00A67E29"/>
    <w:rsid w:val="00A708B8"/>
    <w:rsid w:val="00A70B33"/>
    <w:rsid w:val="00A716E3"/>
    <w:rsid w:val="00A720CD"/>
    <w:rsid w:val="00A728B8"/>
    <w:rsid w:val="00A72B99"/>
    <w:rsid w:val="00A73BB3"/>
    <w:rsid w:val="00A74B1E"/>
    <w:rsid w:val="00A75268"/>
    <w:rsid w:val="00A754DB"/>
    <w:rsid w:val="00A759C9"/>
    <w:rsid w:val="00A778B8"/>
    <w:rsid w:val="00A80648"/>
    <w:rsid w:val="00A8115C"/>
    <w:rsid w:val="00A8155D"/>
    <w:rsid w:val="00A822CF"/>
    <w:rsid w:val="00A82CB9"/>
    <w:rsid w:val="00A82F0F"/>
    <w:rsid w:val="00A83422"/>
    <w:rsid w:val="00A8473D"/>
    <w:rsid w:val="00A847FE"/>
    <w:rsid w:val="00A84C38"/>
    <w:rsid w:val="00A84D45"/>
    <w:rsid w:val="00A85249"/>
    <w:rsid w:val="00A85F06"/>
    <w:rsid w:val="00A86774"/>
    <w:rsid w:val="00A9001E"/>
    <w:rsid w:val="00A9046E"/>
    <w:rsid w:val="00A909D9"/>
    <w:rsid w:val="00A91064"/>
    <w:rsid w:val="00A9123E"/>
    <w:rsid w:val="00A917CF"/>
    <w:rsid w:val="00A9187E"/>
    <w:rsid w:val="00A918EE"/>
    <w:rsid w:val="00A91A2F"/>
    <w:rsid w:val="00A9274E"/>
    <w:rsid w:val="00A92FD9"/>
    <w:rsid w:val="00A93346"/>
    <w:rsid w:val="00A9453A"/>
    <w:rsid w:val="00A94EF7"/>
    <w:rsid w:val="00A94F58"/>
    <w:rsid w:val="00A956EE"/>
    <w:rsid w:val="00A95A58"/>
    <w:rsid w:val="00A95D8D"/>
    <w:rsid w:val="00A9659A"/>
    <w:rsid w:val="00A9669F"/>
    <w:rsid w:val="00A968DC"/>
    <w:rsid w:val="00A96DB0"/>
    <w:rsid w:val="00A96FEE"/>
    <w:rsid w:val="00AA0480"/>
    <w:rsid w:val="00AA094C"/>
    <w:rsid w:val="00AA0EE7"/>
    <w:rsid w:val="00AA1C81"/>
    <w:rsid w:val="00AA232F"/>
    <w:rsid w:val="00AA26BE"/>
    <w:rsid w:val="00AA26FA"/>
    <w:rsid w:val="00AA277D"/>
    <w:rsid w:val="00AA34A6"/>
    <w:rsid w:val="00AA43C8"/>
    <w:rsid w:val="00AA4594"/>
    <w:rsid w:val="00AA45A0"/>
    <w:rsid w:val="00AA4816"/>
    <w:rsid w:val="00AA4F07"/>
    <w:rsid w:val="00AA504C"/>
    <w:rsid w:val="00AA5119"/>
    <w:rsid w:val="00AA51F5"/>
    <w:rsid w:val="00AA5BB3"/>
    <w:rsid w:val="00AA5D1E"/>
    <w:rsid w:val="00AA5ED2"/>
    <w:rsid w:val="00AA6234"/>
    <w:rsid w:val="00AA6F3A"/>
    <w:rsid w:val="00AA7CAF"/>
    <w:rsid w:val="00AB01C4"/>
    <w:rsid w:val="00AB08B4"/>
    <w:rsid w:val="00AB0C73"/>
    <w:rsid w:val="00AB19C3"/>
    <w:rsid w:val="00AB1FD1"/>
    <w:rsid w:val="00AB3018"/>
    <w:rsid w:val="00AB4AEC"/>
    <w:rsid w:val="00AB57DF"/>
    <w:rsid w:val="00AB5BA7"/>
    <w:rsid w:val="00AB6690"/>
    <w:rsid w:val="00AB66B1"/>
    <w:rsid w:val="00AB6A9F"/>
    <w:rsid w:val="00AC01CE"/>
    <w:rsid w:val="00AC04E1"/>
    <w:rsid w:val="00AC0880"/>
    <w:rsid w:val="00AC0A4E"/>
    <w:rsid w:val="00AC0A57"/>
    <w:rsid w:val="00AC0A60"/>
    <w:rsid w:val="00AC0B99"/>
    <w:rsid w:val="00AC25D8"/>
    <w:rsid w:val="00AC29E7"/>
    <w:rsid w:val="00AC31EE"/>
    <w:rsid w:val="00AC36C5"/>
    <w:rsid w:val="00AC3C74"/>
    <w:rsid w:val="00AC46AC"/>
    <w:rsid w:val="00AC4CE6"/>
    <w:rsid w:val="00AC51E4"/>
    <w:rsid w:val="00AC5B72"/>
    <w:rsid w:val="00AC5C4E"/>
    <w:rsid w:val="00AC64EE"/>
    <w:rsid w:val="00AC6B45"/>
    <w:rsid w:val="00AC746E"/>
    <w:rsid w:val="00AC77DC"/>
    <w:rsid w:val="00AC7EF6"/>
    <w:rsid w:val="00AC7F56"/>
    <w:rsid w:val="00AD0B65"/>
    <w:rsid w:val="00AD0D05"/>
    <w:rsid w:val="00AD0F0D"/>
    <w:rsid w:val="00AD1119"/>
    <w:rsid w:val="00AD139C"/>
    <w:rsid w:val="00AD1675"/>
    <w:rsid w:val="00AD1B54"/>
    <w:rsid w:val="00AD27F5"/>
    <w:rsid w:val="00AD2BE3"/>
    <w:rsid w:val="00AD40BF"/>
    <w:rsid w:val="00AD6BCB"/>
    <w:rsid w:val="00AD6BE7"/>
    <w:rsid w:val="00AD6C70"/>
    <w:rsid w:val="00AE00AB"/>
    <w:rsid w:val="00AE1DAD"/>
    <w:rsid w:val="00AE22BB"/>
    <w:rsid w:val="00AE259F"/>
    <w:rsid w:val="00AE2988"/>
    <w:rsid w:val="00AE2A00"/>
    <w:rsid w:val="00AE3051"/>
    <w:rsid w:val="00AE308B"/>
    <w:rsid w:val="00AE39A1"/>
    <w:rsid w:val="00AE39F5"/>
    <w:rsid w:val="00AE3AB3"/>
    <w:rsid w:val="00AE3B67"/>
    <w:rsid w:val="00AE3F84"/>
    <w:rsid w:val="00AE44BC"/>
    <w:rsid w:val="00AE5023"/>
    <w:rsid w:val="00AE5498"/>
    <w:rsid w:val="00AE5529"/>
    <w:rsid w:val="00AE5AB7"/>
    <w:rsid w:val="00AE5E7F"/>
    <w:rsid w:val="00AE65CE"/>
    <w:rsid w:val="00AE68E1"/>
    <w:rsid w:val="00AE694F"/>
    <w:rsid w:val="00AE6B58"/>
    <w:rsid w:val="00AE7130"/>
    <w:rsid w:val="00AE73BD"/>
    <w:rsid w:val="00AE79A9"/>
    <w:rsid w:val="00AE7F1D"/>
    <w:rsid w:val="00AF03EB"/>
    <w:rsid w:val="00AF0726"/>
    <w:rsid w:val="00AF1132"/>
    <w:rsid w:val="00AF150E"/>
    <w:rsid w:val="00AF1511"/>
    <w:rsid w:val="00AF2FC8"/>
    <w:rsid w:val="00AF30EE"/>
    <w:rsid w:val="00AF3221"/>
    <w:rsid w:val="00AF353C"/>
    <w:rsid w:val="00AF38EB"/>
    <w:rsid w:val="00AF4203"/>
    <w:rsid w:val="00AF424E"/>
    <w:rsid w:val="00AF45C8"/>
    <w:rsid w:val="00AF49D1"/>
    <w:rsid w:val="00AF4A86"/>
    <w:rsid w:val="00AF4AB7"/>
    <w:rsid w:val="00AF515B"/>
    <w:rsid w:val="00AF5250"/>
    <w:rsid w:val="00AF58E0"/>
    <w:rsid w:val="00AF5F4A"/>
    <w:rsid w:val="00AF6A2C"/>
    <w:rsid w:val="00AF6B14"/>
    <w:rsid w:val="00B00440"/>
    <w:rsid w:val="00B0049B"/>
    <w:rsid w:val="00B005AA"/>
    <w:rsid w:val="00B005C8"/>
    <w:rsid w:val="00B00CCB"/>
    <w:rsid w:val="00B011E1"/>
    <w:rsid w:val="00B011FC"/>
    <w:rsid w:val="00B01503"/>
    <w:rsid w:val="00B02229"/>
    <w:rsid w:val="00B027EF"/>
    <w:rsid w:val="00B029CF"/>
    <w:rsid w:val="00B02D9A"/>
    <w:rsid w:val="00B02FF2"/>
    <w:rsid w:val="00B0359A"/>
    <w:rsid w:val="00B036BD"/>
    <w:rsid w:val="00B06549"/>
    <w:rsid w:val="00B0666A"/>
    <w:rsid w:val="00B069BB"/>
    <w:rsid w:val="00B06C4B"/>
    <w:rsid w:val="00B07414"/>
    <w:rsid w:val="00B075E2"/>
    <w:rsid w:val="00B07826"/>
    <w:rsid w:val="00B07B94"/>
    <w:rsid w:val="00B07BF3"/>
    <w:rsid w:val="00B07D7F"/>
    <w:rsid w:val="00B07F2F"/>
    <w:rsid w:val="00B10B3A"/>
    <w:rsid w:val="00B11108"/>
    <w:rsid w:val="00B11307"/>
    <w:rsid w:val="00B11763"/>
    <w:rsid w:val="00B1191B"/>
    <w:rsid w:val="00B11C94"/>
    <w:rsid w:val="00B11CC0"/>
    <w:rsid w:val="00B11FD3"/>
    <w:rsid w:val="00B124AE"/>
    <w:rsid w:val="00B12BF0"/>
    <w:rsid w:val="00B12CB9"/>
    <w:rsid w:val="00B131A6"/>
    <w:rsid w:val="00B1328C"/>
    <w:rsid w:val="00B133EF"/>
    <w:rsid w:val="00B13B7C"/>
    <w:rsid w:val="00B143BF"/>
    <w:rsid w:val="00B14851"/>
    <w:rsid w:val="00B14E07"/>
    <w:rsid w:val="00B14E1E"/>
    <w:rsid w:val="00B152CF"/>
    <w:rsid w:val="00B15486"/>
    <w:rsid w:val="00B1626D"/>
    <w:rsid w:val="00B174AB"/>
    <w:rsid w:val="00B17619"/>
    <w:rsid w:val="00B176B4"/>
    <w:rsid w:val="00B1786B"/>
    <w:rsid w:val="00B17B45"/>
    <w:rsid w:val="00B17E9A"/>
    <w:rsid w:val="00B20C62"/>
    <w:rsid w:val="00B21009"/>
    <w:rsid w:val="00B215E7"/>
    <w:rsid w:val="00B219B0"/>
    <w:rsid w:val="00B21A2E"/>
    <w:rsid w:val="00B21BF0"/>
    <w:rsid w:val="00B21E76"/>
    <w:rsid w:val="00B22103"/>
    <w:rsid w:val="00B22DC6"/>
    <w:rsid w:val="00B23136"/>
    <w:rsid w:val="00B231A9"/>
    <w:rsid w:val="00B23236"/>
    <w:rsid w:val="00B23261"/>
    <w:rsid w:val="00B24574"/>
    <w:rsid w:val="00B245A6"/>
    <w:rsid w:val="00B24613"/>
    <w:rsid w:val="00B24941"/>
    <w:rsid w:val="00B24CCE"/>
    <w:rsid w:val="00B25DEE"/>
    <w:rsid w:val="00B2680B"/>
    <w:rsid w:val="00B2696A"/>
    <w:rsid w:val="00B27640"/>
    <w:rsid w:val="00B2796F"/>
    <w:rsid w:val="00B30C5C"/>
    <w:rsid w:val="00B31939"/>
    <w:rsid w:val="00B31D01"/>
    <w:rsid w:val="00B31DCD"/>
    <w:rsid w:val="00B331F5"/>
    <w:rsid w:val="00B33378"/>
    <w:rsid w:val="00B33557"/>
    <w:rsid w:val="00B347CC"/>
    <w:rsid w:val="00B34C83"/>
    <w:rsid w:val="00B34EA7"/>
    <w:rsid w:val="00B35163"/>
    <w:rsid w:val="00B352D2"/>
    <w:rsid w:val="00B3558D"/>
    <w:rsid w:val="00B35693"/>
    <w:rsid w:val="00B35A02"/>
    <w:rsid w:val="00B35F17"/>
    <w:rsid w:val="00B364C4"/>
    <w:rsid w:val="00B364DF"/>
    <w:rsid w:val="00B36CA8"/>
    <w:rsid w:val="00B36D2F"/>
    <w:rsid w:val="00B36F10"/>
    <w:rsid w:val="00B37531"/>
    <w:rsid w:val="00B379B7"/>
    <w:rsid w:val="00B4072A"/>
    <w:rsid w:val="00B40954"/>
    <w:rsid w:val="00B409D9"/>
    <w:rsid w:val="00B40EBC"/>
    <w:rsid w:val="00B4117D"/>
    <w:rsid w:val="00B41394"/>
    <w:rsid w:val="00B4198D"/>
    <w:rsid w:val="00B42057"/>
    <w:rsid w:val="00B420CB"/>
    <w:rsid w:val="00B421E4"/>
    <w:rsid w:val="00B4238A"/>
    <w:rsid w:val="00B4274D"/>
    <w:rsid w:val="00B42C23"/>
    <w:rsid w:val="00B43297"/>
    <w:rsid w:val="00B43694"/>
    <w:rsid w:val="00B43A7D"/>
    <w:rsid w:val="00B44289"/>
    <w:rsid w:val="00B44A85"/>
    <w:rsid w:val="00B44E7C"/>
    <w:rsid w:val="00B4593C"/>
    <w:rsid w:val="00B45B4A"/>
    <w:rsid w:val="00B46A7E"/>
    <w:rsid w:val="00B46CF7"/>
    <w:rsid w:val="00B47296"/>
    <w:rsid w:val="00B477EE"/>
    <w:rsid w:val="00B47D55"/>
    <w:rsid w:val="00B50440"/>
    <w:rsid w:val="00B507FD"/>
    <w:rsid w:val="00B508C4"/>
    <w:rsid w:val="00B50C88"/>
    <w:rsid w:val="00B50D73"/>
    <w:rsid w:val="00B5135E"/>
    <w:rsid w:val="00B518E1"/>
    <w:rsid w:val="00B51E5B"/>
    <w:rsid w:val="00B52539"/>
    <w:rsid w:val="00B52668"/>
    <w:rsid w:val="00B52700"/>
    <w:rsid w:val="00B52DAE"/>
    <w:rsid w:val="00B52FAF"/>
    <w:rsid w:val="00B55672"/>
    <w:rsid w:val="00B55E7D"/>
    <w:rsid w:val="00B55FEB"/>
    <w:rsid w:val="00B5646B"/>
    <w:rsid w:val="00B56B27"/>
    <w:rsid w:val="00B57996"/>
    <w:rsid w:val="00B57A5C"/>
    <w:rsid w:val="00B57AE7"/>
    <w:rsid w:val="00B60956"/>
    <w:rsid w:val="00B60CFD"/>
    <w:rsid w:val="00B61639"/>
    <w:rsid w:val="00B61893"/>
    <w:rsid w:val="00B6191B"/>
    <w:rsid w:val="00B62382"/>
    <w:rsid w:val="00B6251D"/>
    <w:rsid w:val="00B62ADF"/>
    <w:rsid w:val="00B633DF"/>
    <w:rsid w:val="00B635EA"/>
    <w:rsid w:val="00B638BE"/>
    <w:rsid w:val="00B638C9"/>
    <w:rsid w:val="00B63AFC"/>
    <w:rsid w:val="00B63B53"/>
    <w:rsid w:val="00B63DB3"/>
    <w:rsid w:val="00B63E20"/>
    <w:rsid w:val="00B63FDD"/>
    <w:rsid w:val="00B640AD"/>
    <w:rsid w:val="00B643AA"/>
    <w:rsid w:val="00B64767"/>
    <w:rsid w:val="00B64ABE"/>
    <w:rsid w:val="00B65285"/>
    <w:rsid w:val="00B653CC"/>
    <w:rsid w:val="00B65A74"/>
    <w:rsid w:val="00B65CEB"/>
    <w:rsid w:val="00B66A4D"/>
    <w:rsid w:val="00B6728A"/>
    <w:rsid w:val="00B67A98"/>
    <w:rsid w:val="00B67E0E"/>
    <w:rsid w:val="00B70952"/>
    <w:rsid w:val="00B70FD8"/>
    <w:rsid w:val="00B7104F"/>
    <w:rsid w:val="00B7197B"/>
    <w:rsid w:val="00B71DB4"/>
    <w:rsid w:val="00B72F6C"/>
    <w:rsid w:val="00B744EA"/>
    <w:rsid w:val="00B749FE"/>
    <w:rsid w:val="00B74BEB"/>
    <w:rsid w:val="00B74FDF"/>
    <w:rsid w:val="00B7520A"/>
    <w:rsid w:val="00B75732"/>
    <w:rsid w:val="00B75BC6"/>
    <w:rsid w:val="00B76144"/>
    <w:rsid w:val="00B76262"/>
    <w:rsid w:val="00B7669B"/>
    <w:rsid w:val="00B7678C"/>
    <w:rsid w:val="00B76EBD"/>
    <w:rsid w:val="00B77930"/>
    <w:rsid w:val="00B77D06"/>
    <w:rsid w:val="00B77D6D"/>
    <w:rsid w:val="00B8020E"/>
    <w:rsid w:val="00B80DA5"/>
    <w:rsid w:val="00B811EA"/>
    <w:rsid w:val="00B81D2A"/>
    <w:rsid w:val="00B82C2C"/>
    <w:rsid w:val="00B82ECB"/>
    <w:rsid w:val="00B834A8"/>
    <w:rsid w:val="00B83513"/>
    <w:rsid w:val="00B835D2"/>
    <w:rsid w:val="00B835E9"/>
    <w:rsid w:val="00B83D21"/>
    <w:rsid w:val="00B84853"/>
    <w:rsid w:val="00B872E2"/>
    <w:rsid w:val="00B87489"/>
    <w:rsid w:val="00B875A4"/>
    <w:rsid w:val="00B908D8"/>
    <w:rsid w:val="00B9092D"/>
    <w:rsid w:val="00B909E7"/>
    <w:rsid w:val="00B90B9B"/>
    <w:rsid w:val="00B915EE"/>
    <w:rsid w:val="00B91849"/>
    <w:rsid w:val="00B92F54"/>
    <w:rsid w:val="00B9357D"/>
    <w:rsid w:val="00B9418D"/>
    <w:rsid w:val="00B9428C"/>
    <w:rsid w:val="00B943A2"/>
    <w:rsid w:val="00B944E4"/>
    <w:rsid w:val="00B94743"/>
    <w:rsid w:val="00B9488F"/>
    <w:rsid w:val="00B95A4A"/>
    <w:rsid w:val="00B95F01"/>
    <w:rsid w:val="00B967FF"/>
    <w:rsid w:val="00B96BEF"/>
    <w:rsid w:val="00B96D94"/>
    <w:rsid w:val="00B96F0F"/>
    <w:rsid w:val="00B9705F"/>
    <w:rsid w:val="00B9736E"/>
    <w:rsid w:val="00B97631"/>
    <w:rsid w:val="00BA02FD"/>
    <w:rsid w:val="00BA0A66"/>
    <w:rsid w:val="00BA0E09"/>
    <w:rsid w:val="00BA24E4"/>
    <w:rsid w:val="00BA3249"/>
    <w:rsid w:val="00BA3D43"/>
    <w:rsid w:val="00BA3FCE"/>
    <w:rsid w:val="00BA46DA"/>
    <w:rsid w:val="00BA4BD1"/>
    <w:rsid w:val="00BA5161"/>
    <w:rsid w:val="00BA60CC"/>
    <w:rsid w:val="00BA65DC"/>
    <w:rsid w:val="00BA670E"/>
    <w:rsid w:val="00BA73DB"/>
    <w:rsid w:val="00BA7F1A"/>
    <w:rsid w:val="00BB005F"/>
    <w:rsid w:val="00BB028A"/>
    <w:rsid w:val="00BB03B1"/>
    <w:rsid w:val="00BB0522"/>
    <w:rsid w:val="00BB0F86"/>
    <w:rsid w:val="00BB1617"/>
    <w:rsid w:val="00BB16A7"/>
    <w:rsid w:val="00BB1D01"/>
    <w:rsid w:val="00BB2296"/>
    <w:rsid w:val="00BB30A8"/>
    <w:rsid w:val="00BB3131"/>
    <w:rsid w:val="00BB336F"/>
    <w:rsid w:val="00BB3CA1"/>
    <w:rsid w:val="00BB3D2B"/>
    <w:rsid w:val="00BB40D0"/>
    <w:rsid w:val="00BB4F02"/>
    <w:rsid w:val="00BB5033"/>
    <w:rsid w:val="00BB5A33"/>
    <w:rsid w:val="00BB5BFB"/>
    <w:rsid w:val="00BB6A25"/>
    <w:rsid w:val="00BB6F87"/>
    <w:rsid w:val="00BB73D3"/>
    <w:rsid w:val="00BB7625"/>
    <w:rsid w:val="00BB776A"/>
    <w:rsid w:val="00BB7E2B"/>
    <w:rsid w:val="00BC01DF"/>
    <w:rsid w:val="00BC06E5"/>
    <w:rsid w:val="00BC0DB1"/>
    <w:rsid w:val="00BC1172"/>
    <w:rsid w:val="00BC128F"/>
    <w:rsid w:val="00BC23FF"/>
    <w:rsid w:val="00BC42B8"/>
    <w:rsid w:val="00BC4FA3"/>
    <w:rsid w:val="00BC5073"/>
    <w:rsid w:val="00BC6312"/>
    <w:rsid w:val="00BC63A6"/>
    <w:rsid w:val="00BC7264"/>
    <w:rsid w:val="00BC77E3"/>
    <w:rsid w:val="00BC7A9F"/>
    <w:rsid w:val="00BD020B"/>
    <w:rsid w:val="00BD021B"/>
    <w:rsid w:val="00BD0EA4"/>
    <w:rsid w:val="00BD10D7"/>
    <w:rsid w:val="00BD1AAA"/>
    <w:rsid w:val="00BD2210"/>
    <w:rsid w:val="00BD22A6"/>
    <w:rsid w:val="00BD23AA"/>
    <w:rsid w:val="00BD25BC"/>
    <w:rsid w:val="00BD28D4"/>
    <w:rsid w:val="00BD350B"/>
    <w:rsid w:val="00BD3686"/>
    <w:rsid w:val="00BD36BD"/>
    <w:rsid w:val="00BD3992"/>
    <w:rsid w:val="00BD5015"/>
    <w:rsid w:val="00BD5202"/>
    <w:rsid w:val="00BD5436"/>
    <w:rsid w:val="00BD6828"/>
    <w:rsid w:val="00BD7166"/>
    <w:rsid w:val="00BD7339"/>
    <w:rsid w:val="00BD7680"/>
    <w:rsid w:val="00BD7858"/>
    <w:rsid w:val="00BD78E0"/>
    <w:rsid w:val="00BD796D"/>
    <w:rsid w:val="00BD7ABC"/>
    <w:rsid w:val="00BE02B8"/>
    <w:rsid w:val="00BE13F4"/>
    <w:rsid w:val="00BE1AC6"/>
    <w:rsid w:val="00BE2D1E"/>
    <w:rsid w:val="00BE39BA"/>
    <w:rsid w:val="00BE4A8E"/>
    <w:rsid w:val="00BE4E16"/>
    <w:rsid w:val="00BE4EA1"/>
    <w:rsid w:val="00BE50A2"/>
    <w:rsid w:val="00BE5366"/>
    <w:rsid w:val="00BE57D0"/>
    <w:rsid w:val="00BE6896"/>
    <w:rsid w:val="00BE75A7"/>
    <w:rsid w:val="00BF0113"/>
    <w:rsid w:val="00BF0AD0"/>
    <w:rsid w:val="00BF20C4"/>
    <w:rsid w:val="00BF3109"/>
    <w:rsid w:val="00BF3499"/>
    <w:rsid w:val="00BF3E71"/>
    <w:rsid w:val="00BF4013"/>
    <w:rsid w:val="00BF444E"/>
    <w:rsid w:val="00BF4A13"/>
    <w:rsid w:val="00BF4B03"/>
    <w:rsid w:val="00BF5AF8"/>
    <w:rsid w:val="00BF5B2D"/>
    <w:rsid w:val="00BF5C7F"/>
    <w:rsid w:val="00BF5D4F"/>
    <w:rsid w:val="00BF5E79"/>
    <w:rsid w:val="00BF6250"/>
    <w:rsid w:val="00BF65A2"/>
    <w:rsid w:val="00BF6ADF"/>
    <w:rsid w:val="00BF7076"/>
    <w:rsid w:val="00BF79C6"/>
    <w:rsid w:val="00BF7C2C"/>
    <w:rsid w:val="00C00376"/>
    <w:rsid w:val="00C0050D"/>
    <w:rsid w:val="00C01295"/>
    <w:rsid w:val="00C0170B"/>
    <w:rsid w:val="00C01AB7"/>
    <w:rsid w:val="00C01D94"/>
    <w:rsid w:val="00C0211F"/>
    <w:rsid w:val="00C023DC"/>
    <w:rsid w:val="00C02B6C"/>
    <w:rsid w:val="00C02D92"/>
    <w:rsid w:val="00C02F48"/>
    <w:rsid w:val="00C037C8"/>
    <w:rsid w:val="00C03E3F"/>
    <w:rsid w:val="00C044C4"/>
    <w:rsid w:val="00C04692"/>
    <w:rsid w:val="00C0488B"/>
    <w:rsid w:val="00C0576E"/>
    <w:rsid w:val="00C05966"/>
    <w:rsid w:val="00C061BC"/>
    <w:rsid w:val="00C067D7"/>
    <w:rsid w:val="00C06813"/>
    <w:rsid w:val="00C0757E"/>
    <w:rsid w:val="00C07618"/>
    <w:rsid w:val="00C0769D"/>
    <w:rsid w:val="00C07978"/>
    <w:rsid w:val="00C1033F"/>
    <w:rsid w:val="00C108D4"/>
    <w:rsid w:val="00C1095C"/>
    <w:rsid w:val="00C11008"/>
    <w:rsid w:val="00C1150B"/>
    <w:rsid w:val="00C118CE"/>
    <w:rsid w:val="00C12450"/>
    <w:rsid w:val="00C142AC"/>
    <w:rsid w:val="00C14C5C"/>
    <w:rsid w:val="00C14D0E"/>
    <w:rsid w:val="00C14E57"/>
    <w:rsid w:val="00C15063"/>
    <w:rsid w:val="00C1539F"/>
    <w:rsid w:val="00C157EB"/>
    <w:rsid w:val="00C15BED"/>
    <w:rsid w:val="00C15BFA"/>
    <w:rsid w:val="00C16317"/>
    <w:rsid w:val="00C16A3A"/>
    <w:rsid w:val="00C17AB8"/>
    <w:rsid w:val="00C17B31"/>
    <w:rsid w:val="00C218F5"/>
    <w:rsid w:val="00C228C9"/>
    <w:rsid w:val="00C22CEF"/>
    <w:rsid w:val="00C22DAB"/>
    <w:rsid w:val="00C2351F"/>
    <w:rsid w:val="00C25070"/>
    <w:rsid w:val="00C25374"/>
    <w:rsid w:val="00C253FD"/>
    <w:rsid w:val="00C258CA"/>
    <w:rsid w:val="00C25FD6"/>
    <w:rsid w:val="00C260A6"/>
    <w:rsid w:val="00C266B9"/>
    <w:rsid w:val="00C26CA3"/>
    <w:rsid w:val="00C26DAD"/>
    <w:rsid w:val="00C27624"/>
    <w:rsid w:val="00C27B78"/>
    <w:rsid w:val="00C301AA"/>
    <w:rsid w:val="00C30485"/>
    <w:rsid w:val="00C30AFC"/>
    <w:rsid w:val="00C30BD0"/>
    <w:rsid w:val="00C31C00"/>
    <w:rsid w:val="00C31DBF"/>
    <w:rsid w:val="00C33804"/>
    <w:rsid w:val="00C3450C"/>
    <w:rsid w:val="00C34771"/>
    <w:rsid w:val="00C35E23"/>
    <w:rsid w:val="00C3628E"/>
    <w:rsid w:val="00C36706"/>
    <w:rsid w:val="00C369B5"/>
    <w:rsid w:val="00C37141"/>
    <w:rsid w:val="00C37318"/>
    <w:rsid w:val="00C37D6F"/>
    <w:rsid w:val="00C37EC2"/>
    <w:rsid w:val="00C40011"/>
    <w:rsid w:val="00C40172"/>
    <w:rsid w:val="00C40381"/>
    <w:rsid w:val="00C40424"/>
    <w:rsid w:val="00C412B1"/>
    <w:rsid w:val="00C4187C"/>
    <w:rsid w:val="00C41D52"/>
    <w:rsid w:val="00C41E60"/>
    <w:rsid w:val="00C42265"/>
    <w:rsid w:val="00C42374"/>
    <w:rsid w:val="00C432B5"/>
    <w:rsid w:val="00C44277"/>
    <w:rsid w:val="00C4526A"/>
    <w:rsid w:val="00C45355"/>
    <w:rsid w:val="00C45418"/>
    <w:rsid w:val="00C456B2"/>
    <w:rsid w:val="00C45C4D"/>
    <w:rsid w:val="00C460BD"/>
    <w:rsid w:val="00C46C11"/>
    <w:rsid w:val="00C47017"/>
    <w:rsid w:val="00C502AC"/>
    <w:rsid w:val="00C50740"/>
    <w:rsid w:val="00C52519"/>
    <w:rsid w:val="00C526EF"/>
    <w:rsid w:val="00C52AEA"/>
    <w:rsid w:val="00C538DC"/>
    <w:rsid w:val="00C539CB"/>
    <w:rsid w:val="00C53B66"/>
    <w:rsid w:val="00C54322"/>
    <w:rsid w:val="00C5468F"/>
    <w:rsid w:val="00C54B3F"/>
    <w:rsid w:val="00C55135"/>
    <w:rsid w:val="00C559BE"/>
    <w:rsid w:val="00C55E80"/>
    <w:rsid w:val="00C5692C"/>
    <w:rsid w:val="00C57058"/>
    <w:rsid w:val="00C6053A"/>
    <w:rsid w:val="00C6072C"/>
    <w:rsid w:val="00C61011"/>
    <w:rsid w:val="00C610B1"/>
    <w:rsid w:val="00C612C1"/>
    <w:rsid w:val="00C614C9"/>
    <w:rsid w:val="00C61912"/>
    <w:rsid w:val="00C620D0"/>
    <w:rsid w:val="00C62CA2"/>
    <w:rsid w:val="00C62CF9"/>
    <w:rsid w:val="00C6378F"/>
    <w:rsid w:val="00C638DB"/>
    <w:rsid w:val="00C638F0"/>
    <w:rsid w:val="00C63934"/>
    <w:rsid w:val="00C63B78"/>
    <w:rsid w:val="00C64062"/>
    <w:rsid w:val="00C64082"/>
    <w:rsid w:val="00C64C73"/>
    <w:rsid w:val="00C64DE0"/>
    <w:rsid w:val="00C65182"/>
    <w:rsid w:val="00C66C22"/>
    <w:rsid w:val="00C66E06"/>
    <w:rsid w:val="00C7102D"/>
    <w:rsid w:val="00C7111B"/>
    <w:rsid w:val="00C7119F"/>
    <w:rsid w:val="00C719D1"/>
    <w:rsid w:val="00C71F69"/>
    <w:rsid w:val="00C726D7"/>
    <w:rsid w:val="00C73D92"/>
    <w:rsid w:val="00C73F6F"/>
    <w:rsid w:val="00C740DA"/>
    <w:rsid w:val="00C743DE"/>
    <w:rsid w:val="00C74484"/>
    <w:rsid w:val="00C74B03"/>
    <w:rsid w:val="00C74F81"/>
    <w:rsid w:val="00C7549A"/>
    <w:rsid w:val="00C75BB7"/>
    <w:rsid w:val="00C75BCB"/>
    <w:rsid w:val="00C7625F"/>
    <w:rsid w:val="00C762EB"/>
    <w:rsid w:val="00C763F8"/>
    <w:rsid w:val="00C769EA"/>
    <w:rsid w:val="00C77542"/>
    <w:rsid w:val="00C77546"/>
    <w:rsid w:val="00C77B4E"/>
    <w:rsid w:val="00C800B0"/>
    <w:rsid w:val="00C81E41"/>
    <w:rsid w:val="00C82461"/>
    <w:rsid w:val="00C82477"/>
    <w:rsid w:val="00C82704"/>
    <w:rsid w:val="00C82823"/>
    <w:rsid w:val="00C82AF0"/>
    <w:rsid w:val="00C82B0D"/>
    <w:rsid w:val="00C82F1F"/>
    <w:rsid w:val="00C832B9"/>
    <w:rsid w:val="00C83C2C"/>
    <w:rsid w:val="00C842BD"/>
    <w:rsid w:val="00C84B27"/>
    <w:rsid w:val="00C852CC"/>
    <w:rsid w:val="00C85B89"/>
    <w:rsid w:val="00C8605F"/>
    <w:rsid w:val="00C866C4"/>
    <w:rsid w:val="00C8689E"/>
    <w:rsid w:val="00C87D30"/>
    <w:rsid w:val="00C87E54"/>
    <w:rsid w:val="00C904AE"/>
    <w:rsid w:val="00C905F1"/>
    <w:rsid w:val="00C906B5"/>
    <w:rsid w:val="00C906F0"/>
    <w:rsid w:val="00C90FD0"/>
    <w:rsid w:val="00C91360"/>
    <w:rsid w:val="00C91B89"/>
    <w:rsid w:val="00C91BB0"/>
    <w:rsid w:val="00C92171"/>
    <w:rsid w:val="00C92689"/>
    <w:rsid w:val="00C92FA9"/>
    <w:rsid w:val="00C9337A"/>
    <w:rsid w:val="00C933AF"/>
    <w:rsid w:val="00C93929"/>
    <w:rsid w:val="00C93DF1"/>
    <w:rsid w:val="00C93FFC"/>
    <w:rsid w:val="00C946E7"/>
    <w:rsid w:val="00C94830"/>
    <w:rsid w:val="00C9487D"/>
    <w:rsid w:val="00C9494C"/>
    <w:rsid w:val="00C94961"/>
    <w:rsid w:val="00C95795"/>
    <w:rsid w:val="00C96085"/>
    <w:rsid w:val="00C96888"/>
    <w:rsid w:val="00C96F46"/>
    <w:rsid w:val="00C97156"/>
    <w:rsid w:val="00C974CE"/>
    <w:rsid w:val="00C976CD"/>
    <w:rsid w:val="00C976DC"/>
    <w:rsid w:val="00C977CE"/>
    <w:rsid w:val="00C978BF"/>
    <w:rsid w:val="00C97A38"/>
    <w:rsid w:val="00CA073D"/>
    <w:rsid w:val="00CA0B34"/>
    <w:rsid w:val="00CA1238"/>
    <w:rsid w:val="00CA1239"/>
    <w:rsid w:val="00CA16CE"/>
    <w:rsid w:val="00CA1AA5"/>
    <w:rsid w:val="00CA22F5"/>
    <w:rsid w:val="00CA23F8"/>
    <w:rsid w:val="00CA2685"/>
    <w:rsid w:val="00CA36AB"/>
    <w:rsid w:val="00CA3C02"/>
    <w:rsid w:val="00CA4C1E"/>
    <w:rsid w:val="00CA4D40"/>
    <w:rsid w:val="00CA530A"/>
    <w:rsid w:val="00CA5557"/>
    <w:rsid w:val="00CA5C28"/>
    <w:rsid w:val="00CA5EA7"/>
    <w:rsid w:val="00CA6458"/>
    <w:rsid w:val="00CA6C75"/>
    <w:rsid w:val="00CA7901"/>
    <w:rsid w:val="00CA7971"/>
    <w:rsid w:val="00CA7983"/>
    <w:rsid w:val="00CA7C85"/>
    <w:rsid w:val="00CA7ECB"/>
    <w:rsid w:val="00CB0630"/>
    <w:rsid w:val="00CB0A54"/>
    <w:rsid w:val="00CB1B8A"/>
    <w:rsid w:val="00CB20E8"/>
    <w:rsid w:val="00CB2274"/>
    <w:rsid w:val="00CB25B3"/>
    <w:rsid w:val="00CB2944"/>
    <w:rsid w:val="00CB2CF8"/>
    <w:rsid w:val="00CB3792"/>
    <w:rsid w:val="00CB3F94"/>
    <w:rsid w:val="00CB4681"/>
    <w:rsid w:val="00CB4C29"/>
    <w:rsid w:val="00CB70F2"/>
    <w:rsid w:val="00CB7B82"/>
    <w:rsid w:val="00CB7EC2"/>
    <w:rsid w:val="00CC0122"/>
    <w:rsid w:val="00CC10A7"/>
    <w:rsid w:val="00CC2D36"/>
    <w:rsid w:val="00CC2ED6"/>
    <w:rsid w:val="00CC361F"/>
    <w:rsid w:val="00CC3E50"/>
    <w:rsid w:val="00CC5636"/>
    <w:rsid w:val="00CC5E30"/>
    <w:rsid w:val="00CC638E"/>
    <w:rsid w:val="00CC63F8"/>
    <w:rsid w:val="00CC6419"/>
    <w:rsid w:val="00CC652D"/>
    <w:rsid w:val="00CC68F6"/>
    <w:rsid w:val="00CC6910"/>
    <w:rsid w:val="00CC718B"/>
    <w:rsid w:val="00CC7413"/>
    <w:rsid w:val="00CC778A"/>
    <w:rsid w:val="00CC783B"/>
    <w:rsid w:val="00CC7AB1"/>
    <w:rsid w:val="00CC7BAB"/>
    <w:rsid w:val="00CC7DCD"/>
    <w:rsid w:val="00CD00AD"/>
    <w:rsid w:val="00CD0780"/>
    <w:rsid w:val="00CD0E83"/>
    <w:rsid w:val="00CD112E"/>
    <w:rsid w:val="00CD1484"/>
    <w:rsid w:val="00CD1F60"/>
    <w:rsid w:val="00CD1F9E"/>
    <w:rsid w:val="00CD2468"/>
    <w:rsid w:val="00CD283C"/>
    <w:rsid w:val="00CD2BB9"/>
    <w:rsid w:val="00CD2C42"/>
    <w:rsid w:val="00CD2DD8"/>
    <w:rsid w:val="00CD30B8"/>
    <w:rsid w:val="00CD3382"/>
    <w:rsid w:val="00CD3A27"/>
    <w:rsid w:val="00CD4797"/>
    <w:rsid w:val="00CD4DBA"/>
    <w:rsid w:val="00CD515E"/>
    <w:rsid w:val="00CD55E1"/>
    <w:rsid w:val="00CD5960"/>
    <w:rsid w:val="00CD5CEE"/>
    <w:rsid w:val="00CD6781"/>
    <w:rsid w:val="00CD7354"/>
    <w:rsid w:val="00CD7BA4"/>
    <w:rsid w:val="00CE04E1"/>
    <w:rsid w:val="00CE109B"/>
    <w:rsid w:val="00CE11E5"/>
    <w:rsid w:val="00CE14FC"/>
    <w:rsid w:val="00CE19F4"/>
    <w:rsid w:val="00CE1E23"/>
    <w:rsid w:val="00CE1F46"/>
    <w:rsid w:val="00CE2859"/>
    <w:rsid w:val="00CE31F8"/>
    <w:rsid w:val="00CE39DB"/>
    <w:rsid w:val="00CE3AB4"/>
    <w:rsid w:val="00CE3B0D"/>
    <w:rsid w:val="00CE41BC"/>
    <w:rsid w:val="00CE479D"/>
    <w:rsid w:val="00CE4A5E"/>
    <w:rsid w:val="00CE4D3C"/>
    <w:rsid w:val="00CE5054"/>
    <w:rsid w:val="00CE513D"/>
    <w:rsid w:val="00CE53FD"/>
    <w:rsid w:val="00CE64EA"/>
    <w:rsid w:val="00CE6568"/>
    <w:rsid w:val="00CE6BA9"/>
    <w:rsid w:val="00CE6E58"/>
    <w:rsid w:val="00CE70DA"/>
    <w:rsid w:val="00CE7453"/>
    <w:rsid w:val="00CE7AD4"/>
    <w:rsid w:val="00CE7F63"/>
    <w:rsid w:val="00CF0790"/>
    <w:rsid w:val="00CF1A98"/>
    <w:rsid w:val="00CF1CE9"/>
    <w:rsid w:val="00CF1E47"/>
    <w:rsid w:val="00CF1F5E"/>
    <w:rsid w:val="00CF212E"/>
    <w:rsid w:val="00CF34E1"/>
    <w:rsid w:val="00CF34F8"/>
    <w:rsid w:val="00CF3590"/>
    <w:rsid w:val="00CF365B"/>
    <w:rsid w:val="00CF3EEE"/>
    <w:rsid w:val="00CF44E7"/>
    <w:rsid w:val="00CF4C4E"/>
    <w:rsid w:val="00CF4CC8"/>
    <w:rsid w:val="00CF5535"/>
    <w:rsid w:val="00CF5DA4"/>
    <w:rsid w:val="00CF6174"/>
    <w:rsid w:val="00CF61FA"/>
    <w:rsid w:val="00CF63CC"/>
    <w:rsid w:val="00CF7104"/>
    <w:rsid w:val="00CF7721"/>
    <w:rsid w:val="00CF7907"/>
    <w:rsid w:val="00D00F8D"/>
    <w:rsid w:val="00D01212"/>
    <w:rsid w:val="00D01966"/>
    <w:rsid w:val="00D02354"/>
    <w:rsid w:val="00D02494"/>
    <w:rsid w:val="00D0284B"/>
    <w:rsid w:val="00D04188"/>
    <w:rsid w:val="00D0423A"/>
    <w:rsid w:val="00D043F3"/>
    <w:rsid w:val="00D04B32"/>
    <w:rsid w:val="00D05195"/>
    <w:rsid w:val="00D0529D"/>
    <w:rsid w:val="00D05578"/>
    <w:rsid w:val="00D05A0B"/>
    <w:rsid w:val="00D05CFE"/>
    <w:rsid w:val="00D05F8D"/>
    <w:rsid w:val="00D06282"/>
    <w:rsid w:val="00D06933"/>
    <w:rsid w:val="00D06BC6"/>
    <w:rsid w:val="00D07E03"/>
    <w:rsid w:val="00D07E56"/>
    <w:rsid w:val="00D102A3"/>
    <w:rsid w:val="00D105F9"/>
    <w:rsid w:val="00D10CD5"/>
    <w:rsid w:val="00D10CDC"/>
    <w:rsid w:val="00D11463"/>
    <w:rsid w:val="00D1173F"/>
    <w:rsid w:val="00D11C30"/>
    <w:rsid w:val="00D1221B"/>
    <w:rsid w:val="00D125A7"/>
    <w:rsid w:val="00D1288C"/>
    <w:rsid w:val="00D12AEA"/>
    <w:rsid w:val="00D12D6D"/>
    <w:rsid w:val="00D1356D"/>
    <w:rsid w:val="00D13942"/>
    <w:rsid w:val="00D13D99"/>
    <w:rsid w:val="00D14486"/>
    <w:rsid w:val="00D14EFB"/>
    <w:rsid w:val="00D15230"/>
    <w:rsid w:val="00D1532A"/>
    <w:rsid w:val="00D15E13"/>
    <w:rsid w:val="00D16567"/>
    <w:rsid w:val="00D170CF"/>
    <w:rsid w:val="00D1743D"/>
    <w:rsid w:val="00D17485"/>
    <w:rsid w:val="00D20500"/>
    <w:rsid w:val="00D21686"/>
    <w:rsid w:val="00D21D02"/>
    <w:rsid w:val="00D21FD1"/>
    <w:rsid w:val="00D227E9"/>
    <w:rsid w:val="00D23242"/>
    <w:rsid w:val="00D2324F"/>
    <w:rsid w:val="00D233C9"/>
    <w:rsid w:val="00D235EB"/>
    <w:rsid w:val="00D23D06"/>
    <w:rsid w:val="00D246D2"/>
    <w:rsid w:val="00D24CAB"/>
    <w:rsid w:val="00D25319"/>
    <w:rsid w:val="00D2566E"/>
    <w:rsid w:val="00D25D42"/>
    <w:rsid w:val="00D265A8"/>
    <w:rsid w:val="00D26C45"/>
    <w:rsid w:val="00D26CE5"/>
    <w:rsid w:val="00D271EF"/>
    <w:rsid w:val="00D27BD3"/>
    <w:rsid w:val="00D27C22"/>
    <w:rsid w:val="00D3013B"/>
    <w:rsid w:val="00D3029B"/>
    <w:rsid w:val="00D30303"/>
    <w:rsid w:val="00D3084E"/>
    <w:rsid w:val="00D30BA0"/>
    <w:rsid w:val="00D30E50"/>
    <w:rsid w:val="00D30EEC"/>
    <w:rsid w:val="00D31A7F"/>
    <w:rsid w:val="00D326CF"/>
    <w:rsid w:val="00D326D6"/>
    <w:rsid w:val="00D328CC"/>
    <w:rsid w:val="00D329E0"/>
    <w:rsid w:val="00D32FE0"/>
    <w:rsid w:val="00D33A86"/>
    <w:rsid w:val="00D33EF6"/>
    <w:rsid w:val="00D34568"/>
    <w:rsid w:val="00D34702"/>
    <w:rsid w:val="00D348FA"/>
    <w:rsid w:val="00D34A53"/>
    <w:rsid w:val="00D34A89"/>
    <w:rsid w:val="00D352F7"/>
    <w:rsid w:val="00D35836"/>
    <w:rsid w:val="00D3627D"/>
    <w:rsid w:val="00D3693E"/>
    <w:rsid w:val="00D372AC"/>
    <w:rsid w:val="00D375DD"/>
    <w:rsid w:val="00D404AD"/>
    <w:rsid w:val="00D406EA"/>
    <w:rsid w:val="00D40B97"/>
    <w:rsid w:val="00D40D03"/>
    <w:rsid w:val="00D40EC9"/>
    <w:rsid w:val="00D410EB"/>
    <w:rsid w:val="00D418B7"/>
    <w:rsid w:val="00D437AC"/>
    <w:rsid w:val="00D4387E"/>
    <w:rsid w:val="00D4396F"/>
    <w:rsid w:val="00D43B92"/>
    <w:rsid w:val="00D44014"/>
    <w:rsid w:val="00D440DF"/>
    <w:rsid w:val="00D44AF7"/>
    <w:rsid w:val="00D44B80"/>
    <w:rsid w:val="00D44F57"/>
    <w:rsid w:val="00D44FDC"/>
    <w:rsid w:val="00D454D4"/>
    <w:rsid w:val="00D45F52"/>
    <w:rsid w:val="00D461DE"/>
    <w:rsid w:val="00D46216"/>
    <w:rsid w:val="00D465FE"/>
    <w:rsid w:val="00D4670D"/>
    <w:rsid w:val="00D46812"/>
    <w:rsid w:val="00D47717"/>
    <w:rsid w:val="00D47FE9"/>
    <w:rsid w:val="00D500DC"/>
    <w:rsid w:val="00D506CB"/>
    <w:rsid w:val="00D5149C"/>
    <w:rsid w:val="00D51998"/>
    <w:rsid w:val="00D51ADC"/>
    <w:rsid w:val="00D51B1C"/>
    <w:rsid w:val="00D51FD2"/>
    <w:rsid w:val="00D535C9"/>
    <w:rsid w:val="00D5567E"/>
    <w:rsid w:val="00D575BB"/>
    <w:rsid w:val="00D578B3"/>
    <w:rsid w:val="00D60880"/>
    <w:rsid w:val="00D60D06"/>
    <w:rsid w:val="00D60DE6"/>
    <w:rsid w:val="00D6123B"/>
    <w:rsid w:val="00D617AC"/>
    <w:rsid w:val="00D619C4"/>
    <w:rsid w:val="00D62EEF"/>
    <w:rsid w:val="00D6316B"/>
    <w:rsid w:val="00D6326C"/>
    <w:rsid w:val="00D641D1"/>
    <w:rsid w:val="00D64292"/>
    <w:rsid w:val="00D656A5"/>
    <w:rsid w:val="00D65828"/>
    <w:rsid w:val="00D65CE7"/>
    <w:rsid w:val="00D65D1A"/>
    <w:rsid w:val="00D6639A"/>
    <w:rsid w:val="00D66AC3"/>
    <w:rsid w:val="00D670D3"/>
    <w:rsid w:val="00D671F2"/>
    <w:rsid w:val="00D676EF"/>
    <w:rsid w:val="00D67967"/>
    <w:rsid w:val="00D67CB2"/>
    <w:rsid w:val="00D7053C"/>
    <w:rsid w:val="00D7088B"/>
    <w:rsid w:val="00D70E11"/>
    <w:rsid w:val="00D710A3"/>
    <w:rsid w:val="00D711E8"/>
    <w:rsid w:val="00D7145F"/>
    <w:rsid w:val="00D71705"/>
    <w:rsid w:val="00D7303B"/>
    <w:rsid w:val="00D7317B"/>
    <w:rsid w:val="00D73217"/>
    <w:rsid w:val="00D732E8"/>
    <w:rsid w:val="00D7368A"/>
    <w:rsid w:val="00D73B88"/>
    <w:rsid w:val="00D73C5A"/>
    <w:rsid w:val="00D73E2E"/>
    <w:rsid w:val="00D741DB"/>
    <w:rsid w:val="00D748B1"/>
    <w:rsid w:val="00D75232"/>
    <w:rsid w:val="00D7547C"/>
    <w:rsid w:val="00D756C5"/>
    <w:rsid w:val="00D75750"/>
    <w:rsid w:val="00D75DB9"/>
    <w:rsid w:val="00D75FAD"/>
    <w:rsid w:val="00D766AA"/>
    <w:rsid w:val="00D7692E"/>
    <w:rsid w:val="00D769B5"/>
    <w:rsid w:val="00D76CAE"/>
    <w:rsid w:val="00D77120"/>
    <w:rsid w:val="00D774B1"/>
    <w:rsid w:val="00D77EEC"/>
    <w:rsid w:val="00D77F7E"/>
    <w:rsid w:val="00D80593"/>
    <w:rsid w:val="00D80B64"/>
    <w:rsid w:val="00D80FF1"/>
    <w:rsid w:val="00D81B37"/>
    <w:rsid w:val="00D81B4A"/>
    <w:rsid w:val="00D81D79"/>
    <w:rsid w:val="00D825E5"/>
    <w:rsid w:val="00D827A8"/>
    <w:rsid w:val="00D82CB0"/>
    <w:rsid w:val="00D82DF6"/>
    <w:rsid w:val="00D8361D"/>
    <w:rsid w:val="00D8465D"/>
    <w:rsid w:val="00D84C2B"/>
    <w:rsid w:val="00D857BD"/>
    <w:rsid w:val="00D85D85"/>
    <w:rsid w:val="00D86EB3"/>
    <w:rsid w:val="00D87F70"/>
    <w:rsid w:val="00D90350"/>
    <w:rsid w:val="00D90566"/>
    <w:rsid w:val="00D90C0C"/>
    <w:rsid w:val="00D90F70"/>
    <w:rsid w:val="00D91A10"/>
    <w:rsid w:val="00D923A2"/>
    <w:rsid w:val="00D9293E"/>
    <w:rsid w:val="00D92F7C"/>
    <w:rsid w:val="00D93042"/>
    <w:rsid w:val="00D93100"/>
    <w:rsid w:val="00D93420"/>
    <w:rsid w:val="00D9399B"/>
    <w:rsid w:val="00D93CA2"/>
    <w:rsid w:val="00D9415F"/>
    <w:rsid w:val="00D9449C"/>
    <w:rsid w:val="00D9463E"/>
    <w:rsid w:val="00D94C2D"/>
    <w:rsid w:val="00D94C57"/>
    <w:rsid w:val="00D95933"/>
    <w:rsid w:val="00D96328"/>
    <w:rsid w:val="00D96E69"/>
    <w:rsid w:val="00D96FC3"/>
    <w:rsid w:val="00D970E0"/>
    <w:rsid w:val="00D9768A"/>
    <w:rsid w:val="00D9768C"/>
    <w:rsid w:val="00D97C84"/>
    <w:rsid w:val="00DA03BF"/>
    <w:rsid w:val="00DA09AA"/>
    <w:rsid w:val="00DA0C40"/>
    <w:rsid w:val="00DA0E72"/>
    <w:rsid w:val="00DA176A"/>
    <w:rsid w:val="00DA188C"/>
    <w:rsid w:val="00DA1CE1"/>
    <w:rsid w:val="00DA2409"/>
    <w:rsid w:val="00DA267B"/>
    <w:rsid w:val="00DA29C6"/>
    <w:rsid w:val="00DA2B3F"/>
    <w:rsid w:val="00DA2C58"/>
    <w:rsid w:val="00DA3AB0"/>
    <w:rsid w:val="00DA3CEC"/>
    <w:rsid w:val="00DA47A0"/>
    <w:rsid w:val="00DA4EA6"/>
    <w:rsid w:val="00DA5B8E"/>
    <w:rsid w:val="00DA5BB4"/>
    <w:rsid w:val="00DA6614"/>
    <w:rsid w:val="00DA6C47"/>
    <w:rsid w:val="00DA7598"/>
    <w:rsid w:val="00DB0354"/>
    <w:rsid w:val="00DB0CDA"/>
    <w:rsid w:val="00DB0ED1"/>
    <w:rsid w:val="00DB0FDF"/>
    <w:rsid w:val="00DB12DD"/>
    <w:rsid w:val="00DB180D"/>
    <w:rsid w:val="00DB1A08"/>
    <w:rsid w:val="00DB28B4"/>
    <w:rsid w:val="00DB2B64"/>
    <w:rsid w:val="00DB2C89"/>
    <w:rsid w:val="00DB2E78"/>
    <w:rsid w:val="00DB3306"/>
    <w:rsid w:val="00DB3AE2"/>
    <w:rsid w:val="00DB3FB8"/>
    <w:rsid w:val="00DB4142"/>
    <w:rsid w:val="00DB58ED"/>
    <w:rsid w:val="00DB5DAD"/>
    <w:rsid w:val="00DB5FDE"/>
    <w:rsid w:val="00DB6317"/>
    <w:rsid w:val="00DB75DC"/>
    <w:rsid w:val="00DB761F"/>
    <w:rsid w:val="00DB79F7"/>
    <w:rsid w:val="00DC04E9"/>
    <w:rsid w:val="00DC060F"/>
    <w:rsid w:val="00DC06E9"/>
    <w:rsid w:val="00DC07CE"/>
    <w:rsid w:val="00DC226E"/>
    <w:rsid w:val="00DC29FF"/>
    <w:rsid w:val="00DC2EED"/>
    <w:rsid w:val="00DC3567"/>
    <w:rsid w:val="00DC3978"/>
    <w:rsid w:val="00DC3DA4"/>
    <w:rsid w:val="00DC3E79"/>
    <w:rsid w:val="00DC404D"/>
    <w:rsid w:val="00DC40AB"/>
    <w:rsid w:val="00DC4A03"/>
    <w:rsid w:val="00DC4DFC"/>
    <w:rsid w:val="00DC4FA9"/>
    <w:rsid w:val="00DC50CA"/>
    <w:rsid w:val="00DC59C1"/>
    <w:rsid w:val="00DC748F"/>
    <w:rsid w:val="00DC754C"/>
    <w:rsid w:val="00DD00CC"/>
    <w:rsid w:val="00DD08AA"/>
    <w:rsid w:val="00DD0C72"/>
    <w:rsid w:val="00DD0FD8"/>
    <w:rsid w:val="00DD1054"/>
    <w:rsid w:val="00DD11FD"/>
    <w:rsid w:val="00DD16FD"/>
    <w:rsid w:val="00DD1D4D"/>
    <w:rsid w:val="00DD30BB"/>
    <w:rsid w:val="00DD30E7"/>
    <w:rsid w:val="00DD43E6"/>
    <w:rsid w:val="00DD44F6"/>
    <w:rsid w:val="00DD47C3"/>
    <w:rsid w:val="00DD4A3F"/>
    <w:rsid w:val="00DD4C1F"/>
    <w:rsid w:val="00DD4E65"/>
    <w:rsid w:val="00DD5855"/>
    <w:rsid w:val="00DD6D6B"/>
    <w:rsid w:val="00DD759B"/>
    <w:rsid w:val="00DD779B"/>
    <w:rsid w:val="00DD779F"/>
    <w:rsid w:val="00DE04AE"/>
    <w:rsid w:val="00DE1771"/>
    <w:rsid w:val="00DE1E92"/>
    <w:rsid w:val="00DE1EC5"/>
    <w:rsid w:val="00DE1FC7"/>
    <w:rsid w:val="00DE2C4C"/>
    <w:rsid w:val="00DE2CD9"/>
    <w:rsid w:val="00DE2EA2"/>
    <w:rsid w:val="00DE3BEA"/>
    <w:rsid w:val="00DE3EB0"/>
    <w:rsid w:val="00DE4515"/>
    <w:rsid w:val="00DE46F0"/>
    <w:rsid w:val="00DE48DC"/>
    <w:rsid w:val="00DE4936"/>
    <w:rsid w:val="00DE53AB"/>
    <w:rsid w:val="00DE592A"/>
    <w:rsid w:val="00DE5C9A"/>
    <w:rsid w:val="00DE633E"/>
    <w:rsid w:val="00DE661E"/>
    <w:rsid w:val="00DE6C5D"/>
    <w:rsid w:val="00DE6DF7"/>
    <w:rsid w:val="00DE7882"/>
    <w:rsid w:val="00DF03F5"/>
    <w:rsid w:val="00DF1264"/>
    <w:rsid w:val="00DF1A56"/>
    <w:rsid w:val="00DF220A"/>
    <w:rsid w:val="00DF2B5E"/>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A6"/>
    <w:rsid w:val="00E03FE6"/>
    <w:rsid w:val="00E04ADC"/>
    <w:rsid w:val="00E057AC"/>
    <w:rsid w:val="00E05821"/>
    <w:rsid w:val="00E05BDE"/>
    <w:rsid w:val="00E06D17"/>
    <w:rsid w:val="00E07A65"/>
    <w:rsid w:val="00E07F5C"/>
    <w:rsid w:val="00E10AAB"/>
    <w:rsid w:val="00E10EE1"/>
    <w:rsid w:val="00E11EE2"/>
    <w:rsid w:val="00E12263"/>
    <w:rsid w:val="00E124CC"/>
    <w:rsid w:val="00E12540"/>
    <w:rsid w:val="00E12F1C"/>
    <w:rsid w:val="00E13B4D"/>
    <w:rsid w:val="00E13B7E"/>
    <w:rsid w:val="00E14FCE"/>
    <w:rsid w:val="00E15A13"/>
    <w:rsid w:val="00E15AE3"/>
    <w:rsid w:val="00E163CD"/>
    <w:rsid w:val="00E16499"/>
    <w:rsid w:val="00E1663C"/>
    <w:rsid w:val="00E17278"/>
    <w:rsid w:val="00E179C7"/>
    <w:rsid w:val="00E17DFA"/>
    <w:rsid w:val="00E200CE"/>
    <w:rsid w:val="00E20231"/>
    <w:rsid w:val="00E206E8"/>
    <w:rsid w:val="00E20E08"/>
    <w:rsid w:val="00E21726"/>
    <w:rsid w:val="00E21933"/>
    <w:rsid w:val="00E22A72"/>
    <w:rsid w:val="00E22CCD"/>
    <w:rsid w:val="00E23128"/>
    <w:rsid w:val="00E2334B"/>
    <w:rsid w:val="00E23603"/>
    <w:rsid w:val="00E23661"/>
    <w:rsid w:val="00E23759"/>
    <w:rsid w:val="00E23A99"/>
    <w:rsid w:val="00E23CB8"/>
    <w:rsid w:val="00E23F94"/>
    <w:rsid w:val="00E24089"/>
    <w:rsid w:val="00E24778"/>
    <w:rsid w:val="00E24D95"/>
    <w:rsid w:val="00E257E1"/>
    <w:rsid w:val="00E25A10"/>
    <w:rsid w:val="00E263AA"/>
    <w:rsid w:val="00E266F2"/>
    <w:rsid w:val="00E26857"/>
    <w:rsid w:val="00E26D31"/>
    <w:rsid w:val="00E26F55"/>
    <w:rsid w:val="00E30044"/>
    <w:rsid w:val="00E30AAB"/>
    <w:rsid w:val="00E30BB5"/>
    <w:rsid w:val="00E3160E"/>
    <w:rsid w:val="00E321FE"/>
    <w:rsid w:val="00E32FA2"/>
    <w:rsid w:val="00E32FBC"/>
    <w:rsid w:val="00E33996"/>
    <w:rsid w:val="00E34071"/>
    <w:rsid w:val="00E341DF"/>
    <w:rsid w:val="00E34C3A"/>
    <w:rsid w:val="00E35522"/>
    <w:rsid w:val="00E3569F"/>
    <w:rsid w:val="00E357C2"/>
    <w:rsid w:val="00E359E5"/>
    <w:rsid w:val="00E35F08"/>
    <w:rsid w:val="00E36172"/>
    <w:rsid w:val="00E36546"/>
    <w:rsid w:val="00E36595"/>
    <w:rsid w:val="00E36682"/>
    <w:rsid w:val="00E36B59"/>
    <w:rsid w:val="00E375C4"/>
    <w:rsid w:val="00E401DA"/>
    <w:rsid w:val="00E402E3"/>
    <w:rsid w:val="00E407AF"/>
    <w:rsid w:val="00E40E11"/>
    <w:rsid w:val="00E4273E"/>
    <w:rsid w:val="00E42EED"/>
    <w:rsid w:val="00E4304B"/>
    <w:rsid w:val="00E43B5A"/>
    <w:rsid w:val="00E43BA1"/>
    <w:rsid w:val="00E452B4"/>
    <w:rsid w:val="00E45B8F"/>
    <w:rsid w:val="00E460E1"/>
    <w:rsid w:val="00E465C2"/>
    <w:rsid w:val="00E46AAF"/>
    <w:rsid w:val="00E47140"/>
    <w:rsid w:val="00E47C5C"/>
    <w:rsid w:val="00E50724"/>
    <w:rsid w:val="00E51151"/>
    <w:rsid w:val="00E51496"/>
    <w:rsid w:val="00E51630"/>
    <w:rsid w:val="00E516C8"/>
    <w:rsid w:val="00E51710"/>
    <w:rsid w:val="00E51A11"/>
    <w:rsid w:val="00E5222B"/>
    <w:rsid w:val="00E528EA"/>
    <w:rsid w:val="00E52AE0"/>
    <w:rsid w:val="00E53370"/>
    <w:rsid w:val="00E5366E"/>
    <w:rsid w:val="00E53946"/>
    <w:rsid w:val="00E53BED"/>
    <w:rsid w:val="00E541B0"/>
    <w:rsid w:val="00E5451B"/>
    <w:rsid w:val="00E54E8C"/>
    <w:rsid w:val="00E5533E"/>
    <w:rsid w:val="00E55802"/>
    <w:rsid w:val="00E57CD3"/>
    <w:rsid w:val="00E57FE3"/>
    <w:rsid w:val="00E6003C"/>
    <w:rsid w:val="00E60494"/>
    <w:rsid w:val="00E609DF"/>
    <w:rsid w:val="00E61551"/>
    <w:rsid w:val="00E616C9"/>
    <w:rsid w:val="00E6182C"/>
    <w:rsid w:val="00E618A0"/>
    <w:rsid w:val="00E62B5A"/>
    <w:rsid w:val="00E62CB5"/>
    <w:rsid w:val="00E6331A"/>
    <w:rsid w:val="00E63A28"/>
    <w:rsid w:val="00E63CB2"/>
    <w:rsid w:val="00E645DE"/>
    <w:rsid w:val="00E64AD0"/>
    <w:rsid w:val="00E64F63"/>
    <w:rsid w:val="00E65185"/>
    <w:rsid w:val="00E65539"/>
    <w:rsid w:val="00E656BF"/>
    <w:rsid w:val="00E65FD8"/>
    <w:rsid w:val="00E66CC4"/>
    <w:rsid w:val="00E67A5E"/>
    <w:rsid w:val="00E67C51"/>
    <w:rsid w:val="00E67DE9"/>
    <w:rsid w:val="00E67F84"/>
    <w:rsid w:val="00E702C7"/>
    <w:rsid w:val="00E710FD"/>
    <w:rsid w:val="00E71861"/>
    <w:rsid w:val="00E71E6E"/>
    <w:rsid w:val="00E71F5E"/>
    <w:rsid w:val="00E72130"/>
    <w:rsid w:val="00E72640"/>
    <w:rsid w:val="00E7359D"/>
    <w:rsid w:val="00E737F6"/>
    <w:rsid w:val="00E73908"/>
    <w:rsid w:val="00E73D3A"/>
    <w:rsid w:val="00E7408A"/>
    <w:rsid w:val="00E74820"/>
    <w:rsid w:val="00E74D95"/>
    <w:rsid w:val="00E7538D"/>
    <w:rsid w:val="00E75B1A"/>
    <w:rsid w:val="00E75E04"/>
    <w:rsid w:val="00E760E0"/>
    <w:rsid w:val="00E7666B"/>
    <w:rsid w:val="00E767AC"/>
    <w:rsid w:val="00E76BEC"/>
    <w:rsid w:val="00E7750A"/>
    <w:rsid w:val="00E7786F"/>
    <w:rsid w:val="00E77C8C"/>
    <w:rsid w:val="00E805D8"/>
    <w:rsid w:val="00E80729"/>
    <w:rsid w:val="00E808B9"/>
    <w:rsid w:val="00E80E8F"/>
    <w:rsid w:val="00E80F27"/>
    <w:rsid w:val="00E811C3"/>
    <w:rsid w:val="00E813DC"/>
    <w:rsid w:val="00E818F1"/>
    <w:rsid w:val="00E8193D"/>
    <w:rsid w:val="00E81986"/>
    <w:rsid w:val="00E82715"/>
    <w:rsid w:val="00E82E0A"/>
    <w:rsid w:val="00E83665"/>
    <w:rsid w:val="00E838E7"/>
    <w:rsid w:val="00E8445C"/>
    <w:rsid w:val="00E84E96"/>
    <w:rsid w:val="00E85244"/>
    <w:rsid w:val="00E858AD"/>
    <w:rsid w:val="00E85DA1"/>
    <w:rsid w:val="00E8624F"/>
    <w:rsid w:val="00E86750"/>
    <w:rsid w:val="00E87125"/>
    <w:rsid w:val="00E87BBA"/>
    <w:rsid w:val="00E87FB1"/>
    <w:rsid w:val="00E90A1E"/>
    <w:rsid w:val="00E90B9E"/>
    <w:rsid w:val="00E9104D"/>
    <w:rsid w:val="00E915AB"/>
    <w:rsid w:val="00E9168D"/>
    <w:rsid w:val="00E91C09"/>
    <w:rsid w:val="00E91D60"/>
    <w:rsid w:val="00E92778"/>
    <w:rsid w:val="00E92DB4"/>
    <w:rsid w:val="00E92F4B"/>
    <w:rsid w:val="00E93387"/>
    <w:rsid w:val="00E942E0"/>
    <w:rsid w:val="00E9481C"/>
    <w:rsid w:val="00E94921"/>
    <w:rsid w:val="00E94A52"/>
    <w:rsid w:val="00E94B46"/>
    <w:rsid w:val="00E94F67"/>
    <w:rsid w:val="00E94F9F"/>
    <w:rsid w:val="00E95593"/>
    <w:rsid w:val="00E9571D"/>
    <w:rsid w:val="00E95FA5"/>
    <w:rsid w:val="00E9637F"/>
    <w:rsid w:val="00E96B05"/>
    <w:rsid w:val="00E96B30"/>
    <w:rsid w:val="00E96B5D"/>
    <w:rsid w:val="00E972C8"/>
    <w:rsid w:val="00E97863"/>
    <w:rsid w:val="00EA00DF"/>
    <w:rsid w:val="00EA0427"/>
    <w:rsid w:val="00EA0C19"/>
    <w:rsid w:val="00EA117A"/>
    <w:rsid w:val="00EA1F38"/>
    <w:rsid w:val="00EA25F0"/>
    <w:rsid w:val="00EA2665"/>
    <w:rsid w:val="00EA27A5"/>
    <w:rsid w:val="00EA27D9"/>
    <w:rsid w:val="00EA2C35"/>
    <w:rsid w:val="00EA2D88"/>
    <w:rsid w:val="00EA3004"/>
    <w:rsid w:val="00EA370D"/>
    <w:rsid w:val="00EA3CB6"/>
    <w:rsid w:val="00EA4122"/>
    <w:rsid w:val="00EA416D"/>
    <w:rsid w:val="00EA430B"/>
    <w:rsid w:val="00EA43BF"/>
    <w:rsid w:val="00EA44BA"/>
    <w:rsid w:val="00EA4BCF"/>
    <w:rsid w:val="00EA537F"/>
    <w:rsid w:val="00EA53F4"/>
    <w:rsid w:val="00EA548A"/>
    <w:rsid w:val="00EA5D61"/>
    <w:rsid w:val="00EA670D"/>
    <w:rsid w:val="00EA6F92"/>
    <w:rsid w:val="00EA7069"/>
    <w:rsid w:val="00EA7A40"/>
    <w:rsid w:val="00EB061F"/>
    <w:rsid w:val="00EB08CC"/>
    <w:rsid w:val="00EB25CE"/>
    <w:rsid w:val="00EB3583"/>
    <w:rsid w:val="00EB3BBA"/>
    <w:rsid w:val="00EB3E84"/>
    <w:rsid w:val="00EB429A"/>
    <w:rsid w:val="00EB53F0"/>
    <w:rsid w:val="00EB55A7"/>
    <w:rsid w:val="00EB6917"/>
    <w:rsid w:val="00EB6AB2"/>
    <w:rsid w:val="00EB6F50"/>
    <w:rsid w:val="00EB78FC"/>
    <w:rsid w:val="00EB7F35"/>
    <w:rsid w:val="00EC0645"/>
    <w:rsid w:val="00EC0DFD"/>
    <w:rsid w:val="00EC0ED4"/>
    <w:rsid w:val="00EC12B1"/>
    <w:rsid w:val="00EC1556"/>
    <w:rsid w:val="00EC1D47"/>
    <w:rsid w:val="00EC257E"/>
    <w:rsid w:val="00EC2744"/>
    <w:rsid w:val="00EC309D"/>
    <w:rsid w:val="00EC4DD6"/>
    <w:rsid w:val="00EC581E"/>
    <w:rsid w:val="00EC5964"/>
    <w:rsid w:val="00EC6663"/>
    <w:rsid w:val="00EC682D"/>
    <w:rsid w:val="00EC6DE7"/>
    <w:rsid w:val="00EC7090"/>
    <w:rsid w:val="00EC77FB"/>
    <w:rsid w:val="00EC7818"/>
    <w:rsid w:val="00ED0347"/>
    <w:rsid w:val="00ED05F6"/>
    <w:rsid w:val="00ED0C3F"/>
    <w:rsid w:val="00ED0F9A"/>
    <w:rsid w:val="00ED11BD"/>
    <w:rsid w:val="00ED1495"/>
    <w:rsid w:val="00ED1878"/>
    <w:rsid w:val="00ED18B8"/>
    <w:rsid w:val="00ED25AE"/>
    <w:rsid w:val="00ED2F1A"/>
    <w:rsid w:val="00ED30F3"/>
    <w:rsid w:val="00ED3A66"/>
    <w:rsid w:val="00ED4367"/>
    <w:rsid w:val="00ED45D1"/>
    <w:rsid w:val="00ED4881"/>
    <w:rsid w:val="00ED48FE"/>
    <w:rsid w:val="00ED547D"/>
    <w:rsid w:val="00ED55E4"/>
    <w:rsid w:val="00ED5861"/>
    <w:rsid w:val="00ED6BC5"/>
    <w:rsid w:val="00ED6F22"/>
    <w:rsid w:val="00ED7113"/>
    <w:rsid w:val="00ED77C6"/>
    <w:rsid w:val="00ED7E7C"/>
    <w:rsid w:val="00EE0EEB"/>
    <w:rsid w:val="00EE0FB7"/>
    <w:rsid w:val="00EE16B1"/>
    <w:rsid w:val="00EE1E5A"/>
    <w:rsid w:val="00EE21DB"/>
    <w:rsid w:val="00EE29C0"/>
    <w:rsid w:val="00EE346D"/>
    <w:rsid w:val="00EE3BA8"/>
    <w:rsid w:val="00EE3CB9"/>
    <w:rsid w:val="00EE3F0C"/>
    <w:rsid w:val="00EE409C"/>
    <w:rsid w:val="00EE4A40"/>
    <w:rsid w:val="00EE4BBF"/>
    <w:rsid w:val="00EE51B8"/>
    <w:rsid w:val="00EE5483"/>
    <w:rsid w:val="00EE65F6"/>
    <w:rsid w:val="00EE74F3"/>
    <w:rsid w:val="00EE78DF"/>
    <w:rsid w:val="00EE7DA6"/>
    <w:rsid w:val="00EE7F36"/>
    <w:rsid w:val="00EF0119"/>
    <w:rsid w:val="00EF0962"/>
    <w:rsid w:val="00EF0971"/>
    <w:rsid w:val="00EF0E14"/>
    <w:rsid w:val="00EF10BF"/>
    <w:rsid w:val="00EF1615"/>
    <w:rsid w:val="00EF1695"/>
    <w:rsid w:val="00EF3AD7"/>
    <w:rsid w:val="00EF4624"/>
    <w:rsid w:val="00EF55C5"/>
    <w:rsid w:val="00EF5711"/>
    <w:rsid w:val="00EF691B"/>
    <w:rsid w:val="00EF6990"/>
    <w:rsid w:val="00EF69B1"/>
    <w:rsid w:val="00EF79BC"/>
    <w:rsid w:val="00EF7DB8"/>
    <w:rsid w:val="00F00AEB"/>
    <w:rsid w:val="00F0154C"/>
    <w:rsid w:val="00F01585"/>
    <w:rsid w:val="00F01F84"/>
    <w:rsid w:val="00F022DD"/>
    <w:rsid w:val="00F02950"/>
    <w:rsid w:val="00F02BB6"/>
    <w:rsid w:val="00F0392A"/>
    <w:rsid w:val="00F0393A"/>
    <w:rsid w:val="00F04327"/>
    <w:rsid w:val="00F04B3A"/>
    <w:rsid w:val="00F04F16"/>
    <w:rsid w:val="00F0537C"/>
    <w:rsid w:val="00F05553"/>
    <w:rsid w:val="00F05F02"/>
    <w:rsid w:val="00F062A2"/>
    <w:rsid w:val="00F063A3"/>
    <w:rsid w:val="00F06AE1"/>
    <w:rsid w:val="00F07B39"/>
    <w:rsid w:val="00F07DB3"/>
    <w:rsid w:val="00F10424"/>
    <w:rsid w:val="00F1066B"/>
    <w:rsid w:val="00F118B4"/>
    <w:rsid w:val="00F11F3D"/>
    <w:rsid w:val="00F120BF"/>
    <w:rsid w:val="00F125E4"/>
    <w:rsid w:val="00F12774"/>
    <w:rsid w:val="00F1281C"/>
    <w:rsid w:val="00F12EE8"/>
    <w:rsid w:val="00F13636"/>
    <w:rsid w:val="00F1374F"/>
    <w:rsid w:val="00F13A99"/>
    <w:rsid w:val="00F13DA0"/>
    <w:rsid w:val="00F13DC7"/>
    <w:rsid w:val="00F1459E"/>
    <w:rsid w:val="00F14776"/>
    <w:rsid w:val="00F14906"/>
    <w:rsid w:val="00F14A2F"/>
    <w:rsid w:val="00F15413"/>
    <w:rsid w:val="00F15E30"/>
    <w:rsid w:val="00F16112"/>
    <w:rsid w:val="00F161E7"/>
    <w:rsid w:val="00F163A8"/>
    <w:rsid w:val="00F16E77"/>
    <w:rsid w:val="00F20C2F"/>
    <w:rsid w:val="00F20DA1"/>
    <w:rsid w:val="00F21080"/>
    <w:rsid w:val="00F21EA8"/>
    <w:rsid w:val="00F22FDC"/>
    <w:rsid w:val="00F2311A"/>
    <w:rsid w:val="00F2368D"/>
    <w:rsid w:val="00F2399B"/>
    <w:rsid w:val="00F25E43"/>
    <w:rsid w:val="00F267B7"/>
    <w:rsid w:val="00F27A25"/>
    <w:rsid w:val="00F27C69"/>
    <w:rsid w:val="00F30787"/>
    <w:rsid w:val="00F315AB"/>
    <w:rsid w:val="00F31DC0"/>
    <w:rsid w:val="00F31DDC"/>
    <w:rsid w:val="00F32B0F"/>
    <w:rsid w:val="00F32CBB"/>
    <w:rsid w:val="00F33110"/>
    <w:rsid w:val="00F33C68"/>
    <w:rsid w:val="00F33F7A"/>
    <w:rsid w:val="00F344ED"/>
    <w:rsid w:val="00F34A4C"/>
    <w:rsid w:val="00F34C2D"/>
    <w:rsid w:val="00F35858"/>
    <w:rsid w:val="00F35B1F"/>
    <w:rsid w:val="00F35B50"/>
    <w:rsid w:val="00F3660E"/>
    <w:rsid w:val="00F36A7E"/>
    <w:rsid w:val="00F36CF3"/>
    <w:rsid w:val="00F36D69"/>
    <w:rsid w:val="00F36F7F"/>
    <w:rsid w:val="00F370A6"/>
    <w:rsid w:val="00F40209"/>
    <w:rsid w:val="00F40D9E"/>
    <w:rsid w:val="00F40E95"/>
    <w:rsid w:val="00F41745"/>
    <w:rsid w:val="00F41ABA"/>
    <w:rsid w:val="00F41CF5"/>
    <w:rsid w:val="00F4224C"/>
    <w:rsid w:val="00F42472"/>
    <w:rsid w:val="00F4276A"/>
    <w:rsid w:val="00F4287B"/>
    <w:rsid w:val="00F4295A"/>
    <w:rsid w:val="00F42AC1"/>
    <w:rsid w:val="00F42CA1"/>
    <w:rsid w:val="00F42D41"/>
    <w:rsid w:val="00F434BB"/>
    <w:rsid w:val="00F43D0F"/>
    <w:rsid w:val="00F43F3F"/>
    <w:rsid w:val="00F43FAC"/>
    <w:rsid w:val="00F44542"/>
    <w:rsid w:val="00F44655"/>
    <w:rsid w:val="00F44EB0"/>
    <w:rsid w:val="00F458FC"/>
    <w:rsid w:val="00F45BC4"/>
    <w:rsid w:val="00F45BFF"/>
    <w:rsid w:val="00F462C2"/>
    <w:rsid w:val="00F468B7"/>
    <w:rsid w:val="00F468E0"/>
    <w:rsid w:val="00F46FAE"/>
    <w:rsid w:val="00F47084"/>
    <w:rsid w:val="00F4737B"/>
    <w:rsid w:val="00F47F47"/>
    <w:rsid w:val="00F50DAA"/>
    <w:rsid w:val="00F516C3"/>
    <w:rsid w:val="00F51BCD"/>
    <w:rsid w:val="00F51D2D"/>
    <w:rsid w:val="00F52C89"/>
    <w:rsid w:val="00F52CDF"/>
    <w:rsid w:val="00F52D19"/>
    <w:rsid w:val="00F53F63"/>
    <w:rsid w:val="00F54A6B"/>
    <w:rsid w:val="00F54C97"/>
    <w:rsid w:val="00F54CD8"/>
    <w:rsid w:val="00F54D5B"/>
    <w:rsid w:val="00F5502E"/>
    <w:rsid w:val="00F55203"/>
    <w:rsid w:val="00F5536C"/>
    <w:rsid w:val="00F55602"/>
    <w:rsid w:val="00F55A25"/>
    <w:rsid w:val="00F5603B"/>
    <w:rsid w:val="00F566C4"/>
    <w:rsid w:val="00F56A73"/>
    <w:rsid w:val="00F56AC7"/>
    <w:rsid w:val="00F56D30"/>
    <w:rsid w:val="00F57003"/>
    <w:rsid w:val="00F57D98"/>
    <w:rsid w:val="00F615E8"/>
    <w:rsid w:val="00F62616"/>
    <w:rsid w:val="00F6288F"/>
    <w:rsid w:val="00F63585"/>
    <w:rsid w:val="00F637B4"/>
    <w:rsid w:val="00F63906"/>
    <w:rsid w:val="00F64935"/>
    <w:rsid w:val="00F64E43"/>
    <w:rsid w:val="00F65D58"/>
    <w:rsid w:val="00F65EA2"/>
    <w:rsid w:val="00F66786"/>
    <w:rsid w:val="00F67698"/>
    <w:rsid w:val="00F67978"/>
    <w:rsid w:val="00F67CDA"/>
    <w:rsid w:val="00F700A8"/>
    <w:rsid w:val="00F70578"/>
    <w:rsid w:val="00F70CE8"/>
    <w:rsid w:val="00F70CFF"/>
    <w:rsid w:val="00F71135"/>
    <w:rsid w:val="00F71179"/>
    <w:rsid w:val="00F711A7"/>
    <w:rsid w:val="00F71ABC"/>
    <w:rsid w:val="00F722EB"/>
    <w:rsid w:val="00F725E3"/>
    <w:rsid w:val="00F72A39"/>
    <w:rsid w:val="00F732F6"/>
    <w:rsid w:val="00F73678"/>
    <w:rsid w:val="00F73E8C"/>
    <w:rsid w:val="00F7492F"/>
    <w:rsid w:val="00F74C06"/>
    <w:rsid w:val="00F75D5C"/>
    <w:rsid w:val="00F76839"/>
    <w:rsid w:val="00F7762C"/>
    <w:rsid w:val="00F776EF"/>
    <w:rsid w:val="00F81726"/>
    <w:rsid w:val="00F81FFF"/>
    <w:rsid w:val="00F8237A"/>
    <w:rsid w:val="00F82422"/>
    <w:rsid w:val="00F83150"/>
    <w:rsid w:val="00F8365E"/>
    <w:rsid w:val="00F83A3E"/>
    <w:rsid w:val="00F84AA0"/>
    <w:rsid w:val="00F84B14"/>
    <w:rsid w:val="00F84E29"/>
    <w:rsid w:val="00F8521F"/>
    <w:rsid w:val="00F85581"/>
    <w:rsid w:val="00F85DBB"/>
    <w:rsid w:val="00F86631"/>
    <w:rsid w:val="00F8730D"/>
    <w:rsid w:val="00F875F6"/>
    <w:rsid w:val="00F8775C"/>
    <w:rsid w:val="00F906A6"/>
    <w:rsid w:val="00F90816"/>
    <w:rsid w:val="00F90A20"/>
    <w:rsid w:val="00F90B4C"/>
    <w:rsid w:val="00F91171"/>
    <w:rsid w:val="00F91614"/>
    <w:rsid w:val="00F9165E"/>
    <w:rsid w:val="00F920CE"/>
    <w:rsid w:val="00F92492"/>
    <w:rsid w:val="00F927FD"/>
    <w:rsid w:val="00F93104"/>
    <w:rsid w:val="00F93878"/>
    <w:rsid w:val="00F943CD"/>
    <w:rsid w:val="00F94C31"/>
    <w:rsid w:val="00F94C93"/>
    <w:rsid w:val="00F95253"/>
    <w:rsid w:val="00F95439"/>
    <w:rsid w:val="00F9589C"/>
    <w:rsid w:val="00F958C7"/>
    <w:rsid w:val="00F95912"/>
    <w:rsid w:val="00F95F41"/>
    <w:rsid w:val="00F96054"/>
    <w:rsid w:val="00F96D3D"/>
    <w:rsid w:val="00F97A03"/>
    <w:rsid w:val="00FA1320"/>
    <w:rsid w:val="00FA13D4"/>
    <w:rsid w:val="00FA17B9"/>
    <w:rsid w:val="00FA1BBF"/>
    <w:rsid w:val="00FA1D9B"/>
    <w:rsid w:val="00FA1E7E"/>
    <w:rsid w:val="00FA2658"/>
    <w:rsid w:val="00FA2729"/>
    <w:rsid w:val="00FA3873"/>
    <w:rsid w:val="00FA3B4E"/>
    <w:rsid w:val="00FA3BFC"/>
    <w:rsid w:val="00FA3C80"/>
    <w:rsid w:val="00FA3E86"/>
    <w:rsid w:val="00FA4369"/>
    <w:rsid w:val="00FA446E"/>
    <w:rsid w:val="00FA49DE"/>
    <w:rsid w:val="00FA523E"/>
    <w:rsid w:val="00FA526C"/>
    <w:rsid w:val="00FA527C"/>
    <w:rsid w:val="00FA5325"/>
    <w:rsid w:val="00FA53AB"/>
    <w:rsid w:val="00FA5524"/>
    <w:rsid w:val="00FA57C0"/>
    <w:rsid w:val="00FA613A"/>
    <w:rsid w:val="00FA6D9E"/>
    <w:rsid w:val="00FA6FC0"/>
    <w:rsid w:val="00FA75D1"/>
    <w:rsid w:val="00FA764C"/>
    <w:rsid w:val="00FA79F7"/>
    <w:rsid w:val="00FA7A96"/>
    <w:rsid w:val="00FA7AB2"/>
    <w:rsid w:val="00FB0504"/>
    <w:rsid w:val="00FB0ABF"/>
    <w:rsid w:val="00FB0E40"/>
    <w:rsid w:val="00FB128D"/>
    <w:rsid w:val="00FB18B6"/>
    <w:rsid w:val="00FB1BCE"/>
    <w:rsid w:val="00FB20F2"/>
    <w:rsid w:val="00FB25CA"/>
    <w:rsid w:val="00FB2605"/>
    <w:rsid w:val="00FB2686"/>
    <w:rsid w:val="00FB2842"/>
    <w:rsid w:val="00FB28B9"/>
    <w:rsid w:val="00FB4097"/>
    <w:rsid w:val="00FB4273"/>
    <w:rsid w:val="00FB432E"/>
    <w:rsid w:val="00FB503E"/>
    <w:rsid w:val="00FB53AD"/>
    <w:rsid w:val="00FB5637"/>
    <w:rsid w:val="00FB5865"/>
    <w:rsid w:val="00FB6336"/>
    <w:rsid w:val="00FB63C3"/>
    <w:rsid w:val="00FB70C4"/>
    <w:rsid w:val="00FB73ED"/>
    <w:rsid w:val="00FB7779"/>
    <w:rsid w:val="00FB7833"/>
    <w:rsid w:val="00FB7889"/>
    <w:rsid w:val="00FB7990"/>
    <w:rsid w:val="00FC0DB6"/>
    <w:rsid w:val="00FC11F2"/>
    <w:rsid w:val="00FC1585"/>
    <w:rsid w:val="00FC1F43"/>
    <w:rsid w:val="00FC27FB"/>
    <w:rsid w:val="00FC28A3"/>
    <w:rsid w:val="00FC2B7A"/>
    <w:rsid w:val="00FC4780"/>
    <w:rsid w:val="00FC47A8"/>
    <w:rsid w:val="00FC4823"/>
    <w:rsid w:val="00FC52C5"/>
    <w:rsid w:val="00FC55F8"/>
    <w:rsid w:val="00FC5C90"/>
    <w:rsid w:val="00FC66FB"/>
    <w:rsid w:val="00FC6A36"/>
    <w:rsid w:val="00FD0B01"/>
    <w:rsid w:val="00FD1ACC"/>
    <w:rsid w:val="00FD20A5"/>
    <w:rsid w:val="00FD2701"/>
    <w:rsid w:val="00FD28F2"/>
    <w:rsid w:val="00FD30B9"/>
    <w:rsid w:val="00FD374D"/>
    <w:rsid w:val="00FD3B90"/>
    <w:rsid w:val="00FD3FA3"/>
    <w:rsid w:val="00FD4B05"/>
    <w:rsid w:val="00FD4D8B"/>
    <w:rsid w:val="00FD4E97"/>
    <w:rsid w:val="00FD51A7"/>
    <w:rsid w:val="00FD5567"/>
    <w:rsid w:val="00FD5A56"/>
    <w:rsid w:val="00FD5C0C"/>
    <w:rsid w:val="00FD5DF2"/>
    <w:rsid w:val="00FD6112"/>
    <w:rsid w:val="00FD61AE"/>
    <w:rsid w:val="00FD6788"/>
    <w:rsid w:val="00FD6C46"/>
    <w:rsid w:val="00FD6FB7"/>
    <w:rsid w:val="00FD728D"/>
    <w:rsid w:val="00FE0AD1"/>
    <w:rsid w:val="00FE136B"/>
    <w:rsid w:val="00FE15CC"/>
    <w:rsid w:val="00FE1985"/>
    <w:rsid w:val="00FE20E5"/>
    <w:rsid w:val="00FE22A5"/>
    <w:rsid w:val="00FE31D3"/>
    <w:rsid w:val="00FE3BAF"/>
    <w:rsid w:val="00FE40F7"/>
    <w:rsid w:val="00FE56A8"/>
    <w:rsid w:val="00FE5946"/>
    <w:rsid w:val="00FE5D4E"/>
    <w:rsid w:val="00FE5FB2"/>
    <w:rsid w:val="00FE641F"/>
    <w:rsid w:val="00FE65AA"/>
    <w:rsid w:val="00FE7340"/>
    <w:rsid w:val="00FF0077"/>
    <w:rsid w:val="00FF06B4"/>
    <w:rsid w:val="00FF09C3"/>
    <w:rsid w:val="00FF320E"/>
    <w:rsid w:val="00FF3DED"/>
    <w:rsid w:val="00FF414C"/>
    <w:rsid w:val="00FF4E59"/>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FA82B2"/>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 w:type="character" w:styleId="Refdecomentario">
    <w:name w:val="annotation reference"/>
    <w:basedOn w:val="Fuentedeprrafopredeter"/>
    <w:uiPriority w:val="99"/>
    <w:semiHidden/>
    <w:unhideWhenUsed/>
    <w:rsid w:val="00B11FD3"/>
    <w:rPr>
      <w:sz w:val="16"/>
      <w:szCs w:val="16"/>
    </w:rPr>
  </w:style>
  <w:style w:type="paragraph" w:styleId="Tabladeilustraciones">
    <w:name w:val="table of figures"/>
    <w:basedOn w:val="Normal"/>
    <w:next w:val="Normal"/>
    <w:uiPriority w:val="99"/>
    <w:unhideWhenUsed/>
    <w:rsid w:val="007F73E0"/>
  </w:style>
  <w:style w:type="paragraph" w:styleId="Textocomentario">
    <w:name w:val="annotation text"/>
    <w:basedOn w:val="Normal"/>
    <w:link w:val="TextocomentarioCar"/>
    <w:uiPriority w:val="99"/>
    <w:semiHidden/>
    <w:unhideWhenUsed/>
    <w:rsid w:val="00B11FD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11FD3"/>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11FD3"/>
    <w:rPr>
      <w:b/>
      <w:bCs/>
    </w:rPr>
  </w:style>
  <w:style w:type="character" w:customStyle="1" w:styleId="AsuntodelcomentarioCar">
    <w:name w:val="Asunto del comentario Car"/>
    <w:basedOn w:val="TextocomentarioCar"/>
    <w:link w:val="Asuntodelcomentario"/>
    <w:uiPriority w:val="99"/>
    <w:semiHidden/>
    <w:rsid w:val="00B11FD3"/>
    <w:rPr>
      <w:rFonts w:ascii="Times New Roman" w:hAnsi="Times New Roman"/>
      <w:b/>
      <w:bCs/>
      <w:sz w:val="20"/>
      <w:szCs w:val="20"/>
    </w:rPr>
  </w:style>
  <w:style w:type="paragraph" w:styleId="Textodeglobo">
    <w:name w:val="Balloon Text"/>
    <w:basedOn w:val="Normal"/>
    <w:link w:val="TextodegloboCar"/>
    <w:uiPriority w:val="99"/>
    <w:semiHidden/>
    <w:unhideWhenUsed/>
    <w:rsid w:val="00B11FD3"/>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11FD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jpeg"/><Relationship Id="rId68" Type="http://schemas.openxmlformats.org/officeDocument/2006/relationships/chart" Target="charts/chart1.xml"/><Relationship Id="rId84" Type="http://schemas.openxmlformats.org/officeDocument/2006/relationships/image" Target="media/image75.jpg"/><Relationship Id="rId16" Type="http://schemas.openxmlformats.org/officeDocument/2006/relationships/image" Target="media/image9.jpeg"/><Relationship Id="rId11" Type="http://schemas.openxmlformats.org/officeDocument/2006/relationships/image" Target="media/image4.jp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jpeg"/><Relationship Id="rId74" Type="http://schemas.openxmlformats.org/officeDocument/2006/relationships/image" Target="media/image65.png"/><Relationship Id="rId79" Type="http://schemas.openxmlformats.org/officeDocument/2006/relationships/image" Target="media/image70.PNG"/><Relationship Id="rId5" Type="http://schemas.openxmlformats.org/officeDocument/2006/relationships/webSettings" Target="webSettings.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eg"/><Relationship Id="rId64" Type="http://schemas.openxmlformats.org/officeDocument/2006/relationships/image" Target="media/image57.png"/><Relationship Id="rId69" Type="http://schemas.openxmlformats.org/officeDocument/2006/relationships/chart" Target="charts/chart2.xml"/><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3.jpg"/><Relationship Id="rId80" Type="http://schemas.openxmlformats.org/officeDocument/2006/relationships/image" Target="media/image71.PNG"/><Relationship Id="rId85"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image" Target="media/image61.jpeg"/><Relationship Id="rId75" Type="http://schemas.openxmlformats.org/officeDocument/2006/relationships/image" Target="media/image66.png"/><Relationship Id="rId83" Type="http://schemas.openxmlformats.org/officeDocument/2006/relationships/image" Target="media/image74.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image" Target="media/image58.jpg"/><Relationship Id="rId73" Type="http://schemas.openxmlformats.org/officeDocument/2006/relationships/image" Target="media/image64.jpg"/><Relationship Id="rId78" Type="http://schemas.openxmlformats.org/officeDocument/2006/relationships/image" Target="media/image69.png"/><Relationship Id="rId81" Type="http://schemas.openxmlformats.org/officeDocument/2006/relationships/image" Target="media/image72.jp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jpg"/><Relationship Id="rId55" Type="http://schemas.openxmlformats.org/officeDocument/2006/relationships/image" Target="media/image48.jpe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jpe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eg"/><Relationship Id="rId40" Type="http://schemas.openxmlformats.org/officeDocument/2006/relationships/image" Target="media/image33.jpg"/><Relationship Id="rId45" Type="http://schemas.openxmlformats.org/officeDocument/2006/relationships/image" Target="media/image38.PNG"/><Relationship Id="rId66" Type="http://schemas.openxmlformats.org/officeDocument/2006/relationships/image" Target="media/image59.jpg"/><Relationship Id="rId87" Type="http://schemas.openxmlformats.org/officeDocument/2006/relationships/theme" Target="theme/theme1.xml"/><Relationship Id="rId61" Type="http://schemas.openxmlformats.org/officeDocument/2006/relationships/image" Target="media/image54.jpeg"/><Relationship Id="rId82" Type="http://schemas.openxmlformats.org/officeDocument/2006/relationships/image" Target="media/image73.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54A3A-8BD3-4303-BBE0-AE714A092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59</TotalTime>
  <Pages>96</Pages>
  <Words>24151</Words>
  <Characters>132836</Characters>
  <Application>Microsoft Office Word</Application>
  <DocSecurity>0</DocSecurity>
  <Lines>1106</Lines>
  <Paragraphs>3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6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6322</cp:revision>
  <cp:lastPrinted>2018-05-18T17:46:00Z</cp:lastPrinted>
  <dcterms:created xsi:type="dcterms:W3CDTF">2018-01-22T01:49:00Z</dcterms:created>
  <dcterms:modified xsi:type="dcterms:W3CDTF">2018-05-20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